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D65188" w14:textId="77777777" w:rsidR="00E95F7F" w:rsidRPr="00196243" w:rsidRDefault="00E95F7F" w:rsidP="00293FA9">
      <w:pPr>
        <w:pStyle w:val="Titulo11"/>
        <w:rPr>
          <w:b w:val="0"/>
          <w:sz w:val="22"/>
          <w:szCs w:val="22"/>
        </w:rPr>
      </w:pPr>
      <w:bookmarkStart w:id="0" w:name="_Toc43335597"/>
      <w:r w:rsidRPr="00196243">
        <w:t>Introducción</w:t>
      </w:r>
      <w:bookmarkEnd w:id="0"/>
      <w:r w:rsidRPr="00196243">
        <w:t xml:space="preserve"> </w:t>
      </w:r>
    </w:p>
    <w:p w14:paraId="4902A579" w14:textId="77777777" w:rsidR="00E95F7F" w:rsidRPr="002022BD" w:rsidRDefault="00E95F7F" w:rsidP="00293FA9">
      <w:pPr>
        <w:spacing w:before="400" w:after="21" w:line="360" w:lineRule="auto"/>
        <w:jc w:val="both"/>
      </w:pPr>
      <w:r>
        <w:t>En este documento se presentan las especificaciones de los requerimientos de software establecidos para “SiCMA” donde también se da una definición del alcance y una visión general de todo lo incluido en este documento de especificación de requerimientos. Así mismo se aborda el propósito de este documento es descrito y se provee una lista de abreviaciones y definiciones.</w:t>
      </w:r>
    </w:p>
    <w:p w14:paraId="0592EF59" w14:textId="77777777" w:rsidR="00E95F7F" w:rsidRPr="009A1927" w:rsidRDefault="00E95F7F" w:rsidP="00293FA9">
      <w:pPr>
        <w:pStyle w:val="Titulo21"/>
        <w:spacing w:before="400" w:after="21" w:line="360" w:lineRule="auto"/>
        <w:rPr>
          <w:szCs w:val="22"/>
          <w:lang w:val="es-MX"/>
        </w:rPr>
      </w:pPr>
      <w:bookmarkStart w:id="1" w:name="_Toc43335598"/>
      <w:r w:rsidRPr="00196243">
        <w:t>Propósito</w:t>
      </w:r>
      <w:bookmarkEnd w:id="1"/>
      <w:r w:rsidRPr="00196243">
        <w:t xml:space="preserve"> </w:t>
      </w:r>
    </w:p>
    <w:p w14:paraId="70F4DB62" w14:textId="77777777" w:rsidR="00E95F7F" w:rsidRDefault="00E95F7F" w:rsidP="00293FA9">
      <w:pPr>
        <w:spacing w:before="400" w:after="21" w:line="360" w:lineRule="auto"/>
        <w:ind w:firstLine="720"/>
        <w:jc w:val="both"/>
        <w:rPr>
          <w:rStyle w:val="normaltextrun"/>
          <w:color w:val="000000"/>
          <w:shd w:val="clear" w:color="auto" w:fill="FFFFFF"/>
        </w:rPr>
      </w:pPr>
      <w:r>
        <w:t xml:space="preserve">El presente documento busca definir el sistema solicitado por la Dra. </w:t>
      </w:r>
      <w:r w:rsidRPr="00B32557">
        <w:t>Vianey Cristina Hernández</w:t>
      </w:r>
      <w:r>
        <w:t xml:space="preserve">; el objetivo del sistema es </w:t>
      </w:r>
      <w:r>
        <w:rPr>
          <w:rStyle w:val="normaltextrun"/>
          <w:color w:val="000000"/>
          <w:shd w:val="clear" w:color="auto" w:fill="FFFFFF"/>
        </w:rPr>
        <w:t>determinar la composición corporal en base a las medidas de la certificación ISAK nivel 2, para conocer el estado nutricional de un paciente, así como su funcionalidad corporal.</w:t>
      </w:r>
    </w:p>
    <w:p w14:paraId="7C912553" w14:textId="77777777" w:rsidR="00E95F7F" w:rsidRDefault="00E95F7F" w:rsidP="00293FA9">
      <w:pPr>
        <w:spacing w:before="400" w:after="21" w:line="360" w:lineRule="auto"/>
        <w:jc w:val="both"/>
      </w:pPr>
      <w:r>
        <w:t>Con la finalidad de comprender los requisitos solicitados por el cliente y la aprobación de estos, dentro del documento se detallan las características, interfaces y restricciones del producto. Cabe mencionar que dicho sistema será realizado a lo largo de las etapas que engloban las unidades de aprendizaje Trabajo Terminal I y Trabajo Terminal II de la carrera de Ingeniería en Sistemas Computacionales del Instituto Politécnico Nacional.</w:t>
      </w:r>
    </w:p>
    <w:p w14:paraId="6751E28D" w14:textId="77777777" w:rsidR="00E95F7F" w:rsidRDefault="00E95F7F" w:rsidP="00293FA9">
      <w:pPr>
        <w:pStyle w:val="Titulo21"/>
        <w:spacing w:before="400" w:after="21" w:line="360" w:lineRule="auto"/>
        <w:rPr>
          <w:sz w:val="22"/>
          <w:szCs w:val="22"/>
        </w:rPr>
      </w:pPr>
      <w:bookmarkStart w:id="2" w:name="_Toc43335599"/>
      <w:r w:rsidRPr="00196243">
        <w:t>Alcance</w:t>
      </w:r>
      <w:bookmarkEnd w:id="2"/>
    </w:p>
    <w:p w14:paraId="4B6D2FBC" w14:textId="77777777" w:rsidR="00E95F7F" w:rsidRPr="00011EB8" w:rsidRDefault="00E95F7F" w:rsidP="00293FA9">
      <w:pPr>
        <w:spacing w:before="400" w:after="21" w:line="360" w:lineRule="auto"/>
        <w:ind w:firstLine="360"/>
        <w:jc w:val="both"/>
        <w:rPr>
          <w:color w:val="000000"/>
        </w:rPr>
      </w:pPr>
      <w:r w:rsidRPr="00011EB8">
        <w:t xml:space="preserve">El “Sistema para el cálculo de medidas antropométricas basado en ISAK 2”, </w:t>
      </w:r>
      <w:r>
        <w:t>denominado</w:t>
      </w:r>
      <w:r w:rsidRPr="00011EB8">
        <w:t xml:space="preserve"> mediante las siglas “SiCMA”, se trata de un sistema conformado </w:t>
      </w:r>
      <w:r w:rsidRPr="00011EB8">
        <w:rPr>
          <w:color w:val="000000"/>
        </w:rPr>
        <w:t xml:space="preserve">de dos componentes: </w:t>
      </w:r>
    </w:p>
    <w:p w14:paraId="36CD2A72" w14:textId="77777777" w:rsidR="00E95F7F" w:rsidRPr="00C00394" w:rsidRDefault="00E95F7F" w:rsidP="00E95F7F">
      <w:pPr>
        <w:numPr>
          <w:ilvl w:val="0"/>
          <w:numId w:val="10"/>
        </w:numPr>
        <w:pBdr>
          <w:top w:val="nil"/>
          <w:left w:val="nil"/>
          <w:bottom w:val="nil"/>
          <w:right w:val="nil"/>
          <w:between w:val="nil"/>
        </w:pBdr>
        <w:spacing w:before="400" w:after="21" w:line="360" w:lineRule="auto"/>
        <w:jc w:val="both"/>
        <w:rPr>
          <w:color w:val="000000"/>
        </w:rPr>
      </w:pPr>
      <w:r w:rsidRPr="00011EB8">
        <w:rPr>
          <w:color w:val="000000"/>
        </w:rPr>
        <w:t>Una aplicación móvil para el sistema operativo Android, cuya función sea el reconocimiento del cuerpo humano, realizado por medio de la</w:t>
      </w:r>
      <w:r>
        <w:rPr>
          <w:color w:val="000000"/>
        </w:rPr>
        <w:t xml:space="preserve"> cámara trasera de un teléfono inteligente, así como la obtención de las medidas antropométricas necesarias para el análisis de la composición corporal, todo ello mediante un sistema de visión artificial, además de </w:t>
      </w:r>
      <w:r>
        <w:t>permitir ver</w:t>
      </w:r>
      <w:r>
        <w:rPr>
          <w:color w:val="000000"/>
        </w:rPr>
        <w:t xml:space="preserve"> los registros de pacientes generados con la información obtenida dentro de la misma aplicación.</w:t>
      </w:r>
    </w:p>
    <w:p w14:paraId="77E22782" w14:textId="77777777" w:rsidR="00E95F7F" w:rsidRPr="009442BF" w:rsidRDefault="00E95F7F" w:rsidP="00E95F7F">
      <w:pPr>
        <w:numPr>
          <w:ilvl w:val="0"/>
          <w:numId w:val="10"/>
        </w:numPr>
        <w:pBdr>
          <w:top w:val="nil"/>
          <w:left w:val="nil"/>
          <w:bottom w:val="nil"/>
          <w:right w:val="nil"/>
          <w:between w:val="nil"/>
        </w:pBdr>
        <w:spacing w:before="400" w:after="21" w:line="360" w:lineRule="auto"/>
        <w:jc w:val="both"/>
        <w:rPr>
          <w:color w:val="000000"/>
        </w:rPr>
      </w:pPr>
      <w:r>
        <w:rPr>
          <w:color w:val="000000"/>
        </w:rPr>
        <w:t>Un sistema embebido montado sobre un plicómetro que permita obtener las medidas en pliegues cutáneos y además sean enviados a la aplicación móvil mediante la tecnología de transferencia Bluetooth.</w:t>
      </w:r>
    </w:p>
    <w:p w14:paraId="3A12AD19" w14:textId="77777777" w:rsidR="00E95F7F" w:rsidRDefault="00E95F7F" w:rsidP="00293FA9">
      <w:pPr>
        <w:pStyle w:val="Titulo21"/>
        <w:spacing w:before="400" w:after="21" w:line="360" w:lineRule="auto"/>
        <w:rPr>
          <w:sz w:val="22"/>
          <w:szCs w:val="22"/>
        </w:rPr>
      </w:pPr>
      <w:bookmarkStart w:id="3" w:name="_Toc43335600"/>
      <w:r w:rsidRPr="00196243">
        <w:rPr>
          <w:sz w:val="22"/>
          <w:szCs w:val="22"/>
        </w:rPr>
        <w:t>Definiciones, acrónimos y abreviaturas</w:t>
      </w:r>
      <w:bookmarkEnd w:id="3"/>
    </w:p>
    <w:p w14:paraId="7987701F" w14:textId="77777777" w:rsidR="00E95F7F" w:rsidRPr="00F8604F" w:rsidRDefault="00E95F7F" w:rsidP="00293FA9">
      <w:pPr>
        <w:spacing w:before="400" w:after="21" w:line="360" w:lineRule="auto"/>
        <w:jc w:val="both"/>
      </w:pPr>
      <w:r>
        <w:t>A continuación, serán presentadas las definiciones, acrónimos y abreviaturas que serán utilizadas a lo largo del proyecto, esto con el fin de proporcionar al lector un contexto y aclarar los términos técnicos tanto en el área de la antropometría como en el área computacional.</w:t>
      </w:r>
    </w:p>
    <w:p w14:paraId="5BE53F82" w14:textId="77777777" w:rsidR="00E95F7F" w:rsidRPr="00010DAA" w:rsidRDefault="00E95F7F" w:rsidP="00E95F7F">
      <w:pPr>
        <w:pStyle w:val="ListParagraph"/>
        <w:numPr>
          <w:ilvl w:val="0"/>
          <w:numId w:val="9"/>
        </w:numPr>
        <w:spacing w:before="400" w:after="21" w:line="360" w:lineRule="auto"/>
        <w:jc w:val="both"/>
        <w:rPr>
          <w:color w:val="000000"/>
          <w:shd w:val="clear" w:color="auto" w:fill="FFFFFF"/>
        </w:rPr>
      </w:pPr>
      <w:r>
        <w:rPr>
          <w:b/>
          <w:bCs/>
          <w:i/>
          <w:iCs/>
        </w:rPr>
        <w:t>Administrar:</w:t>
      </w:r>
      <w:r w:rsidRPr="008178DE">
        <w:rPr>
          <w:color w:val="000000"/>
        </w:rPr>
        <w:t xml:space="preserve"> </w:t>
      </w:r>
      <w:r>
        <w:rPr>
          <w:color w:val="000000"/>
        </w:rPr>
        <w:t xml:space="preserve">Acción de agregar, modificar, eliminar y consultar la información de un determinado elemento. </w:t>
      </w:r>
    </w:p>
    <w:p w14:paraId="04C24DF3" w14:textId="77777777" w:rsidR="00E95F7F" w:rsidRPr="002022BD" w:rsidRDefault="00E95F7F" w:rsidP="00E95F7F">
      <w:pPr>
        <w:pStyle w:val="ListParagraph"/>
        <w:numPr>
          <w:ilvl w:val="0"/>
          <w:numId w:val="9"/>
        </w:numPr>
        <w:spacing w:before="400" w:after="21" w:line="360" w:lineRule="auto"/>
        <w:jc w:val="both"/>
        <w:rPr>
          <w:rStyle w:val="normaltextrun"/>
          <w:color w:val="000000"/>
          <w:shd w:val="clear" w:color="auto" w:fill="FFFFFF"/>
        </w:rPr>
      </w:pPr>
      <w:r>
        <w:rPr>
          <w:b/>
          <w:bCs/>
          <w:i/>
          <w:iCs/>
        </w:rPr>
        <w:t>Adulto:</w:t>
      </w:r>
      <w:r w:rsidRPr="00C91956">
        <w:t xml:space="preserve"> Dicho de un ser vivo: Que ha llegado a la plenitud de crecimiento o desarrollo.</w:t>
      </w:r>
      <w:r>
        <w:fldChar w:fldCharType="begin" w:fldLock="1"/>
      </w:r>
      <w: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fldChar w:fldCharType="separate"/>
      </w:r>
      <w:r w:rsidRPr="005B4F68">
        <w:rPr>
          <w:noProof/>
        </w:rPr>
        <w:t>[2]</w:t>
      </w:r>
      <w:r>
        <w:fldChar w:fldCharType="end"/>
      </w:r>
    </w:p>
    <w:p w14:paraId="2D351016" w14:textId="77777777" w:rsidR="00E95F7F" w:rsidRPr="00C00394" w:rsidRDefault="00E95F7F" w:rsidP="00E95F7F">
      <w:pPr>
        <w:pStyle w:val="ListParagraph"/>
        <w:numPr>
          <w:ilvl w:val="0"/>
          <w:numId w:val="9"/>
        </w:numPr>
        <w:spacing w:before="400" w:after="21" w:line="360" w:lineRule="auto"/>
        <w:jc w:val="both"/>
        <w:rPr>
          <w:color w:val="000000"/>
          <w:shd w:val="clear" w:color="auto" w:fill="FFFFFF"/>
        </w:rPr>
      </w:pPr>
      <w:r>
        <w:rPr>
          <w:b/>
          <w:bCs/>
          <w:i/>
          <w:iCs/>
        </w:rPr>
        <w:t>Antropometría:</w:t>
      </w:r>
      <w:r>
        <w:rPr>
          <w:rStyle w:val="normaltextrun"/>
          <w:color w:val="000000"/>
          <w:shd w:val="clear" w:color="auto" w:fill="FFFFFF"/>
        </w:rPr>
        <w:t xml:space="preserve"> </w:t>
      </w:r>
      <w:r w:rsidRPr="00EA4867">
        <w:rPr>
          <w:rStyle w:val="normaltextrun"/>
          <w:color w:val="000000"/>
          <w:shd w:val="clear" w:color="auto" w:fill="FFFFFF"/>
        </w:rPr>
        <w:t>el término antropometría es definido como el estudio de las proporciones y medidas del cuerpo humano</w:t>
      </w:r>
      <w:r>
        <w:rPr>
          <w:rStyle w:val="normaltextrun"/>
          <w:color w:val="000000"/>
          <w:shd w:val="clear" w:color="auto" w:fill="FFFFFF"/>
        </w:rPr>
        <w:t>.</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rPr>
          <w:rStyle w:val="normaltextrun"/>
          <w:color w:val="000000"/>
          <w:shd w:val="clear" w:color="auto" w:fill="FFFFFF"/>
        </w:rPr>
        <w:fldChar w:fldCharType="separate"/>
      </w:r>
      <w:r w:rsidRPr="007C6509">
        <w:rPr>
          <w:rStyle w:val="normaltextrun"/>
          <w:noProof/>
          <w:color w:val="000000"/>
          <w:shd w:val="clear" w:color="auto" w:fill="FFFFFF"/>
        </w:rPr>
        <w:t>[2]</w:t>
      </w:r>
      <w:r>
        <w:rPr>
          <w:rStyle w:val="normaltextrun"/>
          <w:color w:val="000000"/>
          <w:shd w:val="clear" w:color="auto" w:fill="FFFFFF"/>
        </w:rPr>
        <w:fldChar w:fldCharType="end"/>
      </w:r>
    </w:p>
    <w:p w14:paraId="67B6E74B" w14:textId="77777777" w:rsidR="00E95F7F" w:rsidRPr="00CD2010" w:rsidRDefault="00E95F7F" w:rsidP="00E95F7F">
      <w:pPr>
        <w:pStyle w:val="ListParagraph"/>
        <w:numPr>
          <w:ilvl w:val="0"/>
          <w:numId w:val="9"/>
        </w:numPr>
        <w:spacing w:before="400" w:after="21" w:line="360" w:lineRule="auto"/>
        <w:jc w:val="both"/>
        <w:rPr>
          <w:color w:val="000000"/>
          <w:shd w:val="clear" w:color="auto" w:fill="FFFFFF"/>
        </w:rPr>
      </w:pPr>
      <w:r>
        <w:rPr>
          <w:b/>
          <w:bCs/>
          <w:i/>
          <w:iCs/>
        </w:rPr>
        <w:t>Aplicación móvil:</w:t>
      </w:r>
      <w:r>
        <w:rPr>
          <w:rStyle w:val="normaltextrun"/>
          <w:color w:val="000000"/>
          <w:shd w:val="clear" w:color="auto" w:fill="FFFFFF"/>
        </w:rPr>
        <w:t xml:space="preserve"> </w:t>
      </w:r>
      <w:r w:rsidRPr="00315867">
        <w:t>Programa informático destinado a ser ejecutado en teléfonos inteligentes, tabletas u otros dispositivos móviles.</w:t>
      </w:r>
      <w:r>
        <w:fldChar w:fldCharType="begin" w:fldLock="1"/>
      </w:r>
      <w: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df0ad10a-9bb6-4497-9b8f-7add4ceacc9c","http://www.mendeley.com/documents/?uuid=3d6f7c8a-3014-4d10-a25f-313cb2433096"]}],"mendeley":{"formattedCitation":"[3]","plainTextFormattedCitation":"[3]","previouslyFormattedCitation":"[3]"},"properties":{"noteIndex":0},"schema":"https://github.com/citation-style-language/schema/raw/master/csl-citation.json"}</w:instrText>
      </w:r>
      <w:r>
        <w:fldChar w:fldCharType="separate"/>
      </w:r>
      <w:r w:rsidRPr="00AB4E74">
        <w:rPr>
          <w:noProof/>
        </w:rPr>
        <w:t>[3]</w:t>
      </w:r>
      <w:r>
        <w:fldChar w:fldCharType="end"/>
      </w:r>
    </w:p>
    <w:p w14:paraId="6ED41723" w14:textId="77777777" w:rsidR="00E95F7F" w:rsidRDefault="00E95F7F" w:rsidP="00E95F7F">
      <w:pPr>
        <w:pStyle w:val="ListParagraph"/>
        <w:numPr>
          <w:ilvl w:val="0"/>
          <w:numId w:val="9"/>
        </w:numPr>
        <w:spacing w:before="400" w:after="21" w:line="360" w:lineRule="auto"/>
        <w:jc w:val="both"/>
        <w:rPr>
          <w:rStyle w:val="normaltextrun"/>
          <w:color w:val="000000"/>
          <w:shd w:val="clear" w:color="auto" w:fill="FFFFFF"/>
        </w:rPr>
      </w:pPr>
      <w:r w:rsidRPr="002022BD">
        <w:rPr>
          <w:b/>
          <w:bCs/>
          <w:i/>
          <w:iCs/>
        </w:rPr>
        <w:t>ISAK</w:t>
      </w:r>
      <w:r w:rsidRPr="007E6163">
        <w:rPr>
          <w:b/>
          <w:bCs/>
          <w:i/>
          <w:iCs/>
        </w:rPr>
        <w:t>:</w:t>
      </w:r>
      <w:r w:rsidRPr="002022BD">
        <w:t xml:space="preserve"> </w:t>
      </w:r>
      <w:r w:rsidRPr="002022BD">
        <w:rPr>
          <w:rStyle w:val="normaltextrun"/>
          <w:color w:val="000000"/>
          <w:shd w:val="clear" w:color="auto" w:fill="FFFFFF"/>
        </w:rPr>
        <w:t>Sociedad Internacional para el Avance de la Cineantropometría (ISAK, por sus siglas en inglés)</w:t>
      </w:r>
      <w:r w:rsidRPr="002022BD">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http://www.mendeley.com/documents/?uuid=b42dc5ce-29ce-463e-8bd2-ca8a05bb47c4"]}],"mendeley":{"formattedCitation":"[4]","plainTextFormattedCitation":"[4]","previouslyFormattedCitation":"[4]"},"properties":{"noteIndex":0},"schema":"https://github.com/citation-style-language/schema/raw/master/csl-citation.json"}</w:instrText>
      </w:r>
      <w:r w:rsidRPr="002022BD">
        <w:rPr>
          <w:rStyle w:val="normaltextrun"/>
          <w:color w:val="000000"/>
          <w:shd w:val="clear" w:color="auto" w:fill="FFFFFF"/>
        </w:rPr>
        <w:fldChar w:fldCharType="separate"/>
      </w:r>
      <w:r w:rsidRPr="007C6509">
        <w:rPr>
          <w:rStyle w:val="normaltextrun"/>
          <w:noProof/>
          <w:color w:val="000000"/>
          <w:shd w:val="clear" w:color="auto" w:fill="FFFFFF"/>
        </w:rPr>
        <w:t>[4]</w:t>
      </w:r>
      <w:r w:rsidRPr="002022BD">
        <w:rPr>
          <w:rStyle w:val="normaltextrun"/>
          <w:color w:val="000000"/>
          <w:shd w:val="clear" w:color="auto" w:fill="FFFFFF"/>
        </w:rPr>
        <w:fldChar w:fldCharType="end"/>
      </w:r>
    </w:p>
    <w:p w14:paraId="59889352" w14:textId="77777777" w:rsidR="00E95F7F" w:rsidRDefault="00E95F7F" w:rsidP="00E95F7F">
      <w:pPr>
        <w:pStyle w:val="ListParagraph"/>
        <w:numPr>
          <w:ilvl w:val="0"/>
          <w:numId w:val="9"/>
        </w:numPr>
        <w:spacing w:before="400" w:after="21" w:line="360" w:lineRule="auto"/>
        <w:jc w:val="both"/>
        <w:rPr>
          <w:rStyle w:val="normaltextrun"/>
          <w:color w:val="000000"/>
          <w:shd w:val="clear" w:color="auto" w:fill="FFFFFF"/>
        </w:rPr>
      </w:pPr>
      <w:r w:rsidRPr="001B5AF8">
        <w:rPr>
          <w:b/>
          <w:bCs/>
          <w:i/>
          <w:iCs/>
        </w:rPr>
        <w:t>SiCMA</w:t>
      </w:r>
      <w:r>
        <w:rPr>
          <w:b/>
          <w:bCs/>
          <w:i/>
          <w:iCs/>
        </w:rPr>
        <w:t>:</w:t>
      </w:r>
      <w:r w:rsidRPr="001B5AF8">
        <w:t xml:space="preserve"> Sistema para el cálculo de medidas antropométricas basado en ISAK 2</w:t>
      </w:r>
      <w:r>
        <w:t>.</w:t>
      </w:r>
    </w:p>
    <w:p w14:paraId="6788A97F" w14:textId="77777777" w:rsidR="00E95F7F" w:rsidRDefault="00E95F7F" w:rsidP="00E95F7F">
      <w:pPr>
        <w:pStyle w:val="ListParagraph"/>
        <w:numPr>
          <w:ilvl w:val="0"/>
          <w:numId w:val="9"/>
        </w:numPr>
        <w:spacing w:before="400" w:after="21" w:line="360" w:lineRule="auto"/>
        <w:jc w:val="both"/>
        <w:rPr>
          <w:rStyle w:val="normaltextrun"/>
          <w:color w:val="000000"/>
          <w:shd w:val="clear" w:color="auto" w:fill="FFFFFF"/>
        </w:rPr>
      </w:pPr>
      <w:r w:rsidRPr="002022BD">
        <w:rPr>
          <w:b/>
          <w:bCs/>
          <w:i/>
          <w:iCs/>
        </w:rPr>
        <w:t>Sistema</w:t>
      </w:r>
      <w:r>
        <w:rPr>
          <w:b/>
          <w:bCs/>
          <w:i/>
          <w:iCs/>
        </w:rPr>
        <w:t>:</w:t>
      </w:r>
      <w:r>
        <w:rPr>
          <w:rStyle w:val="normaltextrun"/>
          <w:color w:val="000000"/>
          <w:shd w:val="clear" w:color="auto" w:fill="FFFFFF"/>
        </w:rPr>
        <w:t xml:space="preserve"> </w:t>
      </w:r>
      <w:r w:rsidRPr="001B3680">
        <w:rPr>
          <w:rStyle w:val="normaltextrun"/>
          <w:color w:val="000000"/>
          <w:shd w:val="clear" w:color="auto" w:fill="FFFFFF"/>
        </w:rPr>
        <w:t>Aparato o grupo de aparatos interconectados o relacionados entre sí, uno o varios de los cuales realizan, mediante un programa, el tratamiento automático de datos informáticos, así como los datos informáticos almacenados, tratados, recuperados o transmitidos por estos últimos para su funcionamiento, utilización, protección y mantenimiento</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rPr>
          <w:rStyle w:val="normaltextrun"/>
          <w:color w:val="000000"/>
          <w:shd w:val="clear" w:color="auto" w:fill="FFFFFF"/>
        </w:rPr>
        <w:fldChar w:fldCharType="separate"/>
      </w:r>
      <w:r w:rsidRPr="00C31ABF">
        <w:rPr>
          <w:rStyle w:val="normaltextrun"/>
          <w:noProof/>
          <w:color w:val="000000"/>
          <w:shd w:val="clear" w:color="auto" w:fill="FFFFFF"/>
        </w:rPr>
        <w:t>[3]</w:t>
      </w:r>
      <w:r>
        <w:rPr>
          <w:rStyle w:val="normaltextrun"/>
          <w:color w:val="000000"/>
          <w:shd w:val="clear" w:color="auto" w:fill="FFFFFF"/>
        </w:rPr>
        <w:fldChar w:fldCharType="end"/>
      </w:r>
    </w:p>
    <w:p w14:paraId="00DB5EE2" w14:textId="77777777" w:rsidR="00E95F7F" w:rsidRDefault="00E95F7F" w:rsidP="00E95F7F">
      <w:pPr>
        <w:pStyle w:val="ListParagraph"/>
        <w:numPr>
          <w:ilvl w:val="0"/>
          <w:numId w:val="9"/>
        </w:numPr>
        <w:spacing w:before="400" w:after="21" w:line="360" w:lineRule="auto"/>
        <w:jc w:val="both"/>
        <w:rPr>
          <w:rStyle w:val="normaltextrun"/>
          <w:color w:val="000000"/>
          <w:shd w:val="clear" w:color="auto" w:fill="FFFFFF"/>
        </w:rPr>
      </w:pPr>
      <w:r w:rsidRPr="008E2CDA">
        <w:rPr>
          <w:rStyle w:val="normaltextrun"/>
          <w:b/>
          <w:bCs/>
          <w:i/>
          <w:iCs/>
          <w:color w:val="000000"/>
          <w:shd w:val="clear" w:color="auto" w:fill="FFFFFF"/>
        </w:rPr>
        <w:t>Teléfono inteligente</w:t>
      </w:r>
      <w:r>
        <w:rPr>
          <w:rStyle w:val="normaltextrun"/>
          <w:b/>
          <w:bCs/>
          <w:i/>
          <w:iCs/>
          <w:color w:val="000000"/>
          <w:shd w:val="clear" w:color="auto" w:fill="FFFFFF"/>
        </w:rPr>
        <w:t>:</w:t>
      </w:r>
      <w:r w:rsidRPr="008E2CDA">
        <w:rPr>
          <w:rStyle w:val="normaltextrun"/>
          <w:color w:val="000000"/>
          <w:shd w:val="clear" w:color="auto" w:fill="FFFFFF"/>
        </w:rPr>
        <w:t xml:space="preserve"> </w:t>
      </w:r>
      <w:r>
        <w:rPr>
          <w:rStyle w:val="normaltextrun"/>
          <w:color w:val="000000"/>
          <w:shd w:val="clear" w:color="auto" w:fill="FFFFFF"/>
        </w:rPr>
        <w:t>T</w:t>
      </w:r>
      <w:r w:rsidRPr="008E2CDA">
        <w:rPr>
          <w:rStyle w:val="normaltextrun"/>
          <w:color w:val="000000"/>
          <w:shd w:val="clear" w:color="auto" w:fill="FFFFFF"/>
        </w:rPr>
        <w:t>eléfono celular con pantalla táctil y con muchas de</w:t>
      </w:r>
      <w:r>
        <w:rPr>
          <w:rStyle w:val="normaltextrun"/>
          <w:color w:val="000000"/>
          <w:shd w:val="clear" w:color="auto" w:fill="FFFFFF"/>
        </w:rPr>
        <w:t xml:space="preserve"> </w:t>
      </w:r>
      <w:r w:rsidRPr="008E2CDA">
        <w:rPr>
          <w:rStyle w:val="normaltextrun"/>
          <w:color w:val="000000"/>
          <w:shd w:val="clear" w:color="auto" w:fill="FFFFFF"/>
        </w:rPr>
        <w:t>las prestaciones de una computadora</w:t>
      </w:r>
      <w:r>
        <w:rPr>
          <w:rStyle w:val="normaltextrun"/>
          <w:color w:val="000000"/>
          <w:shd w:val="clear" w:color="auto" w:fill="FFFFFF"/>
        </w:rPr>
        <w:t>.</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rPr>
          <w:rStyle w:val="normaltextrun"/>
          <w:color w:val="000000"/>
          <w:shd w:val="clear" w:color="auto" w:fill="FFFFFF"/>
        </w:rPr>
        <w:fldChar w:fldCharType="separate"/>
      </w:r>
      <w:r w:rsidRPr="008E2CDA">
        <w:rPr>
          <w:rStyle w:val="normaltextrun"/>
          <w:noProof/>
          <w:color w:val="000000"/>
          <w:shd w:val="clear" w:color="auto" w:fill="FFFFFF"/>
        </w:rPr>
        <w:t>[3]</w:t>
      </w:r>
      <w:r>
        <w:rPr>
          <w:rStyle w:val="normaltextrun"/>
          <w:color w:val="000000"/>
          <w:shd w:val="clear" w:color="auto" w:fill="FFFFFF"/>
        </w:rPr>
        <w:fldChar w:fldCharType="end"/>
      </w:r>
    </w:p>
    <w:p w14:paraId="7AD3AD3C" w14:textId="77777777" w:rsidR="00E95F7F" w:rsidRDefault="00E95F7F" w:rsidP="00E95F7F">
      <w:pPr>
        <w:pStyle w:val="ListParagraph"/>
        <w:numPr>
          <w:ilvl w:val="0"/>
          <w:numId w:val="9"/>
        </w:numPr>
        <w:spacing w:before="400" w:after="21" w:line="360" w:lineRule="auto"/>
        <w:jc w:val="both"/>
        <w:rPr>
          <w:rStyle w:val="normaltextrun"/>
          <w:color w:val="000000"/>
          <w:shd w:val="clear" w:color="auto" w:fill="FFFFFF"/>
        </w:rPr>
      </w:pPr>
      <w:r>
        <w:rPr>
          <w:rStyle w:val="normaltextrun"/>
          <w:b/>
          <w:bCs/>
          <w:i/>
          <w:iCs/>
          <w:color w:val="000000"/>
          <w:shd w:val="clear" w:color="auto" w:fill="FFFFFF"/>
        </w:rPr>
        <w:t>Plicómetro:</w:t>
      </w:r>
      <w:r w:rsidRPr="00ED3527">
        <w:t xml:space="preserve"> </w:t>
      </w:r>
      <w:r>
        <w:rPr>
          <w:rStyle w:val="normaltextrun"/>
          <w:color w:val="000000"/>
          <w:shd w:val="clear" w:color="auto" w:fill="FFFFFF"/>
        </w:rPr>
        <w:t>I</w:t>
      </w:r>
      <w:r w:rsidRPr="00ED3527">
        <w:rPr>
          <w:rStyle w:val="normaltextrun"/>
          <w:color w:val="000000"/>
          <w:shd w:val="clear" w:color="auto" w:fill="FFFFFF"/>
        </w:rPr>
        <w:t>nstrumento de medición muy usado en el campo de la Nutrición, Medicina, área Deportiva e investigación, el cual ayuda a medir la grasa corporal a través de la medición de pliegues cutáneos.</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author":[{"dropping-particle":"","family":"sonolife","given":"","non-dropping-particle":"","parse-names":false,"suffix":""}],"id":"ITEM-1","issued":{"date-parts":[["2018"]]},"title":"Qué es un Plicómetro?","type":"webpage"},"uris":["http://www.mendeley.com/documents/?uuid=3a8a1d88-5744-466b-bca8-733a5e81a684"]}],"mendeley":{"formattedCitation":"[5]","plainTextFormattedCitation":"[5]","previouslyFormattedCitation":"[5]"},"properties":{"noteIndex":0},"schema":"https://github.com/citation-style-language/schema/raw/master/csl-citation.json"}</w:instrText>
      </w:r>
      <w:r>
        <w:rPr>
          <w:rStyle w:val="normaltextrun"/>
          <w:color w:val="000000"/>
          <w:shd w:val="clear" w:color="auto" w:fill="FFFFFF"/>
        </w:rPr>
        <w:fldChar w:fldCharType="separate"/>
      </w:r>
      <w:r w:rsidRPr="003870DE">
        <w:rPr>
          <w:rStyle w:val="normaltextrun"/>
          <w:noProof/>
          <w:color w:val="000000"/>
          <w:shd w:val="clear" w:color="auto" w:fill="FFFFFF"/>
        </w:rPr>
        <w:t>[5]</w:t>
      </w:r>
      <w:r>
        <w:rPr>
          <w:rStyle w:val="normaltextrun"/>
          <w:color w:val="000000"/>
          <w:shd w:val="clear" w:color="auto" w:fill="FFFFFF"/>
        </w:rPr>
        <w:fldChar w:fldCharType="end"/>
      </w:r>
    </w:p>
    <w:p w14:paraId="25A9CC4A" w14:textId="77777777" w:rsidR="00E95F7F" w:rsidRPr="00F8604F" w:rsidRDefault="00E95F7F" w:rsidP="00293FA9">
      <w:pPr>
        <w:pStyle w:val="Titulo31"/>
        <w:spacing w:before="400" w:after="21" w:line="360" w:lineRule="auto"/>
      </w:pPr>
      <w:r w:rsidRPr="00196243">
        <w:t xml:space="preserve"> </w:t>
      </w:r>
      <w:bookmarkStart w:id="4" w:name="_Toc43335601"/>
      <w:r>
        <w:t>Antropometría</w:t>
      </w:r>
      <w:bookmarkEnd w:id="4"/>
    </w:p>
    <w:p w14:paraId="7E0EEAB3" w14:textId="77777777" w:rsidR="00E95F7F" w:rsidRDefault="00E95F7F" w:rsidP="00293FA9">
      <w:pPr>
        <w:spacing w:before="400" w:after="21" w:line="360" w:lineRule="auto"/>
        <w:rPr>
          <w:color w:val="000000"/>
        </w:rPr>
      </w:pPr>
      <w:r>
        <w:rPr>
          <w:color w:val="000000"/>
        </w:rPr>
        <w:t>SiCMA</w:t>
      </w:r>
      <w:r w:rsidRPr="002022BD">
        <w:rPr>
          <w:color w:val="000000"/>
        </w:rPr>
        <w:t xml:space="preserve"> está basado en la metodología ISAK, es por ello que los siguientes términos, definiciones y agrupaciones a utilizar dentro del sistema están basados en </w:t>
      </w:r>
      <w:r w:rsidRPr="002022BD">
        <w:rPr>
          <w:color w:val="000000"/>
        </w:rPr>
        <w:fldChar w:fldCharType="begin" w:fldLock="1"/>
      </w:r>
      <w:r>
        <w:rPr>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b42dc5ce-29ce-463e-8bd2-ca8a05bb47c4","http://www.mendeley.com/documents/?uuid=34b77058-b4c7-4c54-b135-c8a4105afc05"]}],"mendeley":{"formattedCitation":"[4]","plainTextFormattedCitation":"[4]","previouslyFormattedCitation":"[4]"},"properties":{"noteIndex":0},"schema":"https://github.com/citation-style-language/schema/raw/master/csl-citation.json"}</w:instrText>
      </w:r>
      <w:r w:rsidRPr="002022BD">
        <w:rPr>
          <w:color w:val="000000"/>
        </w:rPr>
        <w:fldChar w:fldCharType="separate"/>
      </w:r>
      <w:r w:rsidRPr="007C6509">
        <w:rPr>
          <w:noProof/>
          <w:color w:val="000000"/>
        </w:rPr>
        <w:t>[4]</w:t>
      </w:r>
      <w:r w:rsidRPr="002022BD">
        <w:rPr>
          <w:color w:val="000000"/>
        </w:rPr>
        <w:fldChar w:fldCharType="end"/>
      </w:r>
      <w:r w:rsidRPr="002022BD">
        <w:rPr>
          <w:color w:val="000000"/>
        </w:rPr>
        <w:t>:</w:t>
      </w:r>
    </w:p>
    <w:p w14:paraId="1D4EE198" w14:textId="77777777" w:rsidR="00E95F7F" w:rsidRPr="00775E86" w:rsidRDefault="00E95F7F" w:rsidP="00293FA9">
      <w:pPr>
        <w:pStyle w:val="Titulo41"/>
        <w:spacing w:before="400" w:after="21" w:line="360" w:lineRule="auto"/>
        <w:ind w:firstLine="360"/>
      </w:pPr>
      <w:r>
        <w:t xml:space="preserve"> </w:t>
      </w:r>
      <w:bookmarkStart w:id="5" w:name="_Toc43335602"/>
      <w:r>
        <w:t>M</w:t>
      </w:r>
      <w:r w:rsidRPr="000D211E">
        <w:t>edidas básicas</w:t>
      </w:r>
      <w:bookmarkEnd w:id="5"/>
    </w:p>
    <w:p w14:paraId="763154C4" w14:textId="77777777" w:rsidR="00E95F7F" w:rsidRPr="00775E86" w:rsidRDefault="00E95F7F" w:rsidP="00E95F7F">
      <w:pPr>
        <w:pStyle w:val="ListParagraph"/>
        <w:numPr>
          <w:ilvl w:val="0"/>
          <w:numId w:val="3"/>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Envergadura</w:t>
      </w:r>
      <w:r w:rsidRPr="0088267B">
        <w:rPr>
          <w:rStyle w:val="normaltextrun"/>
          <w:b/>
          <w:bCs/>
          <w:i/>
          <w:iCs/>
          <w:color w:val="000000"/>
          <w:shd w:val="clear" w:color="auto" w:fill="FFFFFF"/>
        </w:rPr>
        <w:t>:</w:t>
      </w:r>
      <w:r w:rsidRPr="00775E86">
        <w:rPr>
          <w:rStyle w:val="normaltextrun"/>
          <w:color w:val="000000"/>
          <w:shd w:val="clear" w:color="auto" w:fill="FFFFFF"/>
        </w:rPr>
        <w:t xml:space="preserve"> la distancia perpendicular entre los puntos dactylion izquierdo y derecho con los brazos extendidos horizontalmente.</w:t>
      </w:r>
    </w:p>
    <w:p w14:paraId="5D8DC728" w14:textId="77777777" w:rsidR="00E95F7F" w:rsidRPr="00775E86" w:rsidRDefault="00E95F7F" w:rsidP="00E95F7F">
      <w:pPr>
        <w:pStyle w:val="ListParagraph"/>
        <w:numPr>
          <w:ilvl w:val="0"/>
          <w:numId w:val="3"/>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Estatura</w:t>
      </w:r>
      <w:r w:rsidRPr="0088267B">
        <w:rPr>
          <w:rStyle w:val="normaltextrun"/>
          <w:b/>
          <w:bCs/>
          <w:i/>
          <w:iCs/>
          <w:color w:val="000000"/>
          <w:shd w:val="clear" w:color="auto" w:fill="FFFFFF"/>
        </w:rPr>
        <w:t>:</w:t>
      </w:r>
      <w:r w:rsidRPr="00775E86">
        <w:rPr>
          <w:rStyle w:val="normaltextrun"/>
          <w:color w:val="000000"/>
          <w:shd w:val="clear" w:color="auto" w:fill="FFFFFF"/>
        </w:rPr>
        <w:t xml:space="preserve"> también usado como talla. La distancia perpendicular entre los planos transversales del punto del vertex y el inferior de los pies.</w:t>
      </w:r>
    </w:p>
    <w:p w14:paraId="231E2F5C" w14:textId="77777777" w:rsidR="00E95F7F" w:rsidRDefault="00E95F7F" w:rsidP="00E95F7F">
      <w:pPr>
        <w:pStyle w:val="ListParagraph"/>
        <w:numPr>
          <w:ilvl w:val="0"/>
          <w:numId w:val="3"/>
        </w:numPr>
        <w:spacing w:before="400" w:after="21" w:line="360" w:lineRule="auto"/>
        <w:jc w:val="both"/>
        <w:rPr>
          <w:rStyle w:val="normaltextrun"/>
          <w:color w:val="000000"/>
          <w:shd w:val="clear" w:color="auto" w:fill="FFFFFF"/>
        </w:rPr>
      </w:pPr>
      <w:r w:rsidRPr="00775E86">
        <w:rPr>
          <w:rStyle w:val="normaltextrun"/>
          <w:b/>
          <w:i/>
          <w:color w:val="000000"/>
          <w:shd w:val="clear" w:color="auto" w:fill="FFFFFF"/>
        </w:rPr>
        <w:t>Masa corporal</w:t>
      </w:r>
      <w:r w:rsidRPr="0088267B">
        <w:rPr>
          <w:rStyle w:val="normaltextrun"/>
          <w:b/>
          <w:bCs/>
          <w:i/>
          <w:iCs/>
          <w:color w:val="000000"/>
          <w:shd w:val="clear" w:color="auto" w:fill="FFFFFF"/>
        </w:rPr>
        <w:t>:</w:t>
      </w:r>
      <w:r w:rsidRPr="00775E86">
        <w:rPr>
          <w:rStyle w:val="normaltextrun"/>
          <w:color w:val="000000"/>
          <w:shd w:val="clear" w:color="auto" w:fill="FFFFFF"/>
        </w:rPr>
        <w:t xml:space="preserve"> masa</w:t>
      </w:r>
      <w:r>
        <w:rPr>
          <w:rStyle w:val="normaltextrun"/>
          <w:color w:val="000000"/>
          <w:shd w:val="clear" w:color="auto" w:fill="FFFFFF"/>
        </w:rPr>
        <w:t xml:space="preserve"> es la cantidad de materia del cuerpo.</w:t>
      </w:r>
    </w:p>
    <w:p w14:paraId="580BB07E" w14:textId="77777777" w:rsidR="00E95F7F" w:rsidRDefault="00E95F7F" w:rsidP="00E95F7F">
      <w:pPr>
        <w:pStyle w:val="ListParagraph"/>
        <w:numPr>
          <w:ilvl w:val="0"/>
          <w:numId w:val="3"/>
        </w:numPr>
        <w:spacing w:before="400" w:after="21" w:line="360" w:lineRule="auto"/>
        <w:jc w:val="both"/>
        <w:rPr>
          <w:rStyle w:val="normaltextrun"/>
          <w:color w:val="000000"/>
          <w:shd w:val="clear" w:color="auto" w:fill="FFFFFF"/>
        </w:rPr>
      </w:pPr>
      <w:r w:rsidRPr="00775E86">
        <w:rPr>
          <w:rStyle w:val="normaltextrun"/>
          <w:b/>
          <w:i/>
          <w:color w:val="000000"/>
          <w:shd w:val="clear" w:color="auto" w:fill="FFFFFF"/>
        </w:rPr>
        <w:t>Peso</w:t>
      </w:r>
      <w:r w:rsidRPr="0088267B">
        <w:rPr>
          <w:rStyle w:val="normaltextrun"/>
          <w:b/>
          <w:bCs/>
          <w:i/>
          <w:iCs/>
          <w:color w:val="000000"/>
          <w:shd w:val="clear" w:color="auto" w:fill="FFFFFF"/>
        </w:rPr>
        <w:t>:</w:t>
      </w:r>
      <w:r>
        <w:rPr>
          <w:rStyle w:val="normaltextrun"/>
          <w:color w:val="000000"/>
          <w:shd w:val="clear" w:color="auto" w:fill="FFFFFF"/>
        </w:rPr>
        <w:t xml:space="preserve"> la fuerza que ejerce la matera en un campo gravitacional estándar.</w:t>
      </w:r>
    </w:p>
    <w:p w14:paraId="537EA3F8" w14:textId="77777777" w:rsidR="00E95F7F" w:rsidRPr="00293FA9" w:rsidRDefault="00E95F7F" w:rsidP="00E95F7F">
      <w:pPr>
        <w:pStyle w:val="ListParagraph"/>
        <w:numPr>
          <w:ilvl w:val="0"/>
          <w:numId w:val="3"/>
        </w:numPr>
        <w:spacing w:before="400" w:after="21" w:line="360" w:lineRule="auto"/>
        <w:jc w:val="both"/>
        <w:rPr>
          <w:rStyle w:val="normaltextrun"/>
          <w:color w:val="000000"/>
          <w:shd w:val="clear" w:color="auto" w:fill="FFFFFF"/>
        </w:rPr>
      </w:pPr>
      <w:r w:rsidRPr="00775E86">
        <w:rPr>
          <w:rStyle w:val="normaltextrun"/>
          <w:b/>
          <w:i/>
          <w:color w:val="000000"/>
          <w:shd w:val="clear" w:color="auto" w:fill="FFFFFF"/>
        </w:rPr>
        <w:t>Talla sentad</w:t>
      </w:r>
      <w:r>
        <w:rPr>
          <w:rStyle w:val="normaltextrun"/>
          <w:b/>
          <w:i/>
          <w:color w:val="000000"/>
          <w:shd w:val="clear" w:color="auto" w:fill="FFFFFF"/>
        </w:rPr>
        <w:t>o</w:t>
      </w:r>
      <w:r w:rsidRPr="0088267B">
        <w:rPr>
          <w:rStyle w:val="normaltextrun"/>
          <w:b/>
          <w:bCs/>
          <w:i/>
          <w:iCs/>
          <w:color w:val="000000"/>
          <w:shd w:val="clear" w:color="auto" w:fill="FFFFFF"/>
        </w:rPr>
        <w:t>:</w:t>
      </w:r>
      <w:r w:rsidRPr="00775E86">
        <w:rPr>
          <w:rStyle w:val="normaltextrun"/>
          <w:color w:val="000000"/>
          <w:shd w:val="clear" w:color="auto" w:fill="FFFFFF"/>
        </w:rPr>
        <w:t xml:space="preserve"> la</w:t>
      </w:r>
      <w:r>
        <w:rPr>
          <w:rStyle w:val="normaltextrun"/>
          <w:color w:val="000000"/>
          <w:shd w:val="clear" w:color="auto" w:fill="FFFFFF"/>
        </w:rPr>
        <w:t xml:space="preserve"> distancia perpendicular entre los planos transversales del punto del </w:t>
      </w:r>
      <w:r w:rsidRPr="00775E86">
        <w:rPr>
          <w:rStyle w:val="normaltextrun"/>
          <w:color w:val="000000"/>
          <w:shd w:val="clear" w:color="auto" w:fill="FFFFFF"/>
        </w:rPr>
        <w:t>vertex</w:t>
      </w:r>
      <w:r>
        <w:rPr>
          <w:rStyle w:val="normaltextrun"/>
          <w:color w:val="000000"/>
          <w:shd w:val="clear" w:color="auto" w:fill="FFFFFF"/>
        </w:rPr>
        <w:t xml:space="preserve"> y la región inferior de las nalgas con el sujeto.</w:t>
      </w:r>
    </w:p>
    <w:p w14:paraId="3C6544E6" w14:textId="77777777" w:rsidR="00E95F7F" w:rsidRPr="00E066F6" w:rsidRDefault="00E95F7F" w:rsidP="00293FA9">
      <w:pPr>
        <w:pStyle w:val="Titulo41"/>
        <w:spacing w:before="400" w:after="21" w:line="360" w:lineRule="auto"/>
        <w:ind w:firstLine="360"/>
        <w:rPr>
          <w:rStyle w:val="normaltextrun"/>
        </w:rPr>
      </w:pPr>
      <w:bookmarkStart w:id="6" w:name="_Toc43335603"/>
      <w:r>
        <w:t>P</w:t>
      </w:r>
      <w:r w:rsidRPr="001E3857">
        <w:t>untos antropométricos de referencia marcados</w:t>
      </w:r>
      <w:bookmarkEnd w:id="6"/>
      <w:r>
        <w:tab/>
      </w:r>
    </w:p>
    <w:p w14:paraId="1411034C" w14:textId="77777777" w:rsidR="00E95F7F" w:rsidRPr="005339EC"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5339EC">
        <w:rPr>
          <w:rStyle w:val="normaltextrun"/>
          <w:b/>
          <w:bCs/>
          <w:i/>
          <w:iCs/>
          <w:color w:val="000000"/>
          <w:shd w:val="clear" w:color="auto" w:fill="FFFFFF"/>
        </w:rPr>
        <w:t>Punto acromiale</w:t>
      </w:r>
      <w:r w:rsidRPr="0088267B">
        <w:rPr>
          <w:rStyle w:val="normaltextrun"/>
          <w:b/>
          <w:bCs/>
          <w:i/>
          <w:iCs/>
          <w:color w:val="000000"/>
          <w:shd w:val="clear" w:color="auto" w:fill="FFFFFF"/>
        </w:rPr>
        <w:t>:</w:t>
      </w:r>
      <w:r w:rsidRPr="005339EC">
        <w:rPr>
          <w:rStyle w:val="normaltextrun"/>
          <w:color w:val="000000"/>
          <w:shd w:val="clear" w:color="auto" w:fill="FFFFFF"/>
        </w:rPr>
        <w:t xml:space="preserve"> el punto en el borde superior de la parte más lateral del acromion.</w:t>
      </w:r>
    </w:p>
    <w:p w14:paraId="6BB848FB"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acromiale-radiale medio</w:t>
      </w:r>
      <w:r w:rsidRPr="0088267B">
        <w:rPr>
          <w:rStyle w:val="normaltextrun"/>
          <w:b/>
          <w:bCs/>
          <w:i/>
          <w:iCs/>
          <w:color w:val="000000"/>
          <w:shd w:val="clear" w:color="auto" w:fill="FFFFFF"/>
        </w:rPr>
        <w:t>:</w:t>
      </w:r>
      <w:r w:rsidRPr="00775E86">
        <w:rPr>
          <w:rStyle w:val="normaltextrun"/>
          <w:color w:val="000000"/>
          <w:shd w:val="clear" w:color="auto" w:fill="FFFFFF"/>
        </w:rPr>
        <w:t xml:space="preserve"> el punto equidistante entre las marcas acromiale y radiale.</w:t>
      </w:r>
    </w:p>
    <w:p w14:paraId="17D4C53D"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abdominal</w:t>
      </w:r>
      <w:r w:rsidRPr="0088267B">
        <w:rPr>
          <w:rStyle w:val="normaltextrun"/>
          <w:b/>
          <w:bCs/>
          <w:i/>
          <w:iCs/>
          <w:color w:val="000000"/>
          <w:shd w:val="clear" w:color="auto" w:fill="FFFFFF"/>
        </w:rPr>
        <w:t>:</w:t>
      </w:r>
      <w:r w:rsidRPr="00775E86">
        <w:rPr>
          <w:rStyle w:val="normaltextrun"/>
          <w:color w:val="000000"/>
          <w:shd w:val="clear" w:color="auto" w:fill="FFFFFF"/>
        </w:rPr>
        <w:t xml:space="preserve"> el punto localizado horizontalmente a 5 cm en el lado derecho del ophalion.</w:t>
      </w:r>
    </w:p>
    <w:p w14:paraId="589F78F8"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 la pierna medial</w:t>
      </w:r>
      <w:r w:rsidRPr="0088267B">
        <w:rPr>
          <w:rStyle w:val="normaltextrun"/>
          <w:b/>
          <w:bCs/>
          <w:i/>
          <w:iCs/>
          <w:color w:val="000000"/>
          <w:shd w:val="clear" w:color="auto" w:fill="FFFFFF"/>
        </w:rPr>
        <w:t>:</w:t>
      </w:r>
      <w:r w:rsidRPr="00775E86">
        <w:rPr>
          <w:rStyle w:val="normaltextrun"/>
          <w:color w:val="000000"/>
          <w:shd w:val="clear" w:color="auto" w:fill="FFFFFF"/>
        </w:rPr>
        <w:t xml:space="preserve"> el punto en la cara más medial de la pantorrilla a nivel de la circunferencia máxima.</w:t>
      </w:r>
    </w:p>
    <w:p w14:paraId="78F0AAB1"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bíceps</w:t>
      </w:r>
      <w:r w:rsidRPr="0088267B">
        <w:rPr>
          <w:rStyle w:val="normaltextrun"/>
          <w:b/>
          <w:bCs/>
          <w:i/>
          <w:iCs/>
          <w:color w:val="000000"/>
          <w:shd w:val="clear" w:color="auto" w:fill="FFFFFF"/>
        </w:rPr>
        <w:t>:</w:t>
      </w:r>
      <w:r w:rsidRPr="00775E86">
        <w:rPr>
          <w:rStyle w:val="normaltextrun"/>
          <w:color w:val="000000"/>
          <w:shd w:val="clear" w:color="auto" w:fill="FFFFFF"/>
        </w:rPr>
        <w:t xml:space="preserve"> el punto en la superficie anterior del brazo, a nivel de la marca correspondiente al acromiale-radiale medio, en mitad del vientre muscular branquial.</w:t>
      </w:r>
    </w:p>
    <w:p w14:paraId="43D13805"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muslo anterior</w:t>
      </w:r>
      <w:r w:rsidRPr="0088267B">
        <w:rPr>
          <w:rStyle w:val="normaltextrun"/>
          <w:b/>
          <w:bCs/>
          <w:i/>
          <w:iCs/>
          <w:color w:val="000000"/>
          <w:shd w:val="clear" w:color="auto" w:fill="FFFFFF"/>
        </w:rPr>
        <w:t>:</w:t>
      </w:r>
      <w:r>
        <w:rPr>
          <w:rStyle w:val="normaltextrun"/>
          <w:color w:val="000000"/>
          <w:shd w:val="clear" w:color="auto" w:fill="FFFFFF"/>
        </w:rPr>
        <w:t xml:space="preserve"> </w:t>
      </w:r>
      <w:r w:rsidRPr="00775E86">
        <w:rPr>
          <w:rStyle w:val="normaltextrun"/>
          <w:color w:val="000000"/>
          <w:shd w:val="clear" w:color="auto" w:fill="FFFFFF"/>
        </w:rPr>
        <w:t>el punto medio entre e pliegue inguinal y el punto patellare.</w:t>
      </w:r>
    </w:p>
    <w:p w14:paraId="4C5EEB10"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subescapular</w:t>
      </w:r>
      <w:r w:rsidRPr="0088267B">
        <w:rPr>
          <w:rStyle w:val="normaltextrun"/>
          <w:b/>
          <w:bCs/>
          <w:i/>
          <w:iCs/>
          <w:color w:val="000000"/>
          <w:shd w:val="clear" w:color="auto" w:fill="FFFFFF"/>
        </w:rPr>
        <w:t>:</w:t>
      </w:r>
      <w:r w:rsidRPr="00775E86">
        <w:rPr>
          <w:rStyle w:val="normaltextrun"/>
          <w:color w:val="000000"/>
          <w:shd w:val="clear" w:color="auto" w:fill="FFFFFF"/>
        </w:rPr>
        <w:t xml:space="preserve"> el punto estará localizado a 2 cm a lo largo de una línea que va hacia debajo de forma lateral y oblicua en un ángulo de 45° desde la marca subscapulare.</w:t>
      </w:r>
    </w:p>
    <w:p w14:paraId="706C9715"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tríceps</w:t>
      </w:r>
      <w:r w:rsidRPr="0088267B">
        <w:rPr>
          <w:rStyle w:val="normaltextrun"/>
          <w:b/>
          <w:bCs/>
          <w:color w:val="000000"/>
          <w:shd w:val="clear" w:color="auto" w:fill="FFFFFF"/>
        </w:rPr>
        <w:t>:</w:t>
      </w:r>
      <w:r w:rsidRPr="00775E86">
        <w:rPr>
          <w:rStyle w:val="normaltextrun"/>
          <w:color w:val="000000"/>
          <w:shd w:val="clear" w:color="auto" w:fill="FFFFFF"/>
        </w:rPr>
        <w:t xml:space="preserve"> el punto en la cara posterior del brazo, en la línea media, a nivel de la marca correspondiente al acromiale-radiale medio.</w:t>
      </w:r>
    </w:p>
    <w:p w14:paraId="10ECEB68" w14:textId="77777777" w:rsidR="00E95F7F"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supraespina</w:t>
      </w:r>
      <w:r w:rsidRPr="0088267B">
        <w:rPr>
          <w:rStyle w:val="normaltextrun"/>
          <w:b/>
          <w:bCs/>
          <w:i/>
          <w:iCs/>
          <w:color w:val="000000"/>
          <w:shd w:val="clear" w:color="auto" w:fill="FFFFFF"/>
        </w:rPr>
        <w:t>l:</w:t>
      </w:r>
      <w:r w:rsidRPr="00775E86">
        <w:rPr>
          <w:rStyle w:val="normaltextrun"/>
          <w:color w:val="000000"/>
          <w:shd w:val="clear" w:color="auto" w:fill="FFFFFF"/>
        </w:rPr>
        <w:t xml:space="preserve"> el punto resultante de la intersección de dos líneas:</w:t>
      </w:r>
    </w:p>
    <w:p w14:paraId="6C0FA21C" w14:textId="77777777" w:rsidR="00E95F7F" w:rsidRPr="00B71155" w:rsidRDefault="00E95F7F" w:rsidP="00E95F7F">
      <w:pPr>
        <w:pStyle w:val="ListParagraph"/>
        <w:numPr>
          <w:ilvl w:val="1"/>
          <w:numId w:val="4"/>
        </w:numPr>
        <w:spacing w:before="400" w:after="21" w:line="360" w:lineRule="auto"/>
        <w:jc w:val="both"/>
        <w:rPr>
          <w:rStyle w:val="normaltextrun"/>
          <w:color w:val="000000"/>
          <w:shd w:val="clear" w:color="auto" w:fill="FFFFFF"/>
        </w:rPr>
      </w:pPr>
      <w:r w:rsidRPr="00B71155">
        <w:rPr>
          <w:rStyle w:val="normaltextrun"/>
          <w:color w:val="000000"/>
          <w:shd w:val="clear" w:color="auto" w:fill="FFFFFF"/>
        </w:rPr>
        <w:t>La línea desde la marca iliospinale hasta el borde axilar anterior y</w:t>
      </w:r>
    </w:p>
    <w:p w14:paraId="2ECB0841" w14:textId="77777777" w:rsidR="00E95F7F" w:rsidRPr="00CA1F89" w:rsidRDefault="00E95F7F" w:rsidP="00E95F7F">
      <w:pPr>
        <w:pStyle w:val="ListParagraph"/>
        <w:numPr>
          <w:ilvl w:val="1"/>
          <w:numId w:val="4"/>
        </w:numPr>
        <w:spacing w:before="400" w:after="21" w:line="360" w:lineRule="auto"/>
        <w:jc w:val="both"/>
        <w:rPr>
          <w:rStyle w:val="normaltextrun"/>
          <w:color w:val="000000"/>
          <w:shd w:val="clear" w:color="auto" w:fill="FFFFFF"/>
        </w:rPr>
      </w:pPr>
      <w:r w:rsidRPr="00B71155">
        <w:rPr>
          <w:rStyle w:val="normaltextrun"/>
          <w:color w:val="000000"/>
          <w:shd w:val="clear" w:color="auto" w:fill="FFFFFF"/>
        </w:rPr>
        <w:t xml:space="preserve">La línea horizontal a </w:t>
      </w:r>
      <w:r>
        <w:rPr>
          <w:rStyle w:val="normaltextrun"/>
          <w:color w:val="000000"/>
          <w:shd w:val="clear" w:color="auto" w:fill="FFFFFF"/>
        </w:rPr>
        <w:t>n</w:t>
      </w:r>
      <w:r w:rsidRPr="00B71155">
        <w:rPr>
          <w:rStyle w:val="normaltextrun"/>
          <w:color w:val="000000"/>
          <w:shd w:val="clear" w:color="auto" w:fill="FFFFFF"/>
        </w:rPr>
        <w:t>ivel de la marca iliocristale.</w:t>
      </w:r>
    </w:p>
    <w:p w14:paraId="3E0877A9"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liocristale</w:t>
      </w:r>
      <w:r w:rsidRPr="00AF081D">
        <w:rPr>
          <w:rStyle w:val="normaltextrun"/>
          <w:b/>
          <w:bCs/>
          <w:i/>
          <w:iCs/>
          <w:color w:val="000000"/>
          <w:shd w:val="clear" w:color="auto" w:fill="FFFFFF"/>
        </w:rPr>
        <w:t>:</w:t>
      </w:r>
      <w:r>
        <w:rPr>
          <w:rStyle w:val="normaltextrun"/>
          <w:color w:val="000000"/>
          <w:shd w:val="clear" w:color="auto" w:fill="FFFFFF"/>
        </w:rPr>
        <w:t xml:space="preserve"> </w:t>
      </w:r>
      <w:r w:rsidRPr="00775E86">
        <w:rPr>
          <w:rStyle w:val="normaltextrun"/>
          <w:color w:val="000000"/>
          <w:shd w:val="clear" w:color="auto" w:fill="FFFFFF"/>
        </w:rPr>
        <w:t>el punto más superior de la cresta ilíaca que coincida con el lugar de cruce de la línea axilar media llevada hasta el ilion.</w:t>
      </w:r>
    </w:p>
    <w:p w14:paraId="65E36443"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liospinale</w:t>
      </w:r>
      <w:r w:rsidRPr="00AF081D">
        <w:rPr>
          <w:rStyle w:val="normaltextrun"/>
          <w:b/>
          <w:bCs/>
          <w:i/>
          <w:iCs/>
          <w:color w:val="000000"/>
          <w:shd w:val="clear" w:color="auto" w:fill="FFFFFF"/>
        </w:rPr>
        <w:t>:</w:t>
      </w:r>
      <w:r w:rsidRPr="00775E86">
        <w:rPr>
          <w:rStyle w:val="normaltextrun"/>
          <w:color w:val="000000"/>
          <w:shd w:val="clear" w:color="auto" w:fill="FFFFFF"/>
        </w:rPr>
        <w:t xml:space="preserve"> el </w:t>
      </w:r>
      <w:r>
        <w:rPr>
          <w:rStyle w:val="normaltextrun"/>
          <w:color w:val="000000"/>
          <w:shd w:val="clear" w:color="auto" w:fill="FFFFFF"/>
        </w:rPr>
        <w:t>extremo</w:t>
      </w:r>
      <w:r w:rsidRPr="00775E86">
        <w:rPr>
          <w:rStyle w:val="normaltextrun"/>
          <w:color w:val="000000"/>
          <w:shd w:val="clear" w:color="auto" w:fill="FFFFFF"/>
        </w:rPr>
        <w:t xml:space="preserve"> más inferior de la espina iliatica anterosuperior.</w:t>
      </w:r>
    </w:p>
    <w:p w14:paraId="5F8A3E52"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mesosternale</w:t>
      </w:r>
      <w:r w:rsidRPr="00031FB8">
        <w:rPr>
          <w:rStyle w:val="normaltextrun"/>
          <w:b/>
          <w:bCs/>
          <w:i/>
          <w:iCs/>
          <w:color w:val="000000"/>
          <w:shd w:val="clear" w:color="auto" w:fill="FFFFFF"/>
        </w:rPr>
        <w:t>:</w:t>
      </w:r>
      <w:r w:rsidRPr="00775E86">
        <w:rPr>
          <w:rStyle w:val="normaltextrun"/>
          <w:color w:val="000000"/>
          <w:shd w:val="clear" w:color="auto" w:fill="FFFFFF"/>
        </w:rPr>
        <w:t xml:space="preserve"> el punto medio del cuerpo del esternón a nivel del centro de la articulación de la cuarta costilla con el esternón.</w:t>
      </w:r>
    </w:p>
    <w:p w14:paraId="5585C3C7"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patellare</w:t>
      </w:r>
      <w:r w:rsidRPr="00031FB8">
        <w:rPr>
          <w:rStyle w:val="normaltextrun"/>
          <w:b/>
          <w:bCs/>
          <w:i/>
          <w:iCs/>
          <w:color w:val="000000"/>
          <w:shd w:val="clear" w:color="auto" w:fill="FFFFFF"/>
        </w:rPr>
        <w:t>:</w:t>
      </w:r>
      <w:r w:rsidRPr="00775E86">
        <w:rPr>
          <w:rStyle w:val="normaltextrun"/>
          <w:color w:val="000000"/>
          <w:shd w:val="clear" w:color="auto" w:fill="FFFFFF"/>
        </w:rPr>
        <w:t xml:space="preserve"> el punto medio en la zona posterior del borde superior de la rótula.</w:t>
      </w:r>
    </w:p>
    <w:p w14:paraId="07B48A07"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radiale</w:t>
      </w:r>
      <w:r w:rsidRPr="00031FB8">
        <w:rPr>
          <w:rStyle w:val="normaltextrun"/>
          <w:b/>
          <w:bCs/>
          <w:i/>
          <w:iCs/>
          <w:color w:val="000000"/>
          <w:shd w:val="clear" w:color="auto" w:fill="FFFFFF"/>
        </w:rPr>
        <w:t>:</w:t>
      </w:r>
      <w:r>
        <w:rPr>
          <w:rStyle w:val="normaltextrun"/>
          <w:color w:val="000000"/>
          <w:shd w:val="clear" w:color="auto" w:fill="FFFFFF"/>
        </w:rPr>
        <w:t xml:space="preserve"> </w:t>
      </w:r>
      <w:r w:rsidRPr="00775E86">
        <w:rPr>
          <w:rStyle w:val="normaltextrun"/>
          <w:color w:val="000000"/>
          <w:shd w:val="clear" w:color="auto" w:fill="FFFFFF"/>
        </w:rPr>
        <w:t>el punto en el borde proximal y lateral de la cabeza del radio.</w:t>
      </w:r>
    </w:p>
    <w:p w14:paraId="341FF520"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phyrion tibiale</w:t>
      </w:r>
      <w:r>
        <w:rPr>
          <w:rStyle w:val="normaltextrun"/>
          <w:b/>
          <w:bCs/>
          <w:i/>
          <w:iCs/>
          <w:color w:val="000000"/>
          <w:shd w:val="clear" w:color="auto" w:fill="FFFFFF"/>
        </w:rPr>
        <w:t>:</w:t>
      </w:r>
      <w:r w:rsidRPr="00775E86">
        <w:rPr>
          <w:rStyle w:val="normaltextrun"/>
          <w:color w:val="000000"/>
          <w:shd w:val="clear" w:color="auto" w:fill="FFFFFF"/>
        </w:rPr>
        <w:t xml:space="preserve"> el borde más distal del maléolo medial.</w:t>
      </w:r>
    </w:p>
    <w:p w14:paraId="490BAA83"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tylion medio</w:t>
      </w:r>
      <w:r>
        <w:rPr>
          <w:rStyle w:val="normaltextrun"/>
          <w:b/>
          <w:bCs/>
          <w:i/>
          <w:iCs/>
          <w:color w:val="000000"/>
          <w:shd w:val="clear" w:color="auto" w:fill="FFFFFF"/>
        </w:rPr>
        <w:t>:</w:t>
      </w:r>
      <w:r w:rsidRPr="00775E86">
        <w:rPr>
          <w:rStyle w:val="normaltextrun"/>
          <w:color w:val="000000"/>
          <w:shd w:val="clear" w:color="auto" w:fill="FFFFFF"/>
        </w:rPr>
        <w:t xml:space="preserve"> el punto medio, en la cara anterior de la muñeca, de la línea horizontal medida a nivel stylion.</w:t>
      </w:r>
    </w:p>
    <w:p w14:paraId="5F992DEB"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tylion</w:t>
      </w:r>
      <w:r>
        <w:rPr>
          <w:rStyle w:val="normaltextrun"/>
          <w:b/>
          <w:bCs/>
          <w:i/>
          <w:iCs/>
          <w:color w:val="000000"/>
          <w:shd w:val="clear" w:color="auto" w:fill="FFFFFF"/>
        </w:rPr>
        <w:t>:</w:t>
      </w:r>
      <w:r w:rsidRPr="00775E86">
        <w:rPr>
          <w:rStyle w:val="normaltextrun"/>
          <w:color w:val="000000"/>
          <w:shd w:val="clear" w:color="auto" w:fill="FFFFFF"/>
        </w:rPr>
        <w:t xml:space="preserve"> el punto más distal en el borde lateral de la apófisis estiloides del radio.</w:t>
      </w:r>
    </w:p>
    <w:p w14:paraId="12837168"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ubscapulare</w:t>
      </w:r>
      <w:r>
        <w:rPr>
          <w:rStyle w:val="normaltextrun"/>
          <w:b/>
          <w:bCs/>
          <w:i/>
          <w:iCs/>
          <w:color w:val="000000"/>
          <w:shd w:val="clear" w:color="auto" w:fill="FFFFFF"/>
        </w:rPr>
        <w:t>:</w:t>
      </w:r>
      <w:r w:rsidRPr="00775E86">
        <w:rPr>
          <w:rStyle w:val="normaltextrun"/>
          <w:color w:val="000000"/>
          <w:shd w:val="clear" w:color="auto" w:fill="FFFFFF"/>
        </w:rPr>
        <w:t xml:space="preserve"> el punto más bajo del ángulo inferior de la escápula.</w:t>
      </w:r>
    </w:p>
    <w:p w14:paraId="57A25EDF"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ibiale laterale</w:t>
      </w:r>
      <w:r>
        <w:rPr>
          <w:rStyle w:val="normaltextrun"/>
          <w:b/>
          <w:bCs/>
          <w:i/>
          <w:iCs/>
          <w:color w:val="000000"/>
          <w:shd w:val="clear" w:color="auto" w:fill="FFFFFF"/>
        </w:rPr>
        <w:t>:</w:t>
      </w:r>
      <w:r w:rsidRPr="00775E86">
        <w:rPr>
          <w:rStyle w:val="normaltextrun"/>
          <w:color w:val="000000"/>
          <w:shd w:val="clear" w:color="auto" w:fill="FFFFFF"/>
        </w:rPr>
        <w:t xml:space="preserve"> el punto superior del condilo lateral de la tibia.</w:t>
      </w:r>
    </w:p>
    <w:p w14:paraId="0B1E84C8"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ibiale mediale</w:t>
      </w:r>
      <w:r>
        <w:rPr>
          <w:rStyle w:val="normaltextrun"/>
          <w:b/>
          <w:bCs/>
          <w:i/>
          <w:iCs/>
          <w:color w:val="000000"/>
          <w:shd w:val="clear" w:color="auto" w:fill="FFFFFF"/>
        </w:rPr>
        <w:t>:</w:t>
      </w:r>
      <w:r w:rsidRPr="00775E86">
        <w:rPr>
          <w:rStyle w:val="normaltextrun"/>
          <w:color w:val="000000"/>
          <w:shd w:val="clear" w:color="auto" w:fill="FFFFFF"/>
        </w:rPr>
        <w:t xml:space="preserve"> el punto superior en el borde del cóndilo medial de la tibia.</w:t>
      </w:r>
    </w:p>
    <w:p w14:paraId="2CD8921F" w14:textId="77777777" w:rsidR="00E95F7F" w:rsidRPr="00775E86"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rochanterion</w:t>
      </w:r>
      <w:r>
        <w:rPr>
          <w:rStyle w:val="normaltextrun"/>
          <w:b/>
          <w:bCs/>
          <w:i/>
          <w:iCs/>
          <w:color w:val="000000"/>
          <w:shd w:val="clear" w:color="auto" w:fill="FFFFFF"/>
        </w:rPr>
        <w:t>:</w:t>
      </w:r>
      <w:r w:rsidRPr="00775E86">
        <w:rPr>
          <w:rStyle w:val="normaltextrun"/>
          <w:color w:val="000000"/>
          <w:shd w:val="clear" w:color="auto" w:fill="FFFFFF"/>
        </w:rPr>
        <w:t xml:space="preserve"> el punto superior del trocánter mayor del fémur.</w:t>
      </w:r>
    </w:p>
    <w:p w14:paraId="0B6A8236" w14:textId="77777777" w:rsidR="00E95F7F" w:rsidRDefault="00E95F7F" w:rsidP="00E95F7F">
      <w:pPr>
        <w:pStyle w:val="ListParagraph"/>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rochanterion-tibiale lateral medio</w:t>
      </w:r>
      <w:r>
        <w:rPr>
          <w:rStyle w:val="normaltextrun"/>
          <w:b/>
          <w:bCs/>
          <w:i/>
          <w:iCs/>
          <w:color w:val="000000"/>
          <w:shd w:val="clear" w:color="auto" w:fill="FFFFFF"/>
        </w:rPr>
        <w:t>:</w:t>
      </w:r>
      <w:r w:rsidRPr="00775E86">
        <w:rPr>
          <w:rStyle w:val="normaltextrun"/>
          <w:color w:val="000000"/>
          <w:shd w:val="clear" w:color="auto" w:fill="FFFFFF"/>
        </w:rPr>
        <w:t xml:space="preserve"> el punto equidistante entre los puntos trochanterion y tibiale laterale.</w:t>
      </w:r>
    </w:p>
    <w:p w14:paraId="10120805" w14:textId="77777777" w:rsidR="00E95F7F" w:rsidRPr="00E066F6" w:rsidRDefault="00E95F7F" w:rsidP="00293FA9">
      <w:pPr>
        <w:pStyle w:val="Titulo41"/>
        <w:spacing w:before="400" w:after="21" w:line="360" w:lineRule="auto"/>
        <w:ind w:firstLine="360"/>
        <w:rPr>
          <w:rStyle w:val="normaltextrun"/>
        </w:rPr>
      </w:pPr>
      <w:bookmarkStart w:id="7" w:name="_Toc43335604"/>
      <w:r>
        <w:t>P</w:t>
      </w:r>
      <w:r w:rsidRPr="001E3857">
        <w:t>untos antropométricos de</w:t>
      </w:r>
      <w:r>
        <w:t xml:space="preserve"> no</w:t>
      </w:r>
      <w:r w:rsidRPr="001E3857">
        <w:t xml:space="preserve"> referencia marcados</w:t>
      </w:r>
      <w:bookmarkEnd w:id="7"/>
    </w:p>
    <w:p w14:paraId="1ECA5659" w14:textId="77777777" w:rsidR="00E95F7F" w:rsidRPr="00775E86" w:rsidRDefault="00E95F7F" w:rsidP="00E95F7F">
      <w:pPr>
        <w:pStyle w:val="ListParagraph"/>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akropodin</w:t>
      </w:r>
      <w:r>
        <w:rPr>
          <w:rStyle w:val="normaltextrun"/>
          <w:b/>
          <w:bCs/>
          <w:i/>
          <w:iCs/>
          <w:color w:val="000000"/>
          <w:shd w:val="clear" w:color="auto" w:fill="FFFFFF"/>
        </w:rPr>
        <w:t>:</w:t>
      </w:r>
      <w:r w:rsidRPr="00775E86">
        <w:rPr>
          <w:rStyle w:val="normaltextrun"/>
          <w:color w:val="000000"/>
          <w:shd w:val="clear" w:color="auto" w:fill="FFFFFF"/>
        </w:rPr>
        <w:t xml:space="preserve"> el punto más anterior del dedo del pie, estando el sujeto de pie. Este puede ser el primero o segundo dedo</w:t>
      </w:r>
      <w:r>
        <w:rPr>
          <w:rStyle w:val="normaltextrun"/>
          <w:color w:val="000000"/>
          <w:shd w:val="clear" w:color="auto" w:fill="FFFFFF"/>
        </w:rPr>
        <w:t>.</w:t>
      </w:r>
    </w:p>
    <w:p w14:paraId="535F6674" w14:textId="77777777" w:rsidR="00E95F7F" w:rsidRPr="00775E86" w:rsidRDefault="00E95F7F" w:rsidP="00E95F7F">
      <w:pPr>
        <w:pStyle w:val="ListParagraph"/>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actylion</w:t>
      </w:r>
      <w:r>
        <w:rPr>
          <w:rStyle w:val="normaltextrun"/>
          <w:b/>
          <w:bCs/>
          <w:i/>
          <w:iCs/>
          <w:color w:val="000000"/>
          <w:shd w:val="clear" w:color="auto" w:fill="FFFFFF"/>
        </w:rPr>
        <w:t>:</w:t>
      </w:r>
      <w:r w:rsidRPr="00775E86">
        <w:rPr>
          <w:rStyle w:val="normaltextrun"/>
          <w:color w:val="000000"/>
          <w:shd w:val="clear" w:color="auto" w:fill="FFFFFF"/>
        </w:rPr>
        <w:t xml:space="preserve"> la punta del tercer dedo o dedo medio de la mano</w:t>
      </w:r>
      <w:r>
        <w:rPr>
          <w:rStyle w:val="normaltextrun"/>
          <w:color w:val="000000"/>
          <w:shd w:val="clear" w:color="auto" w:fill="FFFFFF"/>
        </w:rPr>
        <w:t>.</w:t>
      </w:r>
    </w:p>
    <w:p w14:paraId="0DEA4CFB" w14:textId="77777777" w:rsidR="00E95F7F" w:rsidRPr="00775E86" w:rsidRDefault="00E95F7F" w:rsidP="00E95F7F">
      <w:pPr>
        <w:pStyle w:val="ListParagraph"/>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 xml:space="preserve">Punto </w:t>
      </w:r>
      <w:r>
        <w:rPr>
          <w:rStyle w:val="normaltextrun"/>
          <w:b/>
          <w:bCs/>
          <w:i/>
          <w:iCs/>
          <w:color w:val="000000"/>
          <w:shd w:val="clear" w:color="auto" w:fill="FFFFFF"/>
        </w:rPr>
        <w:t>glabella:</w:t>
      </w:r>
      <w:r w:rsidRPr="00775E86">
        <w:rPr>
          <w:rStyle w:val="normaltextrun"/>
          <w:color w:val="000000"/>
          <w:shd w:val="clear" w:color="auto" w:fill="FFFFFF"/>
        </w:rPr>
        <w:t xml:space="preserve"> el punto medio situado ente los dos arcos superciliares.</w:t>
      </w:r>
    </w:p>
    <w:p w14:paraId="7097EEAE" w14:textId="77777777" w:rsidR="00E95F7F" w:rsidRPr="00775E86" w:rsidRDefault="00E95F7F" w:rsidP="00E95F7F">
      <w:pPr>
        <w:pStyle w:val="ListParagraph"/>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nguinal</w:t>
      </w:r>
      <w:r>
        <w:rPr>
          <w:rStyle w:val="normaltextrun"/>
          <w:b/>
          <w:bCs/>
          <w:i/>
          <w:iCs/>
          <w:color w:val="000000"/>
          <w:shd w:val="clear" w:color="auto" w:fill="FFFFFF"/>
        </w:rPr>
        <w:t xml:space="preserve">: </w:t>
      </w:r>
      <w:r w:rsidRPr="00775E86">
        <w:rPr>
          <w:rStyle w:val="normaltextrun"/>
          <w:color w:val="000000"/>
          <w:shd w:val="clear" w:color="auto" w:fill="FFFFFF"/>
        </w:rPr>
        <w:t xml:space="preserve">el punto que se encuentra en la intersección del pliegue inguinal y la línea que va desde el punto patellare hasta la región superior del muslo, con el sujeto sentado en </w:t>
      </w:r>
      <w:r>
        <w:rPr>
          <w:rStyle w:val="normaltextrun"/>
          <w:color w:val="000000"/>
          <w:shd w:val="clear" w:color="auto" w:fill="FFFFFF"/>
        </w:rPr>
        <w:t>el</w:t>
      </w:r>
      <w:r w:rsidRPr="00775E86">
        <w:rPr>
          <w:rStyle w:val="normaltextrun"/>
          <w:color w:val="000000"/>
          <w:shd w:val="clear" w:color="auto" w:fill="FFFFFF"/>
        </w:rPr>
        <w:t xml:space="preserve"> borde del cajón antropométrico.</w:t>
      </w:r>
    </w:p>
    <w:p w14:paraId="0FAC7D94" w14:textId="77777777" w:rsidR="00E95F7F" w:rsidRPr="00E066F6" w:rsidRDefault="00E95F7F" w:rsidP="00E95F7F">
      <w:pPr>
        <w:pStyle w:val="ListParagraph"/>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pliegue inguinal</w:t>
      </w:r>
      <w:r>
        <w:rPr>
          <w:rStyle w:val="normaltextrun"/>
          <w:b/>
          <w:bCs/>
          <w:i/>
          <w:iCs/>
          <w:color w:val="000000"/>
          <w:shd w:val="clear" w:color="auto" w:fill="FFFFFF"/>
        </w:rPr>
        <w:t>:</w:t>
      </w:r>
      <w:r w:rsidRPr="00775E86">
        <w:rPr>
          <w:rStyle w:val="normaltextrun"/>
          <w:color w:val="000000"/>
          <w:shd w:val="clear" w:color="auto" w:fill="FFFFFF"/>
        </w:rPr>
        <w:t xml:space="preserve"> el pliegue que se forma en la zona de unión anterior ente la parte del tronco y la parte proximal del muslo, con el sujeto sentado.</w:t>
      </w:r>
    </w:p>
    <w:p w14:paraId="675A4DB0" w14:textId="77777777" w:rsidR="00E95F7F" w:rsidRPr="00E066F6" w:rsidRDefault="00E95F7F" w:rsidP="00293FA9">
      <w:pPr>
        <w:pStyle w:val="Titulo41"/>
        <w:spacing w:before="400" w:after="21" w:line="360" w:lineRule="auto"/>
        <w:ind w:firstLine="360"/>
        <w:rPr>
          <w:rStyle w:val="normaltextrun"/>
        </w:rPr>
      </w:pPr>
      <w:bookmarkStart w:id="8" w:name="_Toc43335605"/>
      <w:r>
        <w:t>P</w:t>
      </w:r>
      <w:r w:rsidRPr="00D25E3F">
        <w:t>liegues cutáneos</w:t>
      </w:r>
      <w:bookmarkEnd w:id="8"/>
    </w:p>
    <w:p w14:paraId="0E633840" w14:textId="77777777" w:rsidR="00E95F7F" w:rsidRPr="00180A8A" w:rsidRDefault="00E95F7F" w:rsidP="00E95F7F">
      <w:pPr>
        <w:pStyle w:val="ListParagraph"/>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abdominal</w:t>
      </w:r>
      <w:r>
        <w:rPr>
          <w:rStyle w:val="normaltextrun"/>
          <w:b/>
          <w:bCs/>
          <w:i/>
          <w:iCs/>
          <w:color w:val="000000"/>
          <w:shd w:val="clear" w:color="auto" w:fill="FFFFFF"/>
        </w:rPr>
        <w:t>:</w:t>
      </w:r>
      <w:r w:rsidRPr="00180A8A">
        <w:rPr>
          <w:rStyle w:val="normaltextrun"/>
          <w:color w:val="000000"/>
          <w:shd w:val="clear" w:color="auto" w:fill="FFFFFF"/>
        </w:rPr>
        <w:t xml:space="preserve"> la medición tomada verticalmente en el punto del pliegue abdominal.</w:t>
      </w:r>
    </w:p>
    <w:p w14:paraId="0F71A487" w14:textId="77777777" w:rsidR="00E95F7F" w:rsidRPr="00775E86" w:rsidRDefault="00E95F7F" w:rsidP="00E95F7F">
      <w:pPr>
        <w:pStyle w:val="ListParagraph"/>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bíceps</w:t>
      </w:r>
      <w:r>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en paralelo </w:t>
      </w:r>
      <w:r w:rsidRPr="002022BD">
        <w:rPr>
          <w:rStyle w:val="normaltextrun"/>
          <w:color w:val="000000"/>
          <w:shd w:val="clear" w:color="auto" w:fill="FFFFFF"/>
        </w:rPr>
        <w:t>al</w:t>
      </w:r>
      <w:r>
        <w:rPr>
          <w:rStyle w:val="normaltextrun"/>
          <w:color w:val="000000"/>
          <w:shd w:val="clear" w:color="auto" w:fill="FFFFFF"/>
        </w:rPr>
        <w:t xml:space="preserve"> </w:t>
      </w:r>
      <w:r w:rsidRPr="002022BD">
        <w:rPr>
          <w:rStyle w:val="normaltextrun"/>
          <w:color w:val="000000"/>
          <w:shd w:val="clear" w:color="auto" w:fill="FFFFFF"/>
        </w:rPr>
        <w:t>eje</w:t>
      </w:r>
      <w:r w:rsidRPr="00775E86">
        <w:rPr>
          <w:rStyle w:val="normaltextrun"/>
          <w:color w:val="000000"/>
          <w:shd w:val="clear" w:color="auto" w:fill="FFFFFF"/>
        </w:rPr>
        <w:t xml:space="preserve"> longitudinal del brazo en el punto del pliegue del bíceps.</w:t>
      </w:r>
    </w:p>
    <w:p w14:paraId="15C18824" w14:textId="77777777" w:rsidR="00E95F7F" w:rsidRPr="0022335B" w:rsidRDefault="00E95F7F" w:rsidP="00E95F7F">
      <w:pPr>
        <w:pStyle w:val="ListParagraph"/>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 xml:space="preserve">Pliegue de </w:t>
      </w:r>
      <w:r w:rsidRPr="0022335B">
        <w:rPr>
          <w:rStyle w:val="normaltextrun"/>
          <w:b/>
          <w:bCs/>
          <w:i/>
          <w:iCs/>
          <w:color w:val="000000"/>
          <w:shd w:val="clear" w:color="auto" w:fill="FFFFFF"/>
        </w:rPr>
        <w:t>cresta ilíaca</w:t>
      </w:r>
      <w:r>
        <w:rPr>
          <w:rStyle w:val="normaltextrun"/>
          <w:b/>
          <w:bCs/>
          <w:i/>
          <w:iCs/>
          <w:color w:val="000000"/>
          <w:shd w:val="clear" w:color="auto" w:fill="FFFFFF"/>
        </w:rPr>
        <w:t>:</w:t>
      </w:r>
      <w:r w:rsidRPr="0022335B">
        <w:rPr>
          <w:rStyle w:val="normaltextrun"/>
          <w:color w:val="000000"/>
          <w:shd w:val="clear" w:color="auto" w:fill="FFFFFF"/>
        </w:rPr>
        <w:t xml:space="preserve"> la medición del pliegue tomado casi horizontalmente en el punto del pliegue de la cresta ilíatica.</w:t>
      </w:r>
    </w:p>
    <w:p w14:paraId="3C90904A" w14:textId="77777777" w:rsidR="00E95F7F" w:rsidRPr="0022335B" w:rsidRDefault="00E95F7F" w:rsidP="00E95F7F">
      <w:pPr>
        <w:pStyle w:val="ListParagraph"/>
        <w:numPr>
          <w:ilvl w:val="0"/>
          <w:numId w:val="6"/>
        </w:numPr>
        <w:spacing w:before="400" w:after="21" w:line="360" w:lineRule="auto"/>
        <w:jc w:val="both"/>
        <w:rPr>
          <w:rStyle w:val="normaltextrun"/>
          <w:color w:val="000000"/>
          <w:shd w:val="clear" w:color="auto" w:fill="FFFFFF"/>
        </w:rPr>
      </w:pPr>
      <w:r w:rsidRPr="0022335B">
        <w:rPr>
          <w:rStyle w:val="normaltextrun"/>
          <w:b/>
          <w:bCs/>
          <w:i/>
          <w:iCs/>
          <w:color w:val="000000"/>
          <w:shd w:val="clear" w:color="auto" w:fill="FFFFFF"/>
        </w:rPr>
        <w:t>Pliegue de muslo anterior</w:t>
      </w:r>
      <w:r>
        <w:rPr>
          <w:rStyle w:val="normaltextrun"/>
          <w:b/>
          <w:bCs/>
          <w:i/>
          <w:iCs/>
          <w:color w:val="000000"/>
          <w:shd w:val="clear" w:color="auto" w:fill="FFFFFF"/>
        </w:rPr>
        <w:t>:</w:t>
      </w:r>
      <w:r w:rsidRPr="0022335B">
        <w:rPr>
          <w:rStyle w:val="normaltextrun"/>
          <w:color w:val="000000"/>
          <w:shd w:val="clear" w:color="auto" w:fill="FFFFFF"/>
        </w:rPr>
        <w:t xml:space="preserve"> la medición del pliegue tomada en paralelo al eje longitudinal del muslo en el punto del pliegue del muslo anterior.</w:t>
      </w:r>
    </w:p>
    <w:p w14:paraId="10FC3E1A" w14:textId="77777777" w:rsidR="00E95F7F" w:rsidRPr="00775E86" w:rsidRDefault="00E95F7F" w:rsidP="00E95F7F">
      <w:pPr>
        <w:pStyle w:val="ListParagraph"/>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pierna medial</w:t>
      </w:r>
      <w:r>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verticalmente en el punto del pliegue de la pierna medial.</w:t>
      </w:r>
    </w:p>
    <w:p w14:paraId="37E72F68" w14:textId="77777777" w:rsidR="00E95F7F" w:rsidRPr="00775E86" w:rsidRDefault="00E95F7F" w:rsidP="00E95F7F">
      <w:pPr>
        <w:pStyle w:val="ListParagraph"/>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subescapular</w:t>
      </w:r>
      <w:r>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oblicuamente hacia abajo en el punto del pliegue subescapular.</w:t>
      </w:r>
    </w:p>
    <w:p w14:paraId="3B1278F5" w14:textId="77777777" w:rsidR="00E95F7F" w:rsidRPr="00775E86" w:rsidRDefault="00E95F7F" w:rsidP="00E95F7F">
      <w:pPr>
        <w:pStyle w:val="ListParagraph"/>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supraespinal</w:t>
      </w:r>
      <w:r>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oblicua y medialmente hacia abajo en el punto del pliegue supraespinal.</w:t>
      </w:r>
    </w:p>
    <w:p w14:paraId="4EB7101E" w14:textId="77777777" w:rsidR="00E95F7F" w:rsidRDefault="00E95F7F" w:rsidP="00E95F7F">
      <w:pPr>
        <w:pStyle w:val="ListParagraph"/>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tríceps</w:t>
      </w:r>
      <w:r>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paralelamente al eje longitudinal del brazo en e</w:t>
      </w:r>
      <w:r>
        <w:rPr>
          <w:rStyle w:val="normaltextrun"/>
          <w:color w:val="000000"/>
          <w:shd w:val="clear" w:color="auto" w:fill="FFFFFF"/>
        </w:rPr>
        <w:t>l</w:t>
      </w:r>
      <w:r w:rsidRPr="00775E86">
        <w:rPr>
          <w:rStyle w:val="normaltextrun"/>
          <w:color w:val="000000"/>
          <w:shd w:val="clear" w:color="auto" w:fill="FFFFFF"/>
        </w:rPr>
        <w:t xml:space="preserve"> punto del pliegue del tríceps.</w:t>
      </w:r>
    </w:p>
    <w:p w14:paraId="5FF222D1" w14:textId="77777777" w:rsidR="00E95F7F" w:rsidRDefault="00E95F7F" w:rsidP="00293FA9">
      <w:pPr>
        <w:pStyle w:val="Titulo41"/>
        <w:spacing w:before="400" w:after="21" w:line="360" w:lineRule="auto"/>
        <w:ind w:firstLine="426"/>
        <w:rPr>
          <w:rStyle w:val="normaltextrun"/>
          <w:color w:val="000000"/>
          <w:shd w:val="clear" w:color="auto" w:fill="FFFFFF"/>
        </w:rPr>
      </w:pPr>
      <w:bookmarkStart w:id="9" w:name="_Toc43335606"/>
      <w:r>
        <w:t>Perímetros</w:t>
      </w:r>
      <w:bookmarkEnd w:id="9"/>
      <w:r>
        <w:t xml:space="preserve"> </w:t>
      </w:r>
    </w:p>
    <w:p w14:paraId="672E968C" w14:textId="77777777" w:rsidR="00E95F7F" w:rsidRPr="00775E86"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antebrazo</w:t>
      </w:r>
      <w:r>
        <w:rPr>
          <w:rStyle w:val="normaltextrun"/>
          <w:b/>
          <w:bCs/>
          <w:i/>
          <w:iCs/>
          <w:color w:val="000000"/>
          <w:shd w:val="clear" w:color="auto" w:fill="FFFFFF"/>
        </w:rPr>
        <w:t>:</w:t>
      </w:r>
      <w:r w:rsidRPr="00775E86">
        <w:rPr>
          <w:rStyle w:val="normaltextrun"/>
          <w:color w:val="000000"/>
          <w:shd w:val="clear" w:color="auto" w:fill="FFFFFF"/>
        </w:rPr>
        <w:t xml:space="preserve"> el perímetro máximo del antebrazo perpendicular a su eje longitudinal, distal a los epicóndilos humerales.</w:t>
      </w:r>
    </w:p>
    <w:p w14:paraId="015264E9" w14:textId="77777777" w:rsidR="00E95F7F"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 xml:space="preserve">Perímetro de brazo </w:t>
      </w:r>
      <w:r w:rsidRPr="00775E86">
        <w:rPr>
          <w:rStyle w:val="normaltextrun"/>
          <w:b/>
          <w:i/>
          <w:color w:val="000000"/>
          <w:shd w:val="clear" w:color="auto" w:fill="FFFFFF"/>
        </w:rPr>
        <w:t>flexionado y en contracción</w:t>
      </w:r>
      <w:r>
        <w:rPr>
          <w:rStyle w:val="normaltextrun"/>
          <w:b/>
          <w:bCs/>
          <w:i/>
          <w:iCs/>
          <w:color w:val="000000"/>
          <w:shd w:val="clear" w:color="auto" w:fill="FFFFFF"/>
        </w:rPr>
        <w:t>:</w:t>
      </w:r>
      <w:r w:rsidRPr="00775E86">
        <w:rPr>
          <w:rStyle w:val="normaltextrun"/>
          <w:color w:val="000000"/>
          <w:shd w:val="clear" w:color="auto" w:fill="FFFFFF"/>
        </w:rPr>
        <w:t xml:space="preserve"> el</w:t>
      </w:r>
      <w:r>
        <w:rPr>
          <w:rStyle w:val="normaltextrun"/>
          <w:color w:val="000000"/>
          <w:shd w:val="clear" w:color="auto" w:fill="FFFFFF"/>
        </w:rPr>
        <w:t xml:space="preserve"> perímetro perpendicular a si eje longitudinal a nivel del punto más alto del bíceps branquial contraído, estando el brazo elevado delante del cuerpo de forma horizontal.</w:t>
      </w:r>
    </w:p>
    <w:p w14:paraId="50F5EF46" w14:textId="77777777" w:rsidR="00E95F7F" w:rsidRPr="006B5605"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w:t>
      </w:r>
      <w:r w:rsidRPr="00C02C15">
        <w:rPr>
          <w:rStyle w:val="normaltextrun"/>
          <w:b/>
          <w:bCs/>
          <w:i/>
          <w:iCs/>
          <w:color w:val="000000"/>
          <w:shd w:val="clear" w:color="auto" w:fill="FFFFFF"/>
        </w:rPr>
        <w:t xml:space="preserve"> brazo relajado</w:t>
      </w:r>
      <w:r>
        <w:rPr>
          <w:rStyle w:val="normaltextrun"/>
          <w:b/>
          <w:bCs/>
          <w:i/>
          <w:iCs/>
          <w:color w:val="000000"/>
          <w:shd w:val="clear" w:color="auto" w:fill="FFFFFF"/>
        </w:rPr>
        <w:t>:</w:t>
      </w:r>
      <w:r w:rsidRPr="006B5605">
        <w:rPr>
          <w:rStyle w:val="normaltextrun"/>
          <w:color w:val="000000"/>
          <w:shd w:val="clear" w:color="auto" w:fill="FFFFFF"/>
        </w:rPr>
        <w:t xml:space="preserve"> el perímetro del brazo a nivel del punto acromiale-radiale medio, perpendicular al eje longitudinal del brazo.</w:t>
      </w:r>
    </w:p>
    <w:p w14:paraId="05E925DA" w14:textId="77777777" w:rsidR="00E95F7F" w:rsidRPr="00C02C15"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abeza</w:t>
      </w:r>
      <w:r>
        <w:rPr>
          <w:rStyle w:val="normaltextrun"/>
          <w:b/>
          <w:bCs/>
          <w:i/>
          <w:iCs/>
          <w:color w:val="000000"/>
          <w:shd w:val="clear" w:color="auto" w:fill="FFFFFF"/>
        </w:rPr>
        <w:t>:</w:t>
      </w:r>
      <w:r w:rsidRPr="00C02C15">
        <w:rPr>
          <w:rStyle w:val="normaltextrun"/>
          <w:color w:val="000000"/>
          <w:shd w:val="clear" w:color="auto" w:fill="FFFFFF"/>
        </w:rPr>
        <w:t xml:space="preserve"> el perímetro de la cabeza inmediatamente por encima de la glabella y perpendicular al eje longitudinal de la cabeza.</w:t>
      </w:r>
    </w:p>
    <w:p w14:paraId="5C5DDDD5" w14:textId="77777777" w:rsidR="00E95F7F" w:rsidRPr="00775E86"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intura</w:t>
      </w:r>
      <w:r>
        <w:rPr>
          <w:rStyle w:val="normaltextrun"/>
          <w:b/>
          <w:bCs/>
          <w:i/>
          <w:iCs/>
          <w:color w:val="000000"/>
          <w:shd w:val="clear" w:color="auto" w:fill="FFFFFF"/>
        </w:rPr>
        <w:t>:</w:t>
      </w:r>
      <w:r w:rsidRPr="00775E86">
        <w:rPr>
          <w:rStyle w:val="normaltextrun"/>
          <w:color w:val="000000"/>
          <w:shd w:val="clear" w:color="auto" w:fill="FFFFFF"/>
        </w:rPr>
        <w:t xml:space="preserve"> el perímetro del abdomen en su punto más estrecho entre el borde costal lateral inferior (10ª costilla) y la parte superior de la cresta ilíaca, perpendicular al eje longitudinal del tronco.</w:t>
      </w:r>
    </w:p>
    <w:p w14:paraId="181412B7" w14:textId="77777777" w:rsidR="00E95F7F" w:rsidRPr="00775E86"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uello</w:t>
      </w:r>
      <w:r>
        <w:rPr>
          <w:rStyle w:val="normaltextrun"/>
          <w:b/>
          <w:bCs/>
          <w:i/>
          <w:iCs/>
          <w:color w:val="000000"/>
          <w:shd w:val="clear" w:color="auto" w:fill="FFFFFF"/>
        </w:rPr>
        <w:t>:</w:t>
      </w:r>
      <w:r w:rsidRPr="00775E86">
        <w:rPr>
          <w:rStyle w:val="normaltextrun"/>
          <w:color w:val="000000"/>
          <w:shd w:val="clear" w:color="auto" w:fill="FFFFFF"/>
        </w:rPr>
        <w:t xml:space="preserve"> el perímetro del cuello inmediatamente superior al cartílago tiroides (nuez de adán), y perpendicular al eje longitudinal del cuello.</w:t>
      </w:r>
    </w:p>
    <w:p w14:paraId="551EC441" w14:textId="77777777" w:rsidR="00E95F7F" w:rsidRPr="00775E86"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glúteo</w:t>
      </w:r>
      <w:r>
        <w:rPr>
          <w:rStyle w:val="normaltextrun"/>
          <w:b/>
          <w:bCs/>
          <w:i/>
          <w:iCs/>
          <w:color w:val="000000"/>
          <w:shd w:val="clear" w:color="auto" w:fill="FFFFFF"/>
        </w:rPr>
        <w:t>:</w:t>
      </w:r>
      <w:r w:rsidRPr="00775E86">
        <w:rPr>
          <w:rStyle w:val="normaltextrun"/>
          <w:color w:val="000000"/>
          <w:shd w:val="clear" w:color="auto" w:fill="FFFFFF"/>
        </w:rPr>
        <w:t xml:space="preserve"> el perímetro de la</w:t>
      </w:r>
      <w:r>
        <w:rPr>
          <w:rStyle w:val="normaltextrun"/>
          <w:color w:val="000000"/>
          <w:shd w:val="clear" w:color="auto" w:fill="FFFFFF"/>
        </w:rPr>
        <w:t>s</w:t>
      </w:r>
      <w:r w:rsidRPr="00775E86">
        <w:rPr>
          <w:rStyle w:val="normaltextrun"/>
          <w:color w:val="000000"/>
          <w:shd w:val="clear" w:color="auto" w:fill="FFFFFF"/>
        </w:rPr>
        <w:t xml:space="preserve"> nalgas a nivel de la prominencia posterior máxima, perpendicular al eje longitudinal del tronco.</w:t>
      </w:r>
    </w:p>
    <w:p w14:paraId="185BE049" w14:textId="77777777" w:rsidR="00E95F7F" w:rsidRPr="00775E86"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ñeca</w:t>
      </w:r>
      <w:r>
        <w:rPr>
          <w:rStyle w:val="normaltextrun"/>
          <w:b/>
          <w:bCs/>
          <w:i/>
          <w:iCs/>
          <w:color w:val="000000"/>
          <w:shd w:val="clear" w:color="auto" w:fill="FFFFFF"/>
        </w:rPr>
        <w:t>:</w:t>
      </w:r>
      <w:r w:rsidRPr="00775E86">
        <w:rPr>
          <w:rStyle w:val="normaltextrun"/>
          <w:color w:val="000000"/>
          <w:shd w:val="clear" w:color="auto" w:fill="FFFFFF"/>
        </w:rPr>
        <w:t xml:space="preserve"> el perímetro mínimo de la muñeca, perpendicular al eje longitudinal del antebrazo, distal a la apófisis estiloides.</w:t>
      </w:r>
    </w:p>
    <w:p w14:paraId="17B80EDD" w14:textId="77777777" w:rsidR="00E95F7F" w:rsidRPr="00775E86"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slo a 1 cm</w:t>
      </w:r>
      <w:r>
        <w:rPr>
          <w:rStyle w:val="normaltextrun"/>
          <w:b/>
          <w:bCs/>
          <w:i/>
          <w:iCs/>
          <w:color w:val="000000"/>
          <w:shd w:val="clear" w:color="auto" w:fill="FFFFFF"/>
        </w:rPr>
        <w:t>:</w:t>
      </w:r>
      <w:r w:rsidRPr="00134D90">
        <w:rPr>
          <w:rStyle w:val="normaltextrun"/>
          <w:color w:val="000000"/>
          <w:shd w:val="clear" w:color="auto" w:fill="FFFFFF"/>
        </w:rPr>
        <w:t xml:space="preserve"> e</w:t>
      </w:r>
      <w:r w:rsidRPr="00775E86">
        <w:rPr>
          <w:rStyle w:val="normaltextrun"/>
          <w:color w:val="000000"/>
          <w:shd w:val="clear" w:color="auto" w:fill="FFFFFF"/>
        </w:rPr>
        <w:t>l perímetro del mulso 1cm por debajo del pliegue del glúteo, perpendicular al eje longitudinal.</w:t>
      </w:r>
    </w:p>
    <w:p w14:paraId="0B1EEC8F" w14:textId="77777777" w:rsidR="00E95F7F" w:rsidRPr="00775E86"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slo medio</w:t>
      </w:r>
      <w:r>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el perímetro del muslo medio a nivel del punto trochanterion-tibiale-laterale medio, perpendicular a su eje longitudinal.</w:t>
      </w:r>
    </w:p>
    <w:p w14:paraId="3C65ED3C" w14:textId="77777777" w:rsidR="00E95F7F" w:rsidRPr="00775E86"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pierna</w:t>
      </w:r>
      <w:r>
        <w:rPr>
          <w:rStyle w:val="normaltextrun"/>
          <w:b/>
          <w:bCs/>
          <w:i/>
          <w:iCs/>
          <w:color w:val="000000"/>
          <w:shd w:val="clear" w:color="auto" w:fill="FFFFFF"/>
        </w:rPr>
        <w:t>:</w:t>
      </w:r>
      <w:r w:rsidRPr="00775E86">
        <w:rPr>
          <w:rStyle w:val="normaltextrun"/>
          <w:color w:val="000000"/>
          <w:shd w:val="clear" w:color="auto" w:fill="FFFFFF"/>
        </w:rPr>
        <w:t xml:space="preserve"> el perímetro de la pierna nivel del punto del pliegue de la pierna medial, perpendicular a su eje longitudinal.</w:t>
      </w:r>
    </w:p>
    <w:p w14:paraId="2D4AF4FC" w14:textId="77777777" w:rsidR="00E95F7F" w:rsidRPr="00775E86"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tobillo</w:t>
      </w:r>
      <w:r>
        <w:rPr>
          <w:rStyle w:val="normaltextrun"/>
          <w:b/>
          <w:bCs/>
          <w:i/>
          <w:iCs/>
          <w:color w:val="000000"/>
          <w:shd w:val="clear" w:color="auto" w:fill="FFFFFF"/>
        </w:rPr>
        <w:t>:</w:t>
      </w:r>
      <w:r w:rsidRPr="00775E86">
        <w:rPr>
          <w:rStyle w:val="normaltextrun"/>
          <w:color w:val="000000"/>
          <w:shd w:val="clear" w:color="auto" w:fill="FFFFFF"/>
        </w:rPr>
        <w:t xml:space="preserve"> el perímetro mínimo del tobillo superior al maléolo medial, perpendicular al eje longitudinal de la pierna.</w:t>
      </w:r>
    </w:p>
    <w:p w14:paraId="2FA52763" w14:textId="77777777" w:rsidR="00E95F7F" w:rsidRPr="00775E86" w:rsidRDefault="00E95F7F" w:rsidP="00E95F7F">
      <w:pPr>
        <w:pStyle w:val="ListParagraph"/>
        <w:numPr>
          <w:ilvl w:val="0"/>
          <w:numId w:val="7"/>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tórax o pecho</w:t>
      </w:r>
      <w:r>
        <w:rPr>
          <w:rStyle w:val="normaltextrun"/>
          <w:b/>
          <w:bCs/>
          <w:i/>
          <w:iCs/>
          <w:color w:val="000000"/>
          <w:shd w:val="clear" w:color="auto" w:fill="FFFFFF"/>
        </w:rPr>
        <w:t>:</w:t>
      </w:r>
      <w:r w:rsidRPr="00775E86">
        <w:rPr>
          <w:rStyle w:val="normaltextrun"/>
          <w:color w:val="000000"/>
          <w:shd w:val="clear" w:color="auto" w:fill="FFFFFF"/>
        </w:rPr>
        <w:t xml:space="preserve"> el perímetro del pecho a nivel del punto mesosternale, perpendicular al eje longitudinal del tórax.</w:t>
      </w:r>
    </w:p>
    <w:p w14:paraId="6DE4D183" w14:textId="77777777" w:rsidR="00E95F7F" w:rsidRPr="00E066F6" w:rsidRDefault="00E95F7F" w:rsidP="00293FA9">
      <w:pPr>
        <w:pStyle w:val="Titulo41"/>
        <w:spacing w:before="400" w:after="21" w:line="360" w:lineRule="auto"/>
        <w:ind w:firstLine="491"/>
        <w:rPr>
          <w:rStyle w:val="normaltextrun"/>
          <w:b/>
          <w:color w:val="000000"/>
          <w:shd w:val="clear" w:color="auto" w:fill="FFFFFF"/>
        </w:rPr>
      </w:pPr>
      <w:r>
        <w:t xml:space="preserve"> </w:t>
      </w:r>
      <w:bookmarkStart w:id="10" w:name="_Toc43335607"/>
      <w:r>
        <w:t>Longitudes</w:t>
      </w:r>
      <w:bookmarkEnd w:id="10"/>
    </w:p>
    <w:p w14:paraId="7E46728A"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cromiale-radiale</w:t>
      </w:r>
      <w:r>
        <w:rPr>
          <w:rStyle w:val="normaltextrun"/>
          <w:b/>
          <w:bCs/>
          <w:i/>
          <w:iCs/>
          <w:color w:val="000000"/>
          <w:shd w:val="clear" w:color="auto" w:fill="FFFFFF"/>
        </w:rPr>
        <w:t>:</w:t>
      </w:r>
      <w:r w:rsidRPr="00775E86">
        <w:rPr>
          <w:rStyle w:val="normaltextrun"/>
          <w:b/>
          <w:bCs/>
          <w:i/>
          <w:iCs/>
          <w:color w:val="000000"/>
          <w:shd w:val="clear" w:color="auto" w:fill="FFFFFF"/>
        </w:rPr>
        <w:t xml:space="preserve"> </w:t>
      </w:r>
      <w:r w:rsidRPr="00775E86">
        <w:rPr>
          <w:rStyle w:val="normaltextrun"/>
          <w:color w:val="000000"/>
          <w:shd w:val="clear" w:color="auto" w:fill="FFFFFF"/>
        </w:rPr>
        <w:t>la distancia lineal entre los puntos acromiale y radiale</w:t>
      </w:r>
      <w:r>
        <w:rPr>
          <w:rStyle w:val="normaltextrun"/>
          <w:color w:val="000000"/>
          <w:shd w:val="clear" w:color="auto" w:fill="FFFFFF"/>
        </w:rPr>
        <w:t>.</w:t>
      </w:r>
    </w:p>
    <w:p w14:paraId="6FA52452"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iliospinale</w:t>
      </w:r>
      <w:r>
        <w:rPr>
          <w:rStyle w:val="normaltextrun"/>
          <w:b/>
          <w:bCs/>
          <w:i/>
          <w:iCs/>
          <w:color w:val="000000"/>
          <w:shd w:val="clear" w:color="auto" w:fill="FFFFFF"/>
        </w:rPr>
        <w:t>:</w:t>
      </w:r>
      <w:r w:rsidRPr="00775E86">
        <w:rPr>
          <w:rStyle w:val="normaltextrun"/>
          <w:color w:val="000000"/>
          <w:shd w:val="clear" w:color="auto" w:fill="FFFFFF"/>
        </w:rPr>
        <w:t xml:space="preserve"> la distancia vertical desde el punto iliospinale al suelo.</w:t>
      </w:r>
    </w:p>
    <w:p w14:paraId="2D6F584C"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tibial lateral</w:t>
      </w:r>
      <w:r>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la distancia vertical desde el punto tibiale laterale hasta el suelo.</w:t>
      </w:r>
    </w:p>
    <w:p w14:paraId="239B34DA" w14:textId="77777777" w:rsidR="00E95F7F"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trocantérea</w:t>
      </w:r>
      <w:r>
        <w:rPr>
          <w:rStyle w:val="normaltextrun"/>
          <w:b/>
          <w:bCs/>
          <w:i/>
          <w:iCs/>
          <w:color w:val="000000"/>
          <w:shd w:val="clear" w:color="auto" w:fill="FFFFFF"/>
        </w:rPr>
        <w:t>:</w:t>
      </w:r>
      <w:r w:rsidRPr="00134D90">
        <w:rPr>
          <w:rStyle w:val="normaltextrun"/>
          <w:color w:val="000000"/>
          <w:shd w:val="clear" w:color="auto" w:fill="FFFFFF"/>
        </w:rPr>
        <w:t xml:space="preserve"> la</w:t>
      </w:r>
      <w:r w:rsidRPr="00775E86">
        <w:rPr>
          <w:rStyle w:val="normaltextrun"/>
          <w:color w:val="000000"/>
          <w:shd w:val="clear" w:color="auto" w:fill="FFFFFF"/>
        </w:rPr>
        <w:t xml:space="preserve"> distancia vertical desde el punto trochanterion al suelo.</w:t>
      </w:r>
    </w:p>
    <w:p w14:paraId="14474F7D"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midstylion-dactylion</w:t>
      </w:r>
      <w:r>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es la distancia lineal entre los puntos midstylion y dactylion</w:t>
      </w:r>
      <w:r>
        <w:rPr>
          <w:rStyle w:val="normaltextrun"/>
          <w:color w:val="000000"/>
          <w:shd w:val="clear" w:color="auto" w:fill="FFFFFF"/>
        </w:rPr>
        <w:t>.</w:t>
      </w:r>
    </w:p>
    <w:p w14:paraId="0EC11C0B"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radiale-stylion</w:t>
      </w:r>
      <w:r>
        <w:rPr>
          <w:rStyle w:val="normaltextrun"/>
          <w:b/>
          <w:bCs/>
          <w:i/>
          <w:iCs/>
          <w:color w:val="000000"/>
          <w:shd w:val="clear" w:color="auto" w:fill="FFFFFF"/>
        </w:rPr>
        <w:t xml:space="preserve">: </w:t>
      </w:r>
      <w:r w:rsidRPr="00775E86">
        <w:rPr>
          <w:rStyle w:val="normaltextrun"/>
          <w:color w:val="000000"/>
          <w:shd w:val="clear" w:color="auto" w:fill="FFFFFF"/>
        </w:rPr>
        <w:t>la distancia entre los puntos radiale y stylion</w:t>
      </w:r>
      <w:r>
        <w:rPr>
          <w:rStyle w:val="normaltextrun"/>
          <w:color w:val="000000"/>
          <w:shd w:val="clear" w:color="auto" w:fill="FFFFFF"/>
        </w:rPr>
        <w:t>.</w:t>
      </w:r>
    </w:p>
    <w:p w14:paraId="215D9D3A" w14:textId="77777777" w:rsidR="00E95F7F"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tibiale mediale-sphyrion tibial</w:t>
      </w:r>
      <w:r>
        <w:rPr>
          <w:rStyle w:val="normaltextrun"/>
          <w:b/>
          <w:bCs/>
          <w:i/>
          <w:iCs/>
          <w:color w:val="000000"/>
          <w:shd w:val="clear" w:color="auto" w:fill="FFFFFF"/>
        </w:rPr>
        <w:t>:</w:t>
      </w:r>
      <w:r w:rsidRPr="00775E86">
        <w:rPr>
          <w:rStyle w:val="normaltextrun"/>
          <w:color w:val="000000"/>
          <w:shd w:val="clear" w:color="auto" w:fill="FFFFFF"/>
        </w:rPr>
        <w:t xml:space="preserve"> la distancia lineal entre los puntos tibiale mediale y sphyrion tibiale.</w:t>
      </w:r>
    </w:p>
    <w:p w14:paraId="1F657BA3" w14:textId="77777777" w:rsidR="00E95F7F" w:rsidRPr="00CA1F89"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trochanterion-tiabale laterale</w:t>
      </w:r>
      <w:r>
        <w:rPr>
          <w:rStyle w:val="normaltextrun"/>
          <w:b/>
          <w:bCs/>
          <w:i/>
          <w:iCs/>
          <w:color w:val="000000"/>
          <w:shd w:val="clear" w:color="auto" w:fill="FFFFFF"/>
        </w:rPr>
        <w:t>:</w:t>
      </w:r>
      <w:r w:rsidRPr="00775E86">
        <w:rPr>
          <w:rStyle w:val="normaltextrun"/>
          <w:b/>
          <w:bCs/>
          <w:i/>
          <w:iCs/>
          <w:color w:val="000000"/>
          <w:shd w:val="clear" w:color="auto" w:fill="FFFFFF"/>
        </w:rPr>
        <w:t xml:space="preserve"> </w:t>
      </w:r>
      <w:r w:rsidRPr="00775E86">
        <w:rPr>
          <w:rStyle w:val="normaltextrun"/>
          <w:color w:val="000000"/>
          <w:shd w:val="clear" w:color="auto" w:fill="FFFFFF"/>
        </w:rPr>
        <w:t>la distancia lineal entre los puntos trochanterion y tibiale laterale.</w:t>
      </w:r>
    </w:p>
    <w:p w14:paraId="1344CD39" w14:textId="77777777" w:rsidR="00E95F7F" w:rsidRPr="00E066F6" w:rsidRDefault="00E95F7F" w:rsidP="00293FA9">
      <w:pPr>
        <w:pStyle w:val="Titulo41"/>
        <w:spacing w:before="400" w:after="21" w:line="360" w:lineRule="auto"/>
        <w:ind w:firstLine="491"/>
        <w:rPr>
          <w:rStyle w:val="normaltextrun"/>
          <w:b/>
          <w:color w:val="000000"/>
          <w:shd w:val="clear" w:color="auto" w:fill="FFFFFF"/>
        </w:rPr>
      </w:pPr>
      <w:bookmarkStart w:id="11" w:name="_Toc43335608"/>
      <w:r>
        <w:t>D</w:t>
      </w:r>
      <w:r w:rsidRPr="00901FAF">
        <w:t>iámetros</w:t>
      </w:r>
      <w:bookmarkEnd w:id="11"/>
      <w:r w:rsidRPr="00901FAF">
        <w:t xml:space="preserve"> </w:t>
      </w:r>
    </w:p>
    <w:p w14:paraId="5181AF3D" w14:textId="77777777" w:rsidR="00E95F7F"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anteroposterior del tórax</w:t>
      </w:r>
      <w:r>
        <w:rPr>
          <w:rStyle w:val="normaltextrun"/>
          <w:b/>
          <w:bCs/>
          <w:i/>
          <w:iCs/>
          <w:color w:val="000000"/>
          <w:shd w:val="clear" w:color="auto" w:fill="FFFFFF"/>
        </w:rPr>
        <w:t>:</w:t>
      </w:r>
      <w:r w:rsidRPr="00775E86">
        <w:rPr>
          <w:rStyle w:val="normaltextrun"/>
          <w:color w:val="000000"/>
          <w:shd w:val="clear" w:color="auto" w:fill="FFFFFF"/>
        </w:rPr>
        <w:t xml:space="preserve"> el diámetro del tórax en un eje anteroposterior, perpendicular a su eje longitudinal, al nivel del punto mesosternale.</w:t>
      </w:r>
    </w:p>
    <w:p w14:paraId="772CA574"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FB3194">
        <w:rPr>
          <w:rStyle w:val="normaltextrun"/>
          <w:b/>
          <w:bCs/>
          <w:i/>
          <w:iCs/>
          <w:color w:val="000000"/>
          <w:shd w:val="clear" w:color="auto" w:fill="FFFFFF"/>
        </w:rPr>
        <w:t>biacromial</w:t>
      </w:r>
      <w:r>
        <w:rPr>
          <w:rStyle w:val="normaltextrun"/>
          <w:b/>
          <w:bCs/>
          <w:i/>
          <w:iCs/>
          <w:color w:val="000000"/>
          <w:shd w:val="clear" w:color="auto" w:fill="FFFFFF"/>
        </w:rPr>
        <w:t>:</w:t>
      </w:r>
      <w:r w:rsidRPr="00775E86">
        <w:rPr>
          <w:rStyle w:val="normaltextrun"/>
          <w:color w:val="000000"/>
          <w:shd w:val="clear" w:color="auto" w:fill="FFFFFF"/>
        </w:rPr>
        <w:t xml:space="preserve"> la distancia lineal entre las zonas más laterales del acromion.</w:t>
      </w:r>
    </w:p>
    <w:p w14:paraId="06D43B5F"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biepicondileo de fémur</w:t>
      </w:r>
      <w:r>
        <w:rPr>
          <w:rStyle w:val="normaltextrun"/>
          <w:b/>
          <w:bCs/>
          <w:i/>
          <w:iCs/>
          <w:color w:val="000000"/>
          <w:shd w:val="clear" w:color="auto" w:fill="FFFFFF"/>
        </w:rPr>
        <w:t>:</w:t>
      </w:r>
      <w:r>
        <w:rPr>
          <w:rStyle w:val="normaltextrun"/>
          <w:color w:val="000000"/>
          <w:shd w:val="clear" w:color="auto" w:fill="FFFFFF"/>
        </w:rPr>
        <w:t xml:space="preserve"> </w:t>
      </w:r>
      <w:r w:rsidRPr="00775E86">
        <w:rPr>
          <w:rStyle w:val="normaltextrun"/>
          <w:color w:val="000000"/>
          <w:shd w:val="clear" w:color="auto" w:fill="FFFFFF"/>
        </w:rPr>
        <w:t>la distancia lineal entre los epicóndilos lateral y medial del fémur.</w:t>
      </w:r>
    </w:p>
    <w:p w14:paraId="16F6521A"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biepicondileo del húmero</w:t>
      </w:r>
      <w:r>
        <w:rPr>
          <w:rStyle w:val="normaltextrun"/>
          <w:b/>
          <w:bCs/>
          <w:i/>
          <w:iCs/>
          <w:color w:val="000000"/>
          <w:shd w:val="clear" w:color="auto" w:fill="FFFFFF"/>
        </w:rPr>
        <w:t>:</w:t>
      </w:r>
      <w:r w:rsidRPr="00775E86">
        <w:rPr>
          <w:rStyle w:val="normaltextrun"/>
          <w:color w:val="000000"/>
          <w:shd w:val="clear" w:color="auto" w:fill="FFFFFF"/>
        </w:rPr>
        <w:t xml:space="preserve"> la distancia lineal entre las zonas más laterales de los epicóndilos lateral y medial del húmero.</w:t>
      </w:r>
    </w:p>
    <w:p w14:paraId="02B877D5" w14:textId="77777777" w:rsidR="00E95F7F" w:rsidRPr="00FB3194"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biestiloideo</w:t>
      </w:r>
      <w:r>
        <w:rPr>
          <w:rStyle w:val="normaltextrun"/>
          <w:b/>
          <w:bCs/>
          <w:i/>
          <w:iCs/>
          <w:color w:val="000000"/>
          <w:shd w:val="clear" w:color="auto" w:fill="FFFFFF"/>
        </w:rPr>
        <w:t>:</w:t>
      </w:r>
      <w:r w:rsidRPr="00FB3194">
        <w:rPr>
          <w:rStyle w:val="normaltextrun"/>
          <w:color w:val="000000"/>
          <w:shd w:val="clear" w:color="auto" w:fill="FFFFFF"/>
        </w:rPr>
        <w:t xml:space="preserve"> la distancia lineal entre la zona más externas de las apófisis estiloides del cúbito y el radio.</w:t>
      </w:r>
    </w:p>
    <w:p w14:paraId="79D9C552"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FB3194">
        <w:rPr>
          <w:rStyle w:val="normaltextrun"/>
          <w:b/>
          <w:bCs/>
          <w:i/>
          <w:iCs/>
          <w:color w:val="000000"/>
          <w:shd w:val="clear" w:color="auto" w:fill="FFFFFF"/>
        </w:rPr>
        <w:t>biiliocrestal:</w:t>
      </w:r>
      <w:r>
        <w:rPr>
          <w:rStyle w:val="normaltextrun"/>
          <w:color w:val="000000"/>
          <w:shd w:val="clear" w:color="auto" w:fill="FFFFFF"/>
        </w:rPr>
        <w:t xml:space="preserve"> </w:t>
      </w:r>
      <w:r w:rsidRPr="00775E86">
        <w:rPr>
          <w:rStyle w:val="normaltextrun"/>
          <w:color w:val="000000"/>
          <w:shd w:val="clear" w:color="auto" w:fill="FFFFFF"/>
        </w:rPr>
        <w:t>la distancia lineal entre los puntos más laterales de las crestas ilíacas.</w:t>
      </w:r>
    </w:p>
    <w:p w14:paraId="3273DBAB"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B274E8">
        <w:rPr>
          <w:rStyle w:val="normaltextrun"/>
          <w:b/>
          <w:bCs/>
          <w:i/>
          <w:iCs/>
          <w:color w:val="000000"/>
          <w:shd w:val="clear" w:color="auto" w:fill="FFFFFF"/>
        </w:rPr>
        <w:t>longitud del pie:</w:t>
      </w:r>
      <w:r w:rsidRPr="00775E86">
        <w:rPr>
          <w:rStyle w:val="normaltextrun"/>
          <w:color w:val="000000"/>
          <w:shd w:val="clear" w:color="auto" w:fill="FFFFFF"/>
        </w:rPr>
        <w:t xml:space="preserve"> la distancia lineal entre el plano coronal de los puntos pternion y del akropodin.</w:t>
      </w:r>
    </w:p>
    <w:p w14:paraId="21BF09DD" w14:textId="77777777" w:rsidR="00E95F7F" w:rsidRPr="00775E86"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0B0CE7">
        <w:rPr>
          <w:rStyle w:val="normaltextrun"/>
          <w:b/>
          <w:bCs/>
          <w:i/>
          <w:iCs/>
          <w:color w:val="000000"/>
          <w:shd w:val="clear" w:color="auto" w:fill="FFFFFF"/>
        </w:rPr>
        <w:t>sagital abdominal:</w:t>
      </w:r>
      <w:r w:rsidRPr="00775E86">
        <w:rPr>
          <w:rStyle w:val="normaltextrun"/>
          <w:color w:val="000000"/>
          <w:shd w:val="clear" w:color="auto" w:fill="FFFFFF"/>
        </w:rPr>
        <w:t xml:space="preserve"> la distancia lineal horizontal, situada en el plano sagital, entre el punto del abdomen inmediatamente inferior al ombligo, con el tronco erecto y la superficie dorsal correspondiente del tronco.</w:t>
      </w:r>
    </w:p>
    <w:p w14:paraId="38EA157D" w14:textId="77777777" w:rsidR="00E95F7F" w:rsidRDefault="00E95F7F" w:rsidP="00E95F7F">
      <w:pPr>
        <w:pStyle w:val="ListParagraph"/>
        <w:numPr>
          <w:ilvl w:val="0"/>
          <w:numId w:val="8"/>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transverso del tórax</w:t>
      </w:r>
      <w:r>
        <w:rPr>
          <w:rStyle w:val="normaltextrun"/>
          <w:b/>
          <w:bCs/>
          <w:i/>
          <w:iCs/>
          <w:color w:val="000000"/>
          <w:shd w:val="clear" w:color="auto" w:fill="FFFFFF"/>
        </w:rPr>
        <w:t>:</w:t>
      </w:r>
      <w:r>
        <w:rPr>
          <w:rStyle w:val="normaltextrun"/>
          <w:color w:val="000000"/>
          <w:shd w:val="clear" w:color="auto" w:fill="FFFFFF"/>
        </w:rPr>
        <w:t xml:space="preserve"> </w:t>
      </w:r>
      <w:r w:rsidRPr="00775E86">
        <w:rPr>
          <w:rStyle w:val="normaltextrun"/>
          <w:color w:val="000000"/>
          <w:shd w:val="clear" w:color="auto" w:fill="FFFFFF"/>
        </w:rPr>
        <w:t>el diámetro del tórax en un eje transverso cuando el antropómetro est</w:t>
      </w:r>
      <w:r>
        <w:rPr>
          <w:rStyle w:val="normaltextrun"/>
          <w:color w:val="000000"/>
          <w:shd w:val="clear" w:color="auto" w:fill="FFFFFF"/>
        </w:rPr>
        <w:t>á</w:t>
      </w:r>
      <w:r w:rsidRPr="00775E86">
        <w:rPr>
          <w:rStyle w:val="normaltextrun"/>
          <w:color w:val="000000"/>
          <w:shd w:val="clear" w:color="auto" w:fill="FFFFFF"/>
        </w:rPr>
        <w:t xml:space="preserve"> en un plano inclinado a la altura del punto mesosternale y las ramas, con una inclinación posterior descendente de 30°.</w:t>
      </w:r>
    </w:p>
    <w:p w14:paraId="07472AB7" w14:textId="77777777" w:rsidR="00E95F7F" w:rsidRPr="00196243" w:rsidRDefault="00E95F7F" w:rsidP="00293FA9">
      <w:pPr>
        <w:pStyle w:val="Titulo31"/>
        <w:spacing w:before="400" w:after="21" w:line="360" w:lineRule="auto"/>
        <w:rPr>
          <w:sz w:val="22"/>
          <w:szCs w:val="22"/>
        </w:rPr>
      </w:pPr>
      <w:bookmarkStart w:id="12" w:name="_Toc43335609"/>
      <w:r w:rsidRPr="00196243">
        <w:t>Tecnología</w:t>
      </w:r>
      <w:bookmarkEnd w:id="12"/>
      <w:r w:rsidRPr="00196243">
        <w:t xml:space="preserve"> </w:t>
      </w:r>
    </w:p>
    <w:p w14:paraId="503E5AD6" w14:textId="77777777" w:rsidR="00E95F7F" w:rsidRPr="000F73DE" w:rsidRDefault="00E95F7F" w:rsidP="00E95F7F">
      <w:pPr>
        <w:pStyle w:val="ListParagraph"/>
        <w:numPr>
          <w:ilvl w:val="0"/>
          <w:numId w:val="12"/>
        </w:numPr>
        <w:spacing w:before="400" w:after="21" w:line="360" w:lineRule="auto"/>
        <w:jc w:val="both"/>
        <w:rPr>
          <w:b/>
          <w:bCs/>
        </w:rPr>
      </w:pPr>
      <w:r w:rsidRPr="006E0417">
        <w:rPr>
          <w:b/>
          <w:color w:val="000000"/>
        </w:rPr>
        <w:t>Arduino</w:t>
      </w:r>
      <w:r>
        <w:rPr>
          <w:b/>
          <w:bCs/>
          <w:color w:val="000000"/>
        </w:rPr>
        <w:t xml:space="preserve">: </w:t>
      </w:r>
      <w:r>
        <w:rPr>
          <w:color w:val="000000"/>
        </w:rPr>
        <w:t>Plataforma de código abierto de electrónica basada en un “uso simple” de hardware y software.</w:t>
      </w:r>
      <w:r>
        <w:rPr>
          <w:color w:val="000000"/>
        </w:rPr>
        <w:fldChar w:fldCharType="begin" w:fldLock="1"/>
      </w:r>
      <w:r>
        <w:rPr>
          <w:color w:val="000000"/>
        </w:rPr>
        <w:instrText>ADDIN CSL_CITATION {"citationItems":[{"id":"ITEM-1","itemData":{"URL":"https://www.arduino.cc/","author":[{"dropping-particle":"","family":"Arduino","given":"","non-dropping-particle":"","parse-names":false,"suffix":""}],"id":"ITEM-1","issued":{"date-parts":[["0"]]},"title":"What is Arduino?","type":"webpage"},"uris":["http://www.mendeley.com/documents/?uuid=14cee3a7-cef2-4d59-8c2f-9d7261493066"]}],"mendeley":{"formattedCitation":"[6]","plainTextFormattedCitation":"[6]","previouslyFormattedCitation":"[6]"},"properties":{"noteIndex":0},"schema":"https://github.com/citation-style-language/schema/raw/master/csl-citation.json"}</w:instrText>
      </w:r>
      <w:r>
        <w:rPr>
          <w:color w:val="000000"/>
        </w:rPr>
        <w:fldChar w:fldCharType="separate"/>
      </w:r>
      <w:r w:rsidRPr="003870DE">
        <w:rPr>
          <w:noProof/>
          <w:color w:val="000000"/>
        </w:rPr>
        <w:t>[6]</w:t>
      </w:r>
      <w:r>
        <w:rPr>
          <w:color w:val="000000"/>
        </w:rPr>
        <w:fldChar w:fldCharType="end"/>
      </w:r>
    </w:p>
    <w:p w14:paraId="032FB1F7" w14:textId="77777777" w:rsidR="00E95F7F" w:rsidRPr="004779D5" w:rsidRDefault="00E95F7F" w:rsidP="00E95F7F">
      <w:pPr>
        <w:pStyle w:val="ListParagraph"/>
        <w:numPr>
          <w:ilvl w:val="0"/>
          <w:numId w:val="12"/>
        </w:numPr>
        <w:spacing w:before="400" w:after="21" w:line="360" w:lineRule="auto"/>
        <w:jc w:val="both"/>
        <w:rPr>
          <w:b/>
          <w:bCs/>
        </w:rPr>
      </w:pPr>
      <w:r>
        <w:rPr>
          <w:b/>
          <w:bCs/>
          <w:color w:val="000000"/>
        </w:rPr>
        <w:t>Base de datos (BD)</w:t>
      </w:r>
      <w:r>
        <w:rPr>
          <w:b/>
          <w:bCs/>
        </w:rPr>
        <w:t xml:space="preserve">: </w:t>
      </w:r>
      <w:r w:rsidRPr="00F17435">
        <w:t xml:space="preserve">Colección organizada de información estructurada, o datos, típicamente almacenados electrónicamente en un sistema de computadora. </w:t>
      </w:r>
      <w:r>
        <w:fldChar w:fldCharType="begin" w:fldLock="1"/>
      </w:r>
      <w:r>
        <w:instrText>ADDIN CSL_CITATION {"citationItems":[{"id":"ITEM-1","itemData":{"URL":"https://www.oracle.com/mx/database/what-is-database.html#WhatIsDBMS","author":[{"dropping-particle":"","family":"Oracle","given":"","non-dropping-particle":"","parse-names":false,"suffix":""}],"container-title":"2020","id":"ITEM-1","issued":{"date-parts":[["0"]]},"title":"¿Qué es Database?","type":"webpage"},"uris":["http://www.mendeley.com/documents/?uuid=286b7c5c-e27a-4e25-a9f7-c47cf2bec5d3"]}],"mendeley":{"formattedCitation":"[7]","plainTextFormattedCitation":"[7]","previouslyFormattedCitation":"[7]"},"properties":{"noteIndex":0},"schema":"https://github.com/citation-style-language/schema/raw/master/csl-citation.json"}</w:instrText>
      </w:r>
      <w:r>
        <w:fldChar w:fldCharType="separate"/>
      </w:r>
      <w:r w:rsidRPr="003870DE">
        <w:rPr>
          <w:noProof/>
        </w:rPr>
        <w:t>[7]</w:t>
      </w:r>
      <w:r>
        <w:fldChar w:fldCharType="end"/>
      </w:r>
    </w:p>
    <w:p w14:paraId="57CB0B9F" w14:textId="77777777" w:rsidR="00E95F7F" w:rsidRPr="002813DF" w:rsidRDefault="00E95F7F" w:rsidP="00E95F7F">
      <w:pPr>
        <w:pStyle w:val="ListParagraph"/>
        <w:numPr>
          <w:ilvl w:val="0"/>
          <w:numId w:val="12"/>
        </w:numPr>
        <w:spacing w:before="400" w:after="21" w:line="360" w:lineRule="auto"/>
        <w:jc w:val="both"/>
        <w:rPr>
          <w:b/>
          <w:bCs/>
        </w:rPr>
      </w:pPr>
      <w:r w:rsidRPr="002813DF">
        <w:rPr>
          <w:b/>
          <w:bCs/>
          <w:color w:val="000000"/>
        </w:rPr>
        <w:t>Bluetooth</w:t>
      </w:r>
      <w:r>
        <w:rPr>
          <w:b/>
          <w:bCs/>
          <w:color w:val="000000"/>
        </w:rPr>
        <w:t>:</w:t>
      </w:r>
      <w:r w:rsidRPr="002813DF">
        <w:rPr>
          <w:rFonts w:ascii="Verdana" w:hAnsi="Verdana"/>
          <w:color w:val="000000"/>
          <w:shd w:val="clear" w:color="auto" w:fill="DCFCFC"/>
        </w:rPr>
        <w:t xml:space="preserve"> </w:t>
      </w:r>
      <w:r w:rsidRPr="002813DF">
        <w:t>Tecnología de acceso inalámbrico para la transmisión de datos por radiofrecuencia entre dispositivos como PDA, teléfonos móviles, tabletas, cámaras digitales, impresoras u ordenadores portátiles.</w:t>
      </w:r>
      <w:r>
        <w:fldChar w:fldCharType="begin" w:fldLock="1"/>
      </w:r>
      <w: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fldChar w:fldCharType="separate"/>
      </w:r>
      <w:r w:rsidRPr="002813DF">
        <w:rPr>
          <w:noProof/>
        </w:rPr>
        <w:t>[3]</w:t>
      </w:r>
      <w:r>
        <w:fldChar w:fldCharType="end"/>
      </w:r>
    </w:p>
    <w:p w14:paraId="2389CA20" w14:textId="77777777" w:rsidR="00E95F7F" w:rsidRPr="00010DAA" w:rsidRDefault="00E95F7F" w:rsidP="00E95F7F">
      <w:pPr>
        <w:pStyle w:val="ListParagraph"/>
        <w:numPr>
          <w:ilvl w:val="0"/>
          <w:numId w:val="12"/>
        </w:numPr>
        <w:spacing w:before="400" w:after="21" w:line="360" w:lineRule="auto"/>
        <w:jc w:val="both"/>
        <w:rPr>
          <w:b/>
          <w:bCs/>
        </w:rPr>
      </w:pPr>
      <w:r>
        <w:rPr>
          <w:b/>
          <w:bCs/>
        </w:rPr>
        <w:t>C</w:t>
      </w:r>
      <w:r w:rsidRPr="00892635">
        <w:rPr>
          <w:b/>
          <w:bCs/>
        </w:rPr>
        <w:t>opia de seguridad</w:t>
      </w:r>
      <w:r>
        <w:rPr>
          <w:b/>
          <w:bCs/>
        </w:rPr>
        <w:t xml:space="preserve"> (backup):</w:t>
      </w:r>
      <w:r w:rsidRPr="00892635">
        <w:rPr>
          <w:b/>
          <w:bCs/>
        </w:rPr>
        <w:t xml:space="preserve"> </w:t>
      </w:r>
      <w:r w:rsidRPr="00284CF5">
        <w:t>Duplicado de un archivo informático que se guarda en previsión de la pérdida o destrucción del original’</w:t>
      </w:r>
      <w:r>
        <w:t xml:space="preserve">. </w:t>
      </w:r>
      <w:r w:rsidRPr="00284CF5">
        <w:t>Se dice también</w:t>
      </w:r>
      <w:r>
        <w:t xml:space="preserve"> </w:t>
      </w:r>
      <w:r w:rsidRPr="00284CF5">
        <w:t>copia de resguardo o respaldo.</w:t>
      </w:r>
      <w:r>
        <w:fldChar w:fldCharType="begin" w:fldLock="1"/>
      </w:r>
      <w: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fldChar w:fldCharType="separate"/>
      </w:r>
      <w:r w:rsidRPr="007C6509">
        <w:rPr>
          <w:noProof/>
        </w:rPr>
        <w:t>[2]</w:t>
      </w:r>
      <w:r>
        <w:fldChar w:fldCharType="end"/>
      </w:r>
    </w:p>
    <w:p w14:paraId="781C05AA" w14:textId="77777777" w:rsidR="00E95F7F" w:rsidRPr="002813DF" w:rsidRDefault="00E95F7F" w:rsidP="00E95F7F">
      <w:pPr>
        <w:pStyle w:val="ListParagraph"/>
        <w:numPr>
          <w:ilvl w:val="0"/>
          <w:numId w:val="12"/>
        </w:numPr>
        <w:spacing w:before="400" w:after="21" w:line="360" w:lineRule="auto"/>
        <w:jc w:val="both"/>
        <w:rPr>
          <w:b/>
          <w:bCs/>
        </w:rPr>
      </w:pPr>
      <w:r>
        <w:rPr>
          <w:b/>
          <w:bCs/>
        </w:rPr>
        <w:t>Google Drive:</w:t>
      </w:r>
      <w:r w:rsidRPr="00B70B01">
        <w:rPr>
          <w:color w:val="222222"/>
          <w:sz w:val="21"/>
          <w:szCs w:val="21"/>
          <w:shd w:val="clear" w:color="auto" w:fill="FFFFFF"/>
        </w:rPr>
        <w:t xml:space="preserve"> </w:t>
      </w:r>
      <w:r w:rsidRPr="00DD13EC">
        <w:rPr>
          <w:color w:val="222222"/>
          <w:shd w:val="clear" w:color="auto" w:fill="FFFFFF"/>
        </w:rPr>
        <w:t>Servicio de alojamiento de archivos que fue lanzado por la empresa estadounidense Google.</w:t>
      </w:r>
      <w:r>
        <w:rPr>
          <w:color w:val="222222"/>
          <w:shd w:val="clear" w:color="auto" w:fill="FFFFFF"/>
        </w:rPr>
        <w:fldChar w:fldCharType="begin" w:fldLock="1"/>
      </w:r>
      <w:r>
        <w:rPr>
          <w:color w:val="222222"/>
          <w:shd w:val="clear" w:color="auto" w:fill="FFFFFF"/>
        </w:rPr>
        <w:instrText>ADDIN CSL_CITATION {"citationItems":[{"id":"ITEM-1","itemData":{"URL":"https://www.google.com/intl/es-419_ALL/drive/using-drive/","author":[{"dropping-particle":"","family":"Google","given":"","non-dropping-particle":"","parse-names":false,"suffix":""}],"id":"ITEM-1","issued":{"date-parts":[["0"]]},"title":"Descubrir Drive","type":"webpage"},"uris":["http://www.mendeley.com/documents/?uuid=c1cc4bae-6092-4779-8b29-ecc0aba43d4b"]}],"mendeley":{"formattedCitation":"[8]","plainTextFormattedCitation":"[8]","previouslyFormattedCitation":"[8]"},"properties":{"noteIndex":0},"schema":"https://github.com/citation-style-language/schema/raw/master/csl-citation.json"}</w:instrText>
      </w:r>
      <w:r>
        <w:rPr>
          <w:color w:val="222222"/>
          <w:shd w:val="clear" w:color="auto" w:fill="FFFFFF"/>
        </w:rPr>
        <w:fldChar w:fldCharType="separate"/>
      </w:r>
      <w:r w:rsidRPr="003870DE">
        <w:rPr>
          <w:noProof/>
          <w:color w:val="222222"/>
          <w:shd w:val="clear" w:color="auto" w:fill="FFFFFF"/>
        </w:rPr>
        <w:t>[8]</w:t>
      </w:r>
      <w:r>
        <w:rPr>
          <w:color w:val="222222"/>
          <w:shd w:val="clear" w:color="auto" w:fill="FFFFFF"/>
        </w:rPr>
        <w:fldChar w:fldCharType="end"/>
      </w:r>
      <w:r>
        <w:rPr>
          <w:color w:val="222222"/>
          <w:shd w:val="clear" w:color="auto" w:fill="FFFFFF"/>
        </w:rPr>
        <w:t xml:space="preserve"> </w:t>
      </w:r>
    </w:p>
    <w:p w14:paraId="66123501" w14:textId="77777777" w:rsidR="00E95F7F" w:rsidRPr="006E05B5" w:rsidRDefault="00E95F7F" w:rsidP="00E95F7F">
      <w:pPr>
        <w:pStyle w:val="ListParagraph"/>
        <w:numPr>
          <w:ilvl w:val="0"/>
          <w:numId w:val="12"/>
        </w:numPr>
        <w:spacing w:before="400" w:after="21" w:line="360" w:lineRule="auto"/>
        <w:jc w:val="both"/>
        <w:rPr>
          <w:b/>
          <w:bCs/>
        </w:rPr>
      </w:pPr>
      <w:r>
        <w:rPr>
          <w:b/>
          <w:bCs/>
        </w:rPr>
        <w:t>Sistema embebido:</w:t>
      </w:r>
      <w:r w:rsidRPr="00920738">
        <w:t xml:space="preserve"> </w:t>
      </w:r>
      <w:r>
        <w:t xml:space="preserve">Se trata de un sistema de computación diseñado para realizar una o algunas funciones dedicadas frecuentemente en un sistema de computación en tiempo real. En un sistema embebido la mayoría de los componentes se encuentran incluidos en la placa base. </w:t>
      </w:r>
      <w:r>
        <w:fldChar w:fldCharType="begin" w:fldLock="1"/>
      </w:r>
      <w:r>
        <w:instrText>ADDIN CSL_CITATION {"citationItems":[{"id":"ITEM-1","itemData":{"author":[{"dropping-particle":"","family":"Lifelong Learning","given":"","non-dropping-particle":"","parse-names":false,"suffix":""}],"id":"ITEM-1","issued":{"date-parts":[["2011"]]},"page":"1-19","title":"Ingenieria de los sistemas embebidos.","type":"article-journal"},"uris":["http://www.mendeley.com/documents/?uuid=a478b7cf-074f-4f53-a5ff-ab9e27f8c8d7","http://www.mendeley.com/documents/?uuid=07a896a7-2816-4b67-bdf0-94d657ed5d79"]}],"mendeley":{"formattedCitation":"[9]","plainTextFormattedCitation":"[9]","previouslyFormattedCitation":"[9]"},"properties":{"noteIndex":0},"schema":"https://github.com/citation-style-language/schema/raw/master/csl-citation.json"}</w:instrText>
      </w:r>
      <w:r>
        <w:fldChar w:fldCharType="separate"/>
      </w:r>
      <w:r w:rsidRPr="003870DE">
        <w:rPr>
          <w:noProof/>
        </w:rPr>
        <w:t>[9]</w:t>
      </w:r>
      <w:r>
        <w:fldChar w:fldCharType="end"/>
      </w:r>
    </w:p>
    <w:p w14:paraId="63885714" w14:textId="77777777" w:rsidR="00E95F7F" w:rsidRPr="006E05B5" w:rsidRDefault="00E95F7F" w:rsidP="00E95F7F">
      <w:pPr>
        <w:pStyle w:val="ListParagraph"/>
        <w:numPr>
          <w:ilvl w:val="0"/>
          <w:numId w:val="12"/>
        </w:numPr>
        <w:spacing w:before="400" w:after="21" w:line="360" w:lineRule="auto"/>
        <w:jc w:val="both"/>
        <w:rPr>
          <w:b/>
          <w:bCs/>
        </w:rPr>
      </w:pPr>
      <w:r w:rsidRPr="004779D5">
        <w:rPr>
          <w:b/>
          <w:bCs/>
        </w:rPr>
        <w:t xml:space="preserve">Sistema de gestión de base de datos (DBMS): </w:t>
      </w:r>
      <w:r w:rsidRPr="00DB5C81">
        <w:t>S</w:t>
      </w:r>
      <w:r w:rsidRPr="004779D5">
        <w:t>oftware de base de datos, facilita la supervisión y el control de las bases de datos, lo que permite una variedad de operaciones administrativas, como la supervisión del rendimiento, el ajuste, las copias de seguridad y la recuperación</w:t>
      </w:r>
      <w:r>
        <w:t>.</w:t>
      </w:r>
      <w:r>
        <w:fldChar w:fldCharType="begin" w:fldLock="1"/>
      </w:r>
      <w:r>
        <w:instrText>ADDIN CSL_CITATION {"citationItems":[{"id":"ITEM-1","itemData":{"URL":"https://www.oracle.com/mx/database/what-is-database.html#WhatIsDBMS","author":[{"dropping-particle":"","family":"Oracle","given":"","non-dropping-particle":"","parse-names":false,"suffix":""}],"container-title":"2020","id":"ITEM-1","issued":{"date-parts":[["0"]]},"title":"¿Qué es Database?","type":"webpage"},"uris":["http://www.mendeley.com/documents/?uuid=286b7c5c-e27a-4e25-a9f7-c47cf2bec5d3"]}],"mendeley":{"formattedCitation":"[7]","plainTextFormattedCitation":"[7]","previouslyFormattedCitation":"[7]"},"properties":{"noteIndex":0},"schema":"https://github.com/citation-style-language/schema/raw/master/csl-citation.json"}</w:instrText>
      </w:r>
      <w:r>
        <w:fldChar w:fldCharType="separate"/>
      </w:r>
      <w:r w:rsidRPr="003870DE">
        <w:rPr>
          <w:noProof/>
        </w:rPr>
        <w:t>[7]</w:t>
      </w:r>
      <w:r>
        <w:fldChar w:fldCharType="end"/>
      </w:r>
    </w:p>
    <w:p w14:paraId="008193CE" w14:textId="77777777" w:rsidR="00E95F7F" w:rsidRPr="001C76CC" w:rsidRDefault="00E95F7F" w:rsidP="00293FA9">
      <w:pPr>
        <w:pStyle w:val="Titulo21"/>
        <w:spacing w:before="400" w:after="21" w:line="360" w:lineRule="auto"/>
        <w:rPr>
          <w:sz w:val="22"/>
          <w:szCs w:val="22"/>
          <w:lang w:val="es-MX"/>
        </w:rPr>
      </w:pPr>
      <w:bookmarkStart w:id="13" w:name="_Toc43335610"/>
      <w:r w:rsidRPr="002022BD">
        <w:rPr>
          <w:lang w:val="es-MX"/>
        </w:rPr>
        <w:t>Referencias</w:t>
      </w:r>
      <w:bookmarkEnd w:id="13"/>
    </w:p>
    <w:p w14:paraId="060FEAC8"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Pr>
          <w:sz w:val="22"/>
          <w:lang w:val="es-MX"/>
        </w:rPr>
        <w:fldChar w:fldCharType="begin" w:fldLock="1"/>
      </w:r>
      <w:r w:rsidRPr="00D8162E">
        <w:rPr>
          <w:lang w:val="en-US"/>
        </w:rPr>
        <w:instrText xml:space="preserve">ADDIN Mendeley Bibliography CSL_BIBLIOGRAPHY </w:instrText>
      </w:r>
      <w:r>
        <w:rPr>
          <w:sz w:val="22"/>
          <w:lang w:val="es-MX"/>
        </w:rPr>
        <w:fldChar w:fldCharType="separate"/>
      </w:r>
      <w:r w:rsidRPr="00094F27">
        <w:rPr>
          <w:noProof/>
          <w:szCs w:val="24"/>
          <w:lang w:val="en-US"/>
        </w:rPr>
        <w:t>[1]</w:t>
      </w:r>
      <w:r w:rsidRPr="00094F27">
        <w:rPr>
          <w:noProof/>
          <w:szCs w:val="24"/>
          <w:lang w:val="en-US"/>
        </w:rPr>
        <w:tab/>
        <w:t xml:space="preserve">S. Engineering y S. Committee, </w:t>
      </w:r>
      <w:r w:rsidRPr="00094F27">
        <w:rPr>
          <w:i/>
          <w:iCs/>
          <w:noProof/>
          <w:szCs w:val="24"/>
          <w:lang w:val="en-US"/>
        </w:rPr>
        <w:t>IEEE Recommended Practice for Software Requirements SpeciÞcations IEEE Recommended Practice for Software Requirements Specifications</w:t>
      </w:r>
      <w:r w:rsidRPr="00094F27">
        <w:rPr>
          <w:noProof/>
          <w:szCs w:val="24"/>
          <w:lang w:val="en-US"/>
        </w:rPr>
        <w:t xml:space="preserve">, vol. 1998, núm. </w:t>
      </w:r>
      <w:r w:rsidRPr="004D186A">
        <w:rPr>
          <w:noProof/>
          <w:szCs w:val="24"/>
        </w:rPr>
        <w:t>October. 1998.</w:t>
      </w:r>
    </w:p>
    <w:p w14:paraId="2BAE9CD4"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2]</w:t>
      </w:r>
      <w:r w:rsidRPr="004D186A">
        <w:rPr>
          <w:noProof/>
          <w:szCs w:val="24"/>
        </w:rPr>
        <w:tab/>
        <w:t xml:space="preserve">Real Academia Española, “Diccionario de la lengua española”, </w:t>
      </w:r>
      <w:r w:rsidRPr="004D186A">
        <w:rPr>
          <w:i/>
          <w:iCs/>
          <w:noProof/>
          <w:szCs w:val="24"/>
        </w:rPr>
        <w:t>Diccionario de la lengua española</w:t>
      </w:r>
      <w:r w:rsidRPr="004D186A">
        <w:rPr>
          <w:noProof/>
          <w:szCs w:val="24"/>
        </w:rPr>
        <w:t>. [En línea]. Disponible en: https://dle.rae.es.</w:t>
      </w:r>
    </w:p>
    <w:p w14:paraId="64C32964"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3]</w:t>
      </w:r>
      <w:r w:rsidRPr="004D186A">
        <w:rPr>
          <w:noProof/>
          <w:szCs w:val="24"/>
        </w:rPr>
        <w:tab/>
        <w:t xml:space="preserve">Real Academia Española, “Diccionario del español juridico”, </w:t>
      </w:r>
      <w:r w:rsidRPr="004D186A">
        <w:rPr>
          <w:i/>
          <w:iCs/>
          <w:noProof/>
          <w:szCs w:val="24"/>
        </w:rPr>
        <w:t>Diccionario del español juridico</w:t>
      </w:r>
      <w:r w:rsidRPr="004D186A">
        <w:rPr>
          <w:noProof/>
          <w:szCs w:val="24"/>
        </w:rPr>
        <w:t>. 2020.</w:t>
      </w:r>
    </w:p>
    <w:p w14:paraId="2E17E0F8"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4]</w:t>
      </w:r>
      <w:r w:rsidRPr="004D186A">
        <w:rPr>
          <w:noProof/>
          <w:szCs w:val="24"/>
        </w:rPr>
        <w:tab/>
        <w:t xml:space="preserve">A. Stewart, M. Marfell-Jones, T. Olds, y H. De Ridder, </w:t>
      </w:r>
      <w:r w:rsidRPr="004D186A">
        <w:rPr>
          <w:i/>
          <w:iCs/>
          <w:noProof/>
          <w:szCs w:val="24"/>
        </w:rPr>
        <w:t>PROTOCOLO INTERNACIONAL PARA LA VALORACIÓN ANTROPOMÉTRICA</w:t>
      </w:r>
      <w:r w:rsidRPr="004D186A">
        <w:rPr>
          <w:noProof/>
          <w:szCs w:val="24"/>
        </w:rPr>
        <w:t>. 2011.</w:t>
      </w:r>
    </w:p>
    <w:p w14:paraId="651E6102"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5]</w:t>
      </w:r>
      <w:r w:rsidRPr="004D186A">
        <w:rPr>
          <w:noProof/>
          <w:szCs w:val="24"/>
        </w:rPr>
        <w:tab/>
        <w:t>sonolife, “Qué es un Plicómetro?”, 2018. .</w:t>
      </w:r>
    </w:p>
    <w:p w14:paraId="597C7E8A"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6]</w:t>
      </w:r>
      <w:r w:rsidRPr="004D186A">
        <w:rPr>
          <w:noProof/>
          <w:szCs w:val="24"/>
        </w:rPr>
        <w:tab/>
        <w:t>Arduino, “What is Arduino?” [En línea]. Disponible en: https://www.arduino.cc/.</w:t>
      </w:r>
    </w:p>
    <w:p w14:paraId="180F54CB"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7]</w:t>
      </w:r>
      <w:r w:rsidRPr="004D186A">
        <w:rPr>
          <w:noProof/>
          <w:szCs w:val="24"/>
        </w:rPr>
        <w:tab/>
        <w:t xml:space="preserve">Oracle, “¿Qué es Database?”, </w:t>
      </w:r>
      <w:r w:rsidRPr="004D186A">
        <w:rPr>
          <w:i/>
          <w:iCs/>
          <w:noProof/>
          <w:szCs w:val="24"/>
        </w:rPr>
        <w:t>2020</w:t>
      </w:r>
      <w:r w:rsidRPr="004D186A">
        <w:rPr>
          <w:noProof/>
          <w:szCs w:val="24"/>
        </w:rPr>
        <w:t>. [En línea]. Disponible en: https://www.oracle.com/mx/database/what-is-database.html#WhatIsDBMS.</w:t>
      </w:r>
    </w:p>
    <w:p w14:paraId="1F34AF5D"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8]</w:t>
      </w:r>
      <w:r w:rsidRPr="004D186A">
        <w:rPr>
          <w:noProof/>
          <w:szCs w:val="24"/>
        </w:rPr>
        <w:tab/>
        <w:t>Google, “Descubrir Drive”. [En línea]. Disponible en: https://www.google.com/intl/es-419_ALL/drive/using-drive/.</w:t>
      </w:r>
    </w:p>
    <w:p w14:paraId="43383E6E"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9]</w:t>
      </w:r>
      <w:r w:rsidRPr="004D186A">
        <w:rPr>
          <w:noProof/>
          <w:szCs w:val="24"/>
        </w:rPr>
        <w:tab/>
        <w:t>Lifelong Learning, “Ingenieria de los sistemas embebidos.”, pp. 1–19, 2011.</w:t>
      </w:r>
    </w:p>
    <w:p w14:paraId="5FBFCBEA"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10]</w:t>
      </w:r>
      <w:r w:rsidRPr="004D186A">
        <w:rPr>
          <w:noProof/>
          <w:szCs w:val="24"/>
        </w:rPr>
        <w:tab/>
        <w:t xml:space="preserve">J. Paolinelli </w:t>
      </w:r>
      <w:r w:rsidRPr="004D186A">
        <w:rPr>
          <w:i/>
          <w:iCs/>
          <w:noProof/>
          <w:szCs w:val="24"/>
        </w:rPr>
        <w:t>et al.</w:t>
      </w:r>
      <w:r w:rsidRPr="004D186A">
        <w:rPr>
          <w:noProof/>
          <w:szCs w:val="24"/>
        </w:rPr>
        <w:t xml:space="preserve">, “Lista de referencias bibliográficas”, </w:t>
      </w:r>
      <w:r w:rsidRPr="004D186A">
        <w:rPr>
          <w:i/>
          <w:iCs/>
          <w:noProof/>
          <w:szCs w:val="24"/>
        </w:rPr>
        <w:t>Lotes sin dueño</w:t>
      </w:r>
      <w:r w:rsidRPr="004D186A">
        <w:rPr>
          <w:noProof/>
          <w:szCs w:val="24"/>
        </w:rPr>
        <w:t>, núm. cm, pp. 109–110, 2018.</w:t>
      </w:r>
    </w:p>
    <w:p w14:paraId="5BFEB48F"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11]</w:t>
      </w:r>
      <w:r w:rsidRPr="004D186A">
        <w:rPr>
          <w:noProof/>
          <w:szCs w:val="24"/>
        </w:rPr>
        <w:tab/>
        <w:t xml:space="preserve">R. Farré, “Evaluación del estado nutricional ( dieta, composición corporal, bioquímica y clínica)”, </w:t>
      </w:r>
      <w:r w:rsidRPr="004D186A">
        <w:rPr>
          <w:i/>
          <w:iCs/>
          <w:noProof/>
          <w:szCs w:val="24"/>
        </w:rPr>
        <w:t>Man. Práctico Nutr. y Salud</w:t>
      </w:r>
      <w:r w:rsidRPr="004D186A">
        <w:rPr>
          <w:noProof/>
          <w:szCs w:val="24"/>
        </w:rPr>
        <w:t>, pp. 109–117, 2006.</w:t>
      </w:r>
    </w:p>
    <w:p w14:paraId="5561C902"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12]</w:t>
      </w:r>
      <w:r w:rsidRPr="004D186A">
        <w:rPr>
          <w:noProof/>
          <w:szCs w:val="24"/>
        </w:rPr>
        <w:tab/>
        <w:t>UNIVERSIDAD AUTÓNOMA DE NUEVO LEÓN. FACULTAD DE SALUD PÚBLICA, “Intervalos válidos de IMC Ecuación Autor”, p. 2014, 2014.</w:t>
      </w:r>
    </w:p>
    <w:p w14:paraId="2369439F"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13]</w:t>
      </w:r>
      <w:r w:rsidRPr="004D186A">
        <w:rPr>
          <w:noProof/>
          <w:szCs w:val="24"/>
        </w:rPr>
        <w:tab/>
        <w:t xml:space="preserve">E. Jaime y C. Ruiz, “Correlatos antropométricos de la obsesión por la musculatura”, </w:t>
      </w:r>
      <w:r w:rsidRPr="004D186A">
        <w:rPr>
          <w:i/>
          <w:iCs/>
          <w:noProof/>
          <w:szCs w:val="24"/>
        </w:rPr>
        <w:t>Rev. Mex. Trastor. Aliment.</w:t>
      </w:r>
      <w:r w:rsidRPr="004D186A">
        <w:rPr>
          <w:noProof/>
          <w:szCs w:val="24"/>
        </w:rPr>
        <w:t>, vol. 1, núm. 2, pp. 125–131, 2010.</w:t>
      </w:r>
    </w:p>
    <w:p w14:paraId="1853E1D6" w14:textId="77777777" w:rsidR="00E95F7F" w:rsidRPr="004D186A" w:rsidRDefault="00E95F7F" w:rsidP="004D186A">
      <w:pPr>
        <w:widowControl w:val="0"/>
        <w:autoSpaceDE w:val="0"/>
        <w:autoSpaceDN w:val="0"/>
        <w:adjustRightInd w:val="0"/>
        <w:spacing w:before="400" w:after="20" w:line="360" w:lineRule="auto"/>
        <w:ind w:left="640" w:hanging="640"/>
        <w:rPr>
          <w:noProof/>
          <w:szCs w:val="24"/>
        </w:rPr>
      </w:pPr>
      <w:r w:rsidRPr="004D186A">
        <w:rPr>
          <w:noProof/>
          <w:szCs w:val="24"/>
        </w:rPr>
        <w:t>[14]</w:t>
      </w:r>
      <w:r w:rsidRPr="004D186A">
        <w:rPr>
          <w:noProof/>
          <w:szCs w:val="24"/>
        </w:rPr>
        <w:tab/>
        <w:t>W. D. R. Kerr y A. Deborah, “Fraccionamiento de la Masa Corporal: Un Nuevo Método para Utilizar en Nutrición, Clínica y Medicina Deportiva”. [En línea]. Disponible en: https://g-se.com/fraccionamiento-de-la-masa-corporal-un-nuevo-metodo-para-utilizar-en-nutricion-clinica-y-medicina-deportiva-261-sa-Q57cfb27120415.</w:t>
      </w:r>
    </w:p>
    <w:p w14:paraId="650B959F" w14:textId="77777777" w:rsidR="00E95F7F" w:rsidRPr="004D186A" w:rsidRDefault="00E95F7F" w:rsidP="004D186A">
      <w:pPr>
        <w:widowControl w:val="0"/>
        <w:autoSpaceDE w:val="0"/>
        <w:autoSpaceDN w:val="0"/>
        <w:adjustRightInd w:val="0"/>
        <w:spacing w:before="400" w:after="20" w:line="360" w:lineRule="auto"/>
        <w:ind w:left="640" w:hanging="640"/>
        <w:rPr>
          <w:noProof/>
        </w:rPr>
      </w:pPr>
      <w:r w:rsidRPr="004D186A">
        <w:rPr>
          <w:noProof/>
          <w:szCs w:val="24"/>
        </w:rPr>
        <w:t>[15]</w:t>
      </w:r>
      <w:r w:rsidRPr="004D186A">
        <w:rPr>
          <w:noProof/>
          <w:szCs w:val="24"/>
        </w:rPr>
        <w:tab/>
        <w:t>A. Y. U. Servicios Médicos Grupo Pachuca, “HISTORIA CLÍNICA DEL DEPORTISTA”. [En línea]. Disponible en: http://www.cufcd.edu.mx:8080/HisClinica/exaMed.jsp?comp=3&amp;mat=111902926.</w:t>
      </w:r>
    </w:p>
    <w:p w14:paraId="0877EE86" w14:textId="77777777" w:rsidR="00E95F7F" w:rsidRPr="002E2E06" w:rsidRDefault="00E95F7F" w:rsidP="00293FA9">
      <w:pPr>
        <w:pStyle w:val="Titulo21"/>
        <w:rPr>
          <w:lang w:val="es-MX"/>
        </w:rPr>
      </w:pPr>
      <w:r>
        <w:rPr>
          <w:lang w:val="es-MX"/>
        </w:rPr>
        <w:fldChar w:fldCharType="end"/>
      </w:r>
      <w:bookmarkStart w:id="14" w:name="_Toc43335611"/>
      <w:r w:rsidRPr="002E2E06">
        <w:rPr>
          <w:lang w:val="es-MX"/>
        </w:rPr>
        <w:t>Perspectiva general</w:t>
      </w:r>
      <w:bookmarkEnd w:id="14"/>
    </w:p>
    <w:p w14:paraId="7C064485" w14:textId="77777777" w:rsidR="00E95F7F" w:rsidRPr="000E775C" w:rsidRDefault="00E95F7F" w:rsidP="00293FA9">
      <w:pPr>
        <w:spacing w:before="400" w:after="21" w:line="360" w:lineRule="auto"/>
        <w:ind w:firstLine="720"/>
        <w:jc w:val="both"/>
        <w:rPr>
          <w:rFonts w:eastAsia="Times New Roman"/>
          <w:color w:val="000000"/>
          <w:lang w:val="es-MX"/>
        </w:rPr>
      </w:pPr>
      <w:r>
        <w:rPr>
          <w:rFonts w:eastAsia="Times New Roman"/>
          <w:color w:val="000000"/>
          <w:lang w:val="es-MX"/>
        </w:rPr>
        <w:t xml:space="preserve">Este </w:t>
      </w:r>
      <w:r w:rsidRPr="00901FAF">
        <w:rPr>
          <w:rFonts w:eastAsia="Times New Roman"/>
          <w:color w:val="000000"/>
          <w:lang w:val="es-MX"/>
        </w:rPr>
        <w:t xml:space="preserve">documento </w:t>
      </w:r>
      <w:r>
        <w:rPr>
          <w:rFonts w:eastAsia="Times New Roman"/>
          <w:color w:val="000000"/>
          <w:lang w:val="es-MX"/>
        </w:rPr>
        <w:t xml:space="preserve">está conformado por </w:t>
      </w:r>
      <w:r w:rsidRPr="00901FAF">
        <w:rPr>
          <w:rFonts w:eastAsia="Times New Roman"/>
          <w:color w:val="000000"/>
          <w:lang w:val="es-MX"/>
        </w:rPr>
        <w:t>cuatro</w:t>
      </w:r>
      <w:r>
        <w:rPr>
          <w:rFonts w:eastAsia="Times New Roman"/>
          <w:color w:val="000000"/>
          <w:lang w:val="es-MX"/>
        </w:rPr>
        <w:t xml:space="preserve"> secciones</w:t>
      </w:r>
      <w:r w:rsidRPr="00901FAF">
        <w:rPr>
          <w:rFonts w:eastAsia="Times New Roman"/>
          <w:color w:val="000000"/>
          <w:lang w:val="es-MX"/>
        </w:rPr>
        <w:t xml:space="preserve">, a través de los cuales se hace referencia siempre al mismo sistema </w:t>
      </w:r>
      <w:r w:rsidRPr="002022BD">
        <w:rPr>
          <w:rFonts w:eastAsia="Times New Roman"/>
          <w:color w:val="000000"/>
          <w:lang w:val="es-MX"/>
        </w:rPr>
        <w:t>(</w:t>
      </w:r>
      <w:r>
        <w:rPr>
          <w:color w:val="000000"/>
        </w:rPr>
        <w:t>SiCMA</w:t>
      </w:r>
      <w:r w:rsidRPr="002022BD">
        <w:rPr>
          <w:rFonts w:eastAsia="Times New Roman"/>
          <w:color w:val="000000"/>
          <w:lang w:val="es-MX"/>
        </w:rPr>
        <w:t>).</w:t>
      </w:r>
      <w:r>
        <w:rPr>
          <w:rFonts w:eastAsia="Times New Roman"/>
          <w:color w:val="000000"/>
          <w:lang w:val="es-MX"/>
        </w:rPr>
        <w:t xml:space="preserve"> E</w:t>
      </w:r>
      <w:r w:rsidRPr="00901FAF">
        <w:rPr>
          <w:rFonts w:eastAsia="Times New Roman"/>
          <w:color w:val="000000"/>
          <w:lang w:val="es-MX"/>
        </w:rPr>
        <w:t xml:space="preserve">l primer capítulo está exclusivamente dedicado </w:t>
      </w:r>
      <w:r>
        <w:rPr>
          <w:rFonts w:eastAsia="Times New Roman"/>
          <w:color w:val="000000"/>
          <w:lang w:val="es-MX"/>
        </w:rPr>
        <w:t xml:space="preserve">al </w:t>
      </w:r>
      <w:r w:rsidRPr="00901FAF">
        <w:rPr>
          <w:rFonts w:eastAsia="Times New Roman"/>
          <w:color w:val="000000"/>
          <w:lang w:val="es-MX"/>
        </w:rPr>
        <w:t>registro de las versiones del documento, describiendo de manera general los cambios realizados, fecha y número de versión</w:t>
      </w:r>
      <w:r>
        <w:rPr>
          <w:rFonts w:eastAsia="Times New Roman"/>
          <w:color w:val="000000"/>
          <w:lang w:val="es-MX"/>
        </w:rPr>
        <w:t xml:space="preserve">. </w:t>
      </w:r>
      <w:r w:rsidRPr="00901FAF">
        <w:rPr>
          <w:rFonts w:eastAsia="Times New Roman"/>
          <w:color w:val="000000"/>
          <w:lang w:val="es-MX"/>
        </w:rPr>
        <w:t>Para el segundo y tercer capítulo, se describe en su totalidad el sistema</w:t>
      </w:r>
      <w:r>
        <w:rPr>
          <w:rFonts w:eastAsia="Times New Roman"/>
          <w:color w:val="000000"/>
          <w:lang w:val="es-MX"/>
        </w:rPr>
        <w:t xml:space="preserve"> mediante</w:t>
      </w:r>
      <w:r w:rsidRPr="00901FAF">
        <w:rPr>
          <w:rFonts w:eastAsia="Times New Roman"/>
          <w:color w:val="000000"/>
          <w:lang w:val="es-MX"/>
        </w:rPr>
        <w:t xml:space="preserve"> sus requerimientos, limitaciones y conceptos</w:t>
      </w:r>
      <w:r>
        <w:rPr>
          <w:rFonts w:eastAsia="Times New Roman"/>
          <w:color w:val="000000"/>
          <w:lang w:val="es-MX"/>
        </w:rPr>
        <w:t>. Mientras que en e</w:t>
      </w:r>
      <w:r w:rsidRPr="00901FAF">
        <w:rPr>
          <w:rFonts w:eastAsia="Times New Roman"/>
          <w:color w:val="000000"/>
          <w:lang w:val="es-MX"/>
        </w:rPr>
        <w:t>l cuarto capítul</w:t>
      </w:r>
      <w:r>
        <w:rPr>
          <w:rFonts w:eastAsia="Times New Roman"/>
          <w:color w:val="000000"/>
          <w:lang w:val="es-MX"/>
        </w:rPr>
        <w:t>o</w:t>
      </w:r>
      <w:r w:rsidRPr="00901FAF">
        <w:rPr>
          <w:rFonts w:eastAsia="Times New Roman"/>
          <w:color w:val="000000"/>
          <w:lang w:val="es-MX"/>
        </w:rPr>
        <w:t xml:space="preserve"> se realiza una especificación de requerimientos formal, asegura</w:t>
      </w:r>
      <w:r>
        <w:rPr>
          <w:rFonts w:eastAsia="Times New Roman"/>
          <w:color w:val="000000"/>
          <w:lang w:val="es-MX"/>
        </w:rPr>
        <w:t>ndo</w:t>
      </w:r>
      <w:r w:rsidRPr="00901FAF">
        <w:rPr>
          <w:rFonts w:eastAsia="Times New Roman"/>
          <w:color w:val="000000"/>
          <w:lang w:val="es-MX"/>
        </w:rPr>
        <w:t xml:space="preserve"> </w:t>
      </w:r>
      <w:r>
        <w:rPr>
          <w:rFonts w:eastAsia="Times New Roman"/>
          <w:color w:val="000000"/>
          <w:lang w:val="es-MX"/>
        </w:rPr>
        <w:t xml:space="preserve">la </w:t>
      </w:r>
      <w:r w:rsidRPr="00901FAF">
        <w:rPr>
          <w:rFonts w:eastAsia="Times New Roman"/>
          <w:color w:val="000000"/>
          <w:lang w:val="es-MX"/>
        </w:rPr>
        <w:t>descri</w:t>
      </w:r>
      <w:r>
        <w:rPr>
          <w:rFonts w:eastAsia="Times New Roman"/>
          <w:color w:val="000000"/>
          <w:lang w:val="es-MX"/>
        </w:rPr>
        <w:t>pción</w:t>
      </w:r>
      <w:r w:rsidRPr="00901FAF">
        <w:rPr>
          <w:rFonts w:eastAsia="Times New Roman"/>
          <w:color w:val="000000"/>
          <w:lang w:val="es-MX"/>
        </w:rPr>
        <w:t xml:space="preserve"> y encontrar una a una las necesidades técnicas del sistema, para así poder satisfacerlas</w:t>
      </w:r>
      <w:r>
        <w:rPr>
          <w:rFonts w:eastAsia="Times New Roman"/>
          <w:color w:val="000000"/>
          <w:lang w:val="es-MX"/>
        </w:rPr>
        <w:t>.</w:t>
      </w:r>
    </w:p>
    <w:p w14:paraId="177FAB37" w14:textId="77777777" w:rsidR="00E95F7F" w:rsidRDefault="00E95F7F" w:rsidP="00293FA9">
      <w:pPr>
        <w:pStyle w:val="Titulo11"/>
      </w:pPr>
      <w:bookmarkStart w:id="15" w:name="_Toc43335612"/>
      <w:r>
        <w:t>Resumen del producto</w:t>
      </w:r>
      <w:bookmarkEnd w:id="15"/>
    </w:p>
    <w:p w14:paraId="17D80B10" w14:textId="77777777" w:rsidR="00E95F7F" w:rsidRPr="00196243" w:rsidRDefault="00E95F7F" w:rsidP="00293FA9">
      <w:pPr>
        <w:pStyle w:val="Titulo21"/>
        <w:spacing w:before="400" w:after="21" w:line="360" w:lineRule="auto"/>
        <w:rPr>
          <w:sz w:val="22"/>
          <w:szCs w:val="22"/>
        </w:rPr>
      </w:pPr>
      <w:bookmarkStart w:id="16" w:name="_3rdcrjn" w:colFirst="0" w:colLast="0"/>
      <w:bookmarkStart w:id="17" w:name="_Toc43335613"/>
      <w:bookmarkEnd w:id="16"/>
      <w:r w:rsidRPr="00196243">
        <w:t>Perspectiva del producto</w:t>
      </w:r>
      <w:bookmarkEnd w:id="17"/>
    </w:p>
    <w:p w14:paraId="562D337C" w14:textId="77777777" w:rsidR="00E95F7F" w:rsidRDefault="00E95F7F" w:rsidP="00293FA9">
      <w:pPr>
        <w:pBdr>
          <w:top w:val="nil"/>
          <w:left w:val="nil"/>
          <w:bottom w:val="nil"/>
          <w:right w:val="nil"/>
          <w:between w:val="nil"/>
        </w:pBdr>
        <w:spacing w:before="400" w:after="21" w:line="360" w:lineRule="auto"/>
        <w:ind w:firstLine="708"/>
        <w:jc w:val="both"/>
        <w:rPr>
          <w:color w:val="000000"/>
        </w:rPr>
      </w:pPr>
      <w:r>
        <w:rPr>
          <w:color w:val="000000"/>
        </w:rPr>
        <w:t xml:space="preserve">El sistema busca facilitar la obtención de las mediciones antropométricas de un paciente, proporcionando precisión al minimizar el error humano y reduciendo tiempo tanto en la toma de medidas como en el proceso del cálculo, además de presentar interpretaciones </w:t>
      </w:r>
      <w:r>
        <w:t>de los resultados, dando solución a las necesidades previamente presentadas, todo ello</w:t>
      </w:r>
      <w:r>
        <w:rPr>
          <w:color w:val="000000"/>
        </w:rPr>
        <w:t xml:space="preserve"> a un bajo costo, siendo así una herramienta accesible.</w:t>
      </w:r>
    </w:p>
    <w:p w14:paraId="1F1D119D" w14:textId="77777777" w:rsidR="00E95F7F" w:rsidRPr="00901FAF" w:rsidRDefault="00E95F7F" w:rsidP="00293FA9">
      <w:pPr>
        <w:spacing w:before="400" w:after="21" w:line="360" w:lineRule="auto"/>
        <w:jc w:val="both"/>
      </w:pPr>
      <w:r>
        <w:rPr>
          <w:color w:val="000000"/>
        </w:rPr>
        <w:t>Los beneficios aportados por este proyecto no sólo están reflejados en la optimización del reconocimiento en la composición corporal, si no también se realizan aportaciones a la inserción de las ciencias computacionales en áreas de salud, nutrición y deporte.</w:t>
      </w:r>
    </w:p>
    <w:p w14:paraId="39396749" w14:textId="77777777" w:rsidR="00E95F7F" w:rsidRPr="00196243" w:rsidRDefault="00E95F7F" w:rsidP="00293FA9">
      <w:pPr>
        <w:pStyle w:val="Titulo21"/>
        <w:spacing w:before="400" w:after="21" w:line="360" w:lineRule="auto"/>
        <w:rPr>
          <w:sz w:val="22"/>
          <w:szCs w:val="22"/>
        </w:rPr>
      </w:pPr>
      <w:bookmarkStart w:id="18" w:name="_Toc43335614"/>
      <w:r w:rsidRPr="00196243">
        <w:t>Funciones del producto</w:t>
      </w:r>
      <w:bookmarkEnd w:id="18"/>
      <w:r w:rsidRPr="00196243">
        <w:t xml:space="preserve"> </w:t>
      </w:r>
    </w:p>
    <w:p w14:paraId="6A3C3EA6" w14:textId="77777777" w:rsidR="00E95F7F" w:rsidRDefault="00E95F7F" w:rsidP="00293FA9">
      <w:pPr>
        <w:spacing w:before="400" w:after="21" w:line="360" w:lineRule="auto"/>
        <w:ind w:firstLine="720"/>
        <w:jc w:val="both"/>
      </w:pPr>
      <w:r>
        <w:t>Permitir a los especialistas en el área de nutrición obtener las medidas necesarias para la valoración de la composición corporal de un paciente. Siendo la antropometría el método seleccionado para su mejora, al reducir el margen de error presentado en la obtención de mediciones y lograr minimizar el tiempo que toma realizarlas. Considerando como base los índices y mediciones evaluadas en la certificación ISAK nivel 2, la cual se basa en el estudio de la cineantropometría, que además de obtener los porcentajes de los tejidos del cuerpo humano, también identifica un deporte o actividad física que sea más conveniente a realizar por el paciente.</w:t>
      </w:r>
    </w:p>
    <w:p w14:paraId="243C4C0F" w14:textId="77777777" w:rsidR="00E95F7F" w:rsidRPr="008D237C" w:rsidRDefault="00E95F7F" w:rsidP="00293FA9">
      <w:pPr>
        <w:pBdr>
          <w:top w:val="nil"/>
          <w:left w:val="nil"/>
          <w:bottom w:val="nil"/>
          <w:right w:val="nil"/>
          <w:between w:val="nil"/>
        </w:pBdr>
        <w:spacing w:before="400" w:after="21" w:line="360" w:lineRule="auto"/>
        <w:jc w:val="both"/>
        <w:rPr>
          <w:color w:val="000000"/>
        </w:rPr>
      </w:pPr>
      <w:r w:rsidRPr="00E71C79">
        <w:rPr>
          <w:color w:val="000000"/>
        </w:rPr>
        <w:t xml:space="preserve">El proceso propuesto para la obtención y presentación de los resultados es el siguiente, mediante el sistema de visión artificial y el sistema embebido en el plicómetro se obtienen de manera automatizada las mediciones antropométricas necesarias para el cálculo de la composición corporal, una vez calculada se comparan los valores con tablas de evaluación para así generar los resultados del paciente. </w:t>
      </w:r>
    </w:p>
    <w:p w14:paraId="383EA88D" w14:textId="77777777" w:rsidR="00E95F7F" w:rsidRPr="00196243" w:rsidRDefault="00E95F7F" w:rsidP="00293FA9">
      <w:pPr>
        <w:pStyle w:val="Titulo21"/>
        <w:spacing w:before="400" w:after="21" w:line="360" w:lineRule="auto"/>
      </w:pPr>
      <w:bookmarkStart w:id="19" w:name="_Toc43335615"/>
      <w:r w:rsidRPr="00196243">
        <w:t>Características de usuario</w:t>
      </w:r>
      <w:bookmarkEnd w:id="19"/>
      <w:r w:rsidRPr="00196243">
        <w:t xml:space="preserve"> </w:t>
      </w:r>
    </w:p>
    <w:p w14:paraId="56D4FF8A" w14:textId="77777777" w:rsidR="00E95F7F" w:rsidRDefault="00E95F7F" w:rsidP="00E95F7F">
      <w:pPr>
        <w:pStyle w:val="ListParagraph"/>
        <w:numPr>
          <w:ilvl w:val="0"/>
          <w:numId w:val="11"/>
        </w:numPr>
        <w:spacing w:before="400" w:after="21" w:line="360" w:lineRule="auto"/>
        <w:jc w:val="both"/>
      </w:pPr>
      <w:r>
        <w:t>Habilidades y conocimiento previos</w:t>
      </w:r>
    </w:p>
    <w:p w14:paraId="445C3490" w14:textId="77777777" w:rsidR="00E95F7F" w:rsidRDefault="00E95F7F" w:rsidP="00E95F7F">
      <w:pPr>
        <w:pStyle w:val="ListParagraph"/>
        <w:numPr>
          <w:ilvl w:val="1"/>
          <w:numId w:val="11"/>
        </w:numPr>
        <w:spacing w:before="400" w:after="21" w:line="360" w:lineRule="auto"/>
        <w:jc w:val="both"/>
      </w:pPr>
      <w:r>
        <w:t>Nivel de estudios:</w:t>
      </w:r>
      <w:r w:rsidRPr="00CA67A0">
        <w:t xml:space="preserve"> </w:t>
      </w:r>
      <w:r>
        <w:t>Profesionales en el área de nutrición, salud y deporte.</w:t>
      </w:r>
    </w:p>
    <w:p w14:paraId="20595394" w14:textId="77777777" w:rsidR="00E95F7F" w:rsidRDefault="00E95F7F" w:rsidP="00E95F7F">
      <w:pPr>
        <w:pStyle w:val="ListParagraph"/>
        <w:numPr>
          <w:ilvl w:val="1"/>
          <w:numId w:val="11"/>
        </w:numPr>
        <w:spacing w:before="400" w:after="21" w:line="360" w:lineRule="auto"/>
        <w:jc w:val="both"/>
      </w:pPr>
      <w:r>
        <w:t>Entrenamiento o experiencia:</w:t>
      </w:r>
      <w:r w:rsidRPr="00CA67A0">
        <w:t xml:space="preserve"> </w:t>
      </w:r>
      <w:r>
        <w:t>Conocedores y practicantes de la metodología ISAK.</w:t>
      </w:r>
    </w:p>
    <w:p w14:paraId="1DE81163" w14:textId="77777777" w:rsidR="00E95F7F" w:rsidRDefault="00E95F7F" w:rsidP="00E95F7F">
      <w:pPr>
        <w:pStyle w:val="ListParagraph"/>
        <w:numPr>
          <w:ilvl w:val="1"/>
          <w:numId w:val="11"/>
        </w:numPr>
        <w:spacing w:before="400" w:after="21" w:line="360" w:lineRule="auto"/>
        <w:jc w:val="both"/>
      </w:pPr>
      <w:r>
        <w:t>Experiencia con dispositivos móviles: Familiarizado con el uso de aplicaciones móviles para dispositivos inteligentes con sistema operativo Android.</w:t>
      </w:r>
    </w:p>
    <w:p w14:paraId="6AEFB46A" w14:textId="77777777" w:rsidR="00E95F7F" w:rsidRDefault="00E95F7F" w:rsidP="00E95F7F">
      <w:pPr>
        <w:pStyle w:val="ListParagraph"/>
        <w:numPr>
          <w:ilvl w:val="0"/>
          <w:numId w:val="11"/>
        </w:numPr>
        <w:spacing w:before="400" w:after="21" w:line="360" w:lineRule="auto"/>
        <w:jc w:val="both"/>
      </w:pPr>
      <w:r>
        <w:t>Rol en el sistema: Directo.</w:t>
      </w:r>
    </w:p>
    <w:p w14:paraId="08E94238" w14:textId="77777777" w:rsidR="00E95F7F" w:rsidRPr="00196243" w:rsidRDefault="00E95F7F" w:rsidP="00293FA9">
      <w:pPr>
        <w:pStyle w:val="Titulo21"/>
        <w:spacing w:before="400" w:after="21" w:line="360" w:lineRule="auto"/>
      </w:pPr>
      <w:bookmarkStart w:id="20" w:name="_Toc43335616"/>
      <w:r w:rsidRPr="00196243">
        <w:t>Restricciones</w:t>
      </w:r>
      <w:bookmarkEnd w:id="20"/>
      <w:r w:rsidRPr="00196243">
        <w:t xml:space="preserve"> </w:t>
      </w:r>
    </w:p>
    <w:p w14:paraId="779E0D9F" w14:textId="77777777" w:rsidR="00E95F7F" w:rsidRPr="0071050D" w:rsidRDefault="00E95F7F" w:rsidP="00E95F7F">
      <w:pPr>
        <w:pStyle w:val="ListParagraph"/>
        <w:numPr>
          <w:ilvl w:val="0"/>
          <w:numId w:val="17"/>
        </w:numPr>
        <w:spacing w:before="240" w:after="21" w:line="360" w:lineRule="auto"/>
        <w:jc w:val="both"/>
      </w:pPr>
      <w:r w:rsidRPr="009A1927">
        <w:rPr>
          <w:b/>
        </w:rPr>
        <w:t>Desarrollo móvil:</w:t>
      </w:r>
      <w:r>
        <w:t xml:space="preserve"> La aplicación será desarrollada para dispositivos móviles con sistema operativo Android desde la </w:t>
      </w:r>
      <w:r w:rsidRPr="008C4C2A">
        <w:t xml:space="preserve">versión </w:t>
      </w:r>
      <w:r>
        <w:t xml:space="preserve">6 hasta la </w:t>
      </w:r>
      <w:r w:rsidRPr="008C4C2A">
        <w:t>9.</w:t>
      </w:r>
    </w:p>
    <w:p w14:paraId="057D7E35" w14:textId="77777777" w:rsidR="00E95F7F" w:rsidRPr="009A1927" w:rsidRDefault="00E95F7F" w:rsidP="00E95F7F">
      <w:pPr>
        <w:pStyle w:val="ListParagraph"/>
        <w:numPr>
          <w:ilvl w:val="0"/>
          <w:numId w:val="17"/>
        </w:numPr>
        <w:spacing w:before="240" w:after="21" w:line="360" w:lineRule="auto"/>
        <w:jc w:val="both"/>
        <w:rPr>
          <w:bCs/>
        </w:rPr>
      </w:pPr>
      <w:r w:rsidRPr="009A1927">
        <w:rPr>
          <w:b/>
        </w:rPr>
        <w:t>Pacientes:</w:t>
      </w:r>
      <w:r w:rsidRPr="009A1927">
        <w:rPr>
          <w:bCs/>
        </w:rPr>
        <w:t xml:space="preserve"> Solo se consideran adultos.</w:t>
      </w:r>
    </w:p>
    <w:p w14:paraId="3A5F6B08" w14:textId="77777777" w:rsidR="00E95F7F" w:rsidRPr="009A1927" w:rsidRDefault="00E95F7F" w:rsidP="00E95F7F">
      <w:pPr>
        <w:pStyle w:val="ListParagraph"/>
        <w:numPr>
          <w:ilvl w:val="0"/>
          <w:numId w:val="17"/>
        </w:numPr>
        <w:spacing w:before="240" w:after="21" w:line="360" w:lineRule="auto"/>
        <w:jc w:val="both"/>
        <w:rPr>
          <w:bCs/>
        </w:rPr>
      </w:pPr>
      <w:r w:rsidRPr="009A1927">
        <w:rPr>
          <w:b/>
        </w:rPr>
        <w:t>ISAK:</w:t>
      </w:r>
      <w:r w:rsidRPr="009A1927">
        <w:rPr>
          <w:bCs/>
        </w:rPr>
        <w:t xml:space="preserve"> Las mediciones antropométricas están basadas en la certificación ISAK </w:t>
      </w:r>
      <w:r>
        <w:rPr>
          <w:bCs/>
        </w:rPr>
        <w:t xml:space="preserve">nivel </w:t>
      </w:r>
      <w:r w:rsidRPr="009A1927">
        <w:rPr>
          <w:bCs/>
        </w:rPr>
        <w:t>2.</w:t>
      </w:r>
    </w:p>
    <w:p w14:paraId="7999D916" w14:textId="77777777" w:rsidR="00E95F7F" w:rsidRDefault="00E95F7F" w:rsidP="00E95F7F">
      <w:pPr>
        <w:pStyle w:val="ListParagraph"/>
        <w:numPr>
          <w:ilvl w:val="0"/>
          <w:numId w:val="17"/>
        </w:numPr>
        <w:spacing w:before="240" w:after="21" w:line="360" w:lineRule="auto"/>
        <w:jc w:val="both"/>
        <w:rPr>
          <w:bCs/>
        </w:rPr>
      </w:pPr>
      <w:r>
        <w:rPr>
          <w:b/>
        </w:rPr>
        <w:t>Respaldo y recuperación</w:t>
      </w:r>
      <w:r w:rsidRPr="009A1927">
        <w:rPr>
          <w:b/>
        </w:rPr>
        <w:t>:</w:t>
      </w:r>
      <w:r>
        <w:rPr>
          <w:bCs/>
        </w:rPr>
        <w:t xml:space="preserve"> El respaldo y recuperación de información se realizará mediante el uso del servicio de Google Drive. </w:t>
      </w:r>
    </w:p>
    <w:p w14:paraId="1E2A1043" w14:textId="77777777" w:rsidR="00E95F7F" w:rsidRPr="00010DAA" w:rsidRDefault="00E95F7F" w:rsidP="00E95F7F">
      <w:pPr>
        <w:pStyle w:val="ListParagraph"/>
        <w:numPr>
          <w:ilvl w:val="0"/>
          <w:numId w:val="17"/>
        </w:numPr>
        <w:spacing w:before="240" w:after="21" w:line="360" w:lineRule="auto"/>
        <w:jc w:val="both"/>
        <w:rPr>
          <w:bCs/>
        </w:rPr>
      </w:pPr>
      <w:r w:rsidRPr="00010DAA">
        <w:rPr>
          <w:b/>
        </w:rPr>
        <w:t xml:space="preserve">Almacenamiento: </w:t>
      </w:r>
      <w:r w:rsidRPr="00010DAA">
        <w:rPr>
          <w:bCs/>
        </w:rPr>
        <w:t xml:space="preserve">Las medidas calculadas y registradas mediante el sistema, junto con la información </w:t>
      </w:r>
      <w:r w:rsidRPr="004829B3">
        <w:t>involucrada en el historial clínico,</w:t>
      </w:r>
      <w:r w:rsidRPr="00010DAA">
        <w:rPr>
          <w:bCs/>
        </w:rPr>
        <w:t xml:space="preserve"> serán los </w:t>
      </w:r>
      <w:r w:rsidRPr="004829B3">
        <w:t>únicos datos que estarán almacenados en el sistema.</w:t>
      </w:r>
    </w:p>
    <w:p w14:paraId="4EBEAA23" w14:textId="77777777" w:rsidR="00E95F7F" w:rsidRPr="00010DAA" w:rsidRDefault="00E95F7F" w:rsidP="00E95F7F">
      <w:pPr>
        <w:pStyle w:val="ListParagraph"/>
        <w:numPr>
          <w:ilvl w:val="0"/>
          <w:numId w:val="17"/>
        </w:numPr>
        <w:spacing w:before="240" w:after="21" w:line="360" w:lineRule="auto"/>
        <w:jc w:val="both"/>
        <w:rPr>
          <w:bCs/>
        </w:rPr>
      </w:pPr>
      <w:r w:rsidRPr="00010DAA">
        <w:rPr>
          <w:b/>
          <w:bCs/>
        </w:rPr>
        <w:t xml:space="preserve">Cuenta de usuario local: </w:t>
      </w:r>
      <w:r w:rsidRPr="004829B3">
        <w:t xml:space="preserve">La cuenta de usuario será creada en un dispositivo, específica para el usuario y permanecerá de forma local en el </w:t>
      </w:r>
      <w:r>
        <w:t>dispositivo móvil</w:t>
      </w:r>
      <w:r w:rsidRPr="004829B3">
        <w:t>.</w:t>
      </w:r>
    </w:p>
    <w:p w14:paraId="0391EBB7" w14:textId="77777777" w:rsidR="00E95F7F" w:rsidRPr="009A1927" w:rsidRDefault="00E95F7F" w:rsidP="004829B3">
      <w:pPr>
        <w:pStyle w:val="ListParagraph"/>
        <w:spacing w:before="240" w:after="21" w:line="360" w:lineRule="auto"/>
        <w:jc w:val="both"/>
        <w:rPr>
          <w:bCs/>
        </w:rPr>
      </w:pPr>
    </w:p>
    <w:p w14:paraId="100C8DA5" w14:textId="77777777" w:rsidR="00E95F7F" w:rsidRPr="00196243" w:rsidRDefault="00E95F7F" w:rsidP="00293FA9">
      <w:pPr>
        <w:pStyle w:val="Titulo21"/>
        <w:spacing w:before="400" w:after="21" w:line="360" w:lineRule="auto"/>
      </w:pPr>
      <w:r w:rsidRPr="00196243">
        <w:t xml:space="preserve"> </w:t>
      </w:r>
      <w:bookmarkStart w:id="21" w:name="_Toc43335617"/>
      <w:r w:rsidRPr="00196243">
        <w:t>Suposiciones y dependencias</w:t>
      </w:r>
      <w:bookmarkEnd w:id="21"/>
      <w:r w:rsidRPr="00196243">
        <w:t xml:space="preserve"> </w:t>
      </w:r>
    </w:p>
    <w:p w14:paraId="4CA2B554" w14:textId="77777777" w:rsidR="00E95F7F" w:rsidRDefault="00E95F7F" w:rsidP="00E95F7F">
      <w:pPr>
        <w:numPr>
          <w:ilvl w:val="0"/>
          <w:numId w:val="1"/>
        </w:numPr>
        <w:spacing w:after="21" w:line="360" w:lineRule="auto"/>
        <w:jc w:val="both"/>
      </w:pPr>
      <w:r w:rsidRPr="00600DBF">
        <w:t xml:space="preserve">Se asume que los requisitos aquí descritos son estables y satisfacen las necesidades del sistema. </w:t>
      </w:r>
    </w:p>
    <w:p w14:paraId="19132ECF" w14:textId="77777777" w:rsidR="00E95F7F" w:rsidRDefault="00E95F7F" w:rsidP="00E95F7F">
      <w:pPr>
        <w:numPr>
          <w:ilvl w:val="0"/>
          <w:numId w:val="1"/>
        </w:numPr>
        <w:spacing w:after="21" w:line="360" w:lineRule="auto"/>
        <w:jc w:val="both"/>
      </w:pPr>
      <w:r>
        <w:t>El usuario cumple con las características ya descritas en el apartado anterior.</w:t>
      </w:r>
      <w:r w:rsidRPr="00676007">
        <w:t xml:space="preserve"> </w:t>
      </w:r>
    </w:p>
    <w:p w14:paraId="0FF78621" w14:textId="77777777" w:rsidR="00E95F7F" w:rsidRDefault="00E95F7F" w:rsidP="00E95F7F">
      <w:pPr>
        <w:numPr>
          <w:ilvl w:val="0"/>
          <w:numId w:val="1"/>
        </w:numPr>
        <w:spacing w:after="21" w:line="360" w:lineRule="auto"/>
        <w:jc w:val="both"/>
      </w:pPr>
      <w:r>
        <w:t>El usuario tiene un dispositivo móvil con las características mínimas necesarias.</w:t>
      </w:r>
    </w:p>
    <w:p w14:paraId="25E16C0B" w14:textId="77777777" w:rsidR="00E95F7F" w:rsidRDefault="00E95F7F" w:rsidP="00E95F7F">
      <w:pPr>
        <w:numPr>
          <w:ilvl w:val="0"/>
          <w:numId w:val="1"/>
        </w:numPr>
        <w:spacing w:after="21" w:line="360" w:lineRule="auto"/>
        <w:jc w:val="both"/>
      </w:pPr>
      <w:r>
        <w:t>El usuario tiene una cuenta de Google con la cual vincular el servicio de Google Drive.</w:t>
      </w:r>
    </w:p>
    <w:p w14:paraId="53FAA37C" w14:textId="77777777" w:rsidR="00E95F7F" w:rsidRPr="00196243" w:rsidRDefault="00E95F7F" w:rsidP="00293FA9">
      <w:pPr>
        <w:pStyle w:val="Titulo11"/>
      </w:pPr>
      <w:bookmarkStart w:id="22" w:name="_Toc43335618"/>
      <w:r>
        <w:t>R</w:t>
      </w:r>
      <w:r w:rsidRPr="00196243">
        <w:t>equerimientos</w:t>
      </w:r>
      <w:r>
        <w:t xml:space="preserve"> Específicos</w:t>
      </w:r>
      <w:bookmarkEnd w:id="22"/>
    </w:p>
    <w:p w14:paraId="515E9C72" w14:textId="77777777" w:rsidR="00E95F7F" w:rsidRDefault="00E95F7F" w:rsidP="00293FA9">
      <w:pPr>
        <w:pStyle w:val="Titulo21"/>
        <w:spacing w:before="400" w:after="21" w:line="360" w:lineRule="auto"/>
      </w:pPr>
      <w:bookmarkStart w:id="23" w:name="_Toc43335619"/>
      <w:r w:rsidRPr="00DD60D4">
        <w:t>Interfaces de usuario</w:t>
      </w:r>
      <w:bookmarkEnd w:id="23"/>
    </w:p>
    <w:p w14:paraId="35A4976F" w14:textId="77777777" w:rsidR="00E95F7F" w:rsidRDefault="00E95F7F" w:rsidP="00293FA9">
      <w:pPr>
        <w:pStyle w:val="Titulo31"/>
        <w:spacing w:before="400" w:after="21" w:line="360" w:lineRule="auto"/>
      </w:pPr>
      <w:bookmarkStart w:id="24" w:name="_Toc43335620"/>
      <w:r w:rsidRPr="00AF3B30">
        <w:rPr>
          <w:bCs/>
        </w:rPr>
        <w:t>Interfaces de hardware</w:t>
      </w:r>
      <w:bookmarkEnd w:id="24"/>
    </w:p>
    <w:p w14:paraId="065244E2" w14:textId="77777777" w:rsidR="00E95F7F" w:rsidRDefault="00E95F7F" w:rsidP="00293FA9">
      <w:pPr>
        <w:spacing w:before="400" w:after="21" w:line="360" w:lineRule="auto"/>
        <w:ind w:firstLine="720"/>
        <w:jc w:val="both"/>
      </w:pPr>
      <w:r w:rsidRPr="000B00A4">
        <w:t xml:space="preserve">La interfaz </w:t>
      </w:r>
      <w:r>
        <w:t>de hardware consistirá principalmente en dos dispositivos, un teléfono inteligente móvil y un sistema embebido, cuyas características mínimas requeridas son:</w:t>
      </w:r>
    </w:p>
    <w:p w14:paraId="1D29577D" w14:textId="77777777" w:rsidR="00E95F7F" w:rsidRPr="002022BD" w:rsidRDefault="00E95F7F" w:rsidP="00293FA9">
      <w:pPr>
        <w:spacing w:before="400" w:after="21" w:line="360" w:lineRule="auto"/>
        <w:ind w:firstLine="720"/>
        <w:jc w:val="both"/>
      </w:pPr>
      <w:r>
        <w:t>Dispositivo móvil:</w:t>
      </w:r>
    </w:p>
    <w:p w14:paraId="560E1187" w14:textId="77777777" w:rsidR="00E95F7F" w:rsidRDefault="00E95F7F" w:rsidP="00E95F7F">
      <w:pPr>
        <w:pStyle w:val="ListParagraph"/>
        <w:numPr>
          <w:ilvl w:val="1"/>
          <w:numId w:val="1"/>
        </w:numPr>
        <w:spacing w:before="400" w:after="21" w:line="360" w:lineRule="auto"/>
        <w:jc w:val="both"/>
      </w:pPr>
      <w:r w:rsidRPr="00B71577">
        <w:t>Cámara</w:t>
      </w:r>
      <w:r>
        <w:t xml:space="preserve"> Trasera: 8 megapíxeles o superior.</w:t>
      </w:r>
    </w:p>
    <w:p w14:paraId="74C34DF1" w14:textId="77777777" w:rsidR="00E95F7F" w:rsidRDefault="00E95F7F" w:rsidP="00E95F7F">
      <w:pPr>
        <w:pStyle w:val="ListParagraph"/>
        <w:numPr>
          <w:ilvl w:val="1"/>
          <w:numId w:val="1"/>
        </w:numPr>
        <w:spacing w:before="400" w:after="21" w:line="360" w:lineRule="auto"/>
        <w:jc w:val="both"/>
      </w:pPr>
      <w:r>
        <w:t xml:space="preserve">Bluetooth: </w:t>
      </w:r>
      <w:r w:rsidRPr="0031230A">
        <w:t>Bluetooth 3.0.</w:t>
      </w:r>
      <w:r>
        <w:t xml:space="preserve"> o superior.</w:t>
      </w:r>
    </w:p>
    <w:p w14:paraId="039217F5" w14:textId="77777777" w:rsidR="00E95F7F" w:rsidRDefault="00E95F7F" w:rsidP="00E95F7F">
      <w:pPr>
        <w:pStyle w:val="ListParagraph"/>
        <w:numPr>
          <w:ilvl w:val="1"/>
          <w:numId w:val="1"/>
        </w:numPr>
        <w:spacing w:before="400" w:after="21" w:line="360" w:lineRule="auto"/>
        <w:jc w:val="both"/>
        <w:rPr>
          <w:lang w:val="es-MX"/>
        </w:rPr>
      </w:pPr>
      <w:r w:rsidRPr="00D91B97">
        <w:rPr>
          <w:lang w:val="es-MX"/>
        </w:rPr>
        <w:t>Memoria RAM: 3GB o superio</w:t>
      </w:r>
      <w:r>
        <w:rPr>
          <w:lang w:val="es-MX"/>
        </w:rPr>
        <w:t>r.</w:t>
      </w:r>
    </w:p>
    <w:p w14:paraId="16ADB9CB" w14:textId="77777777" w:rsidR="00E95F7F" w:rsidRDefault="00E95F7F" w:rsidP="00E95F7F">
      <w:pPr>
        <w:pStyle w:val="ListParagraph"/>
        <w:numPr>
          <w:ilvl w:val="1"/>
          <w:numId w:val="1"/>
        </w:numPr>
        <w:spacing w:before="400" w:after="21" w:line="360" w:lineRule="auto"/>
        <w:jc w:val="both"/>
      </w:pPr>
      <w:r>
        <w:t xml:space="preserve">Sistema Operativo: Android 6 o </w:t>
      </w:r>
      <w:r w:rsidRPr="00655B38">
        <w:t>superior</w:t>
      </w:r>
      <w:r>
        <w:t xml:space="preserve">es </w:t>
      </w:r>
      <w:r w:rsidRPr="00655B38">
        <w:t>hasta la versión 9.</w:t>
      </w:r>
    </w:p>
    <w:p w14:paraId="21BD6588" w14:textId="77777777" w:rsidR="00E95F7F" w:rsidRDefault="00E95F7F" w:rsidP="00293FA9">
      <w:pPr>
        <w:spacing w:before="400" w:after="21" w:line="360" w:lineRule="auto"/>
        <w:ind w:left="720"/>
        <w:jc w:val="both"/>
      </w:pPr>
      <w:r>
        <w:t>Sistema embebido:</w:t>
      </w:r>
    </w:p>
    <w:p w14:paraId="79ECE280" w14:textId="77777777" w:rsidR="00E95F7F" w:rsidRDefault="00E95F7F" w:rsidP="00E95F7F">
      <w:pPr>
        <w:pStyle w:val="ListParagraph"/>
        <w:numPr>
          <w:ilvl w:val="1"/>
          <w:numId w:val="1"/>
        </w:numPr>
        <w:spacing w:before="400" w:after="21" w:line="360" w:lineRule="auto"/>
        <w:jc w:val="both"/>
      </w:pPr>
      <w:r>
        <w:t>Placa de desarrollo: Puertos de entrada y salida suficientes para el sistema, así como compatibilidad con módulos adicionales.</w:t>
      </w:r>
    </w:p>
    <w:p w14:paraId="0FBA4F60" w14:textId="77777777" w:rsidR="00E95F7F" w:rsidRDefault="00E95F7F" w:rsidP="00E95F7F">
      <w:pPr>
        <w:pStyle w:val="ListParagraph"/>
        <w:numPr>
          <w:ilvl w:val="1"/>
          <w:numId w:val="1"/>
        </w:numPr>
        <w:spacing w:before="400" w:after="21" w:line="360" w:lineRule="auto"/>
        <w:jc w:val="both"/>
      </w:pPr>
      <w:r>
        <w:t>Sensor angular</w:t>
      </w:r>
    </w:p>
    <w:p w14:paraId="7983C78D" w14:textId="77777777" w:rsidR="00E95F7F" w:rsidRDefault="00E95F7F" w:rsidP="00E95F7F">
      <w:pPr>
        <w:pStyle w:val="ListParagraph"/>
        <w:numPr>
          <w:ilvl w:val="1"/>
          <w:numId w:val="1"/>
        </w:numPr>
        <w:spacing w:before="400" w:after="21" w:line="360" w:lineRule="auto"/>
        <w:jc w:val="both"/>
      </w:pPr>
      <w:r>
        <w:t>Módulo Bluetooth</w:t>
      </w:r>
    </w:p>
    <w:p w14:paraId="4F8B5678" w14:textId="77777777" w:rsidR="00E95F7F" w:rsidRPr="002022BD" w:rsidRDefault="00E95F7F" w:rsidP="00293FA9">
      <w:pPr>
        <w:pStyle w:val="Titulo31"/>
        <w:spacing w:before="400" w:after="21" w:line="360" w:lineRule="auto"/>
      </w:pPr>
      <w:bookmarkStart w:id="25" w:name="_Toc43335621"/>
      <w:r w:rsidRPr="00AF3B30">
        <w:rPr>
          <w:bCs/>
        </w:rPr>
        <w:t>Interfaces de software</w:t>
      </w:r>
      <w:bookmarkEnd w:id="25"/>
      <w:r w:rsidRPr="00AF3B30">
        <w:rPr>
          <w:bCs/>
        </w:rPr>
        <w:t xml:space="preserve"> </w:t>
      </w:r>
    </w:p>
    <w:p w14:paraId="2F812950" w14:textId="77777777" w:rsidR="00E95F7F" w:rsidRPr="00CA79EB" w:rsidRDefault="00E95F7F" w:rsidP="00293FA9">
      <w:pPr>
        <w:spacing w:before="400" w:after="21" w:line="360" w:lineRule="auto"/>
        <w:jc w:val="both"/>
        <w:rPr>
          <w:shd w:val="clear" w:color="auto" w:fill="FFFFFF"/>
        </w:rPr>
      </w:pPr>
      <w:r>
        <w:rPr>
          <w:b/>
          <w:bCs/>
        </w:rPr>
        <w:tab/>
      </w:r>
      <w:r>
        <w:t xml:space="preserve">La aplicación móvil que integra al sistema deberá </w:t>
      </w:r>
      <w:r w:rsidRPr="00E514FF">
        <w:t>contener una</w:t>
      </w:r>
      <w:r w:rsidRPr="000B00A4">
        <w:t xml:space="preserve"> interfaz </w:t>
      </w:r>
      <w:r>
        <w:t xml:space="preserve">gráfica de </w:t>
      </w:r>
      <w:r w:rsidRPr="000B00A4">
        <w:t xml:space="preserve">usuario </w:t>
      </w:r>
      <w:r w:rsidRPr="00E514FF">
        <w:t xml:space="preserve">que </w:t>
      </w:r>
      <w:r w:rsidRPr="000B00A4">
        <w:t>consistirá en un conjunto de v</w:t>
      </w:r>
      <w:r>
        <w:t>istas</w:t>
      </w:r>
      <w:r w:rsidRPr="000B00A4">
        <w:t xml:space="preserve"> con botones, listas y campos de textos. Ésta deberá ser construida específicamente para el sistema propuesto</w:t>
      </w:r>
      <w:r w:rsidRPr="00E514FF">
        <w:t>, además de se</w:t>
      </w:r>
      <w:r w:rsidRPr="00E514FF">
        <w:rPr>
          <w:shd w:val="clear" w:color="auto" w:fill="FFFFFF"/>
        </w:rPr>
        <w:t>r amigable e intuitiva.</w:t>
      </w:r>
    </w:p>
    <w:p w14:paraId="091AB53D" w14:textId="77777777" w:rsidR="00E95F7F" w:rsidRPr="00AF3B30" w:rsidRDefault="00E95F7F" w:rsidP="00293FA9">
      <w:pPr>
        <w:pStyle w:val="Titulo31"/>
        <w:spacing w:before="400" w:after="21" w:line="360" w:lineRule="auto"/>
      </w:pPr>
      <w:r>
        <w:rPr>
          <w:bCs/>
        </w:rPr>
        <w:t xml:space="preserve"> </w:t>
      </w:r>
      <w:bookmarkStart w:id="26" w:name="_Toc43335622"/>
      <w:r w:rsidRPr="00AF3B30">
        <w:rPr>
          <w:bCs/>
        </w:rPr>
        <w:t>Interfaces</w:t>
      </w:r>
      <w:r w:rsidRPr="00AF3B30">
        <w:t xml:space="preserve"> de comunicación</w:t>
      </w:r>
      <w:bookmarkEnd w:id="26"/>
      <w:r w:rsidRPr="00AF3B30">
        <w:t xml:space="preserve"> </w:t>
      </w:r>
    </w:p>
    <w:p w14:paraId="60A78A19" w14:textId="77777777" w:rsidR="00E95F7F" w:rsidRDefault="00E95F7F" w:rsidP="00293FA9">
      <w:pPr>
        <w:spacing w:before="400" w:after="21" w:line="360" w:lineRule="auto"/>
        <w:ind w:firstLine="720"/>
        <w:jc w:val="both"/>
      </w:pPr>
      <w:r w:rsidRPr="000B00A4">
        <w:t>L</w:t>
      </w:r>
      <w:r>
        <w:t>a aplicación y sistema embebido</w:t>
      </w:r>
      <w:r w:rsidRPr="000B00A4">
        <w:t xml:space="preserve"> se comunicarán entre sí, mediante </w:t>
      </w:r>
      <w:r>
        <w:t xml:space="preserve">el </w:t>
      </w:r>
      <w:r w:rsidRPr="000B00A4">
        <w:t>protocolo</w:t>
      </w:r>
      <w:r>
        <w:t xml:space="preserve"> bluetooth, de igual manera dicha aplicación implementará el uso de </w:t>
      </w:r>
      <w:r w:rsidRPr="000B00A4">
        <w:t xml:space="preserve">protocolos </w:t>
      </w:r>
      <w:r>
        <w:t>de</w:t>
      </w:r>
      <w:r w:rsidRPr="000B00A4">
        <w:t xml:space="preserve"> internet</w:t>
      </w:r>
      <w:r>
        <w:t xml:space="preserve"> para el respaldo y recuperación de datos en la nube, </w:t>
      </w:r>
      <w:r w:rsidRPr="00740916">
        <w:t>cuando el usuario lo requiera.</w:t>
      </w:r>
    </w:p>
    <w:p w14:paraId="1669CFFB" w14:textId="77777777" w:rsidR="00E95F7F" w:rsidRDefault="00E95F7F" w:rsidP="00293FA9">
      <w:pPr>
        <w:pStyle w:val="Titulo31"/>
        <w:spacing w:before="400" w:after="21" w:line="360" w:lineRule="auto"/>
        <w:ind w:left="720" w:hanging="720"/>
      </w:pPr>
      <w:bookmarkStart w:id="27" w:name="_Toc43335623"/>
      <w:r>
        <w:rPr>
          <w:bCs/>
        </w:rPr>
        <w:t>Operaciones</w:t>
      </w:r>
      <w:bookmarkEnd w:id="27"/>
    </w:p>
    <w:p w14:paraId="745C7D10" w14:textId="77777777" w:rsidR="00E95F7F" w:rsidRDefault="00E95F7F" w:rsidP="00E95F7F">
      <w:pPr>
        <w:pStyle w:val="ListParagraph"/>
        <w:numPr>
          <w:ilvl w:val="0"/>
          <w:numId w:val="13"/>
        </w:numPr>
        <w:spacing w:before="400" w:after="21" w:line="360" w:lineRule="auto"/>
        <w:jc w:val="both"/>
      </w:pPr>
      <w:r>
        <w:t>Períodos de operaciones interactivas y períodos de operaciones desatendidas.</w:t>
      </w:r>
    </w:p>
    <w:p w14:paraId="1B36C773" w14:textId="77777777" w:rsidR="00E95F7F" w:rsidRPr="002022BD" w:rsidRDefault="00E95F7F" w:rsidP="00293FA9">
      <w:pPr>
        <w:pStyle w:val="ListParagraph"/>
        <w:spacing w:before="400" w:after="21" w:line="360" w:lineRule="auto"/>
        <w:ind w:left="360" w:firstLine="360"/>
        <w:jc w:val="both"/>
      </w:pPr>
      <w:r>
        <w:t>La información registrada en un periodo mayor de 2 años dejará de ser procesada y almacenada en la memoria local del dispositivo.</w:t>
      </w:r>
    </w:p>
    <w:p w14:paraId="1F8E4B57" w14:textId="77777777" w:rsidR="00E95F7F" w:rsidRPr="004E1ED3" w:rsidRDefault="00E95F7F" w:rsidP="00293FA9">
      <w:pPr>
        <w:pStyle w:val="ListParagraph"/>
        <w:spacing w:before="400" w:after="21" w:line="360" w:lineRule="auto"/>
        <w:ind w:left="360" w:firstLine="360"/>
        <w:jc w:val="both"/>
      </w:pPr>
      <w:r>
        <w:t>El análisis de datos seleccionados para los cálculos comparativos solo considerará aquellos datos que hayan sido obtenidos con históricos mensuales continuos.</w:t>
      </w:r>
    </w:p>
    <w:p w14:paraId="30ED03CD" w14:textId="77777777" w:rsidR="00E95F7F" w:rsidRDefault="00E95F7F" w:rsidP="00E95F7F">
      <w:pPr>
        <w:pStyle w:val="ListParagraph"/>
        <w:numPr>
          <w:ilvl w:val="0"/>
          <w:numId w:val="13"/>
        </w:numPr>
        <w:spacing w:before="400" w:after="21" w:line="360" w:lineRule="auto"/>
        <w:jc w:val="both"/>
      </w:pPr>
      <w:r w:rsidRPr="00E74711">
        <w:t>Operaciones de respaldo y recuperación</w:t>
      </w:r>
      <w:r>
        <w:t>.</w:t>
      </w:r>
    </w:p>
    <w:p w14:paraId="0FB795FC" w14:textId="77777777" w:rsidR="00E95F7F" w:rsidRDefault="00E95F7F" w:rsidP="00E95F7F">
      <w:pPr>
        <w:pStyle w:val="ListParagraph"/>
        <w:numPr>
          <w:ilvl w:val="1"/>
          <w:numId w:val="13"/>
        </w:numPr>
        <w:spacing w:before="400" w:after="21" w:line="360" w:lineRule="auto"/>
        <w:jc w:val="both"/>
      </w:pPr>
      <w:r>
        <w:t>Respaldo de información: La aplicación será capaz de realizar operaciones de respaldo a la nube utilizando los servicios proporcionados por Google, con ello el usuario podrá hacer uso de su cuenta en Google para el respaldo de información de forma periódica que está almacenada de manera local en el dispositivo del usuario.</w:t>
      </w:r>
    </w:p>
    <w:p w14:paraId="1101951B" w14:textId="77777777" w:rsidR="00E95F7F" w:rsidRDefault="00E95F7F" w:rsidP="00E95F7F">
      <w:pPr>
        <w:pStyle w:val="ListParagraph"/>
        <w:numPr>
          <w:ilvl w:val="1"/>
          <w:numId w:val="13"/>
        </w:numPr>
        <w:spacing w:before="400" w:after="21" w:line="360" w:lineRule="auto"/>
        <w:jc w:val="both"/>
      </w:pPr>
      <w:r>
        <w:t>Recuperación: Dado al respaldo almacenado en la nube, la aplicación deberá ser capaz de restaurar la última versión de los datos almacenados a la memoria local del dispositivo donde el usuario este utilizando la aplicación.</w:t>
      </w:r>
    </w:p>
    <w:p w14:paraId="04C1D4E6" w14:textId="77777777" w:rsidR="00E95F7F" w:rsidRPr="002022BD" w:rsidRDefault="00E95F7F" w:rsidP="00293FA9">
      <w:pPr>
        <w:spacing w:before="400" w:after="21" w:line="360" w:lineRule="auto"/>
        <w:ind w:left="720" w:hanging="720"/>
        <w:jc w:val="both"/>
      </w:pPr>
    </w:p>
    <w:p w14:paraId="1B1135DA" w14:textId="77777777" w:rsidR="00E95F7F" w:rsidRDefault="00E95F7F" w:rsidP="00293FA9">
      <w:pPr>
        <w:pStyle w:val="Titulo21"/>
        <w:spacing w:before="400" w:after="21" w:line="360" w:lineRule="auto"/>
      </w:pPr>
      <w:r w:rsidRPr="00196243">
        <w:t xml:space="preserve"> </w:t>
      </w:r>
      <w:bookmarkStart w:id="28" w:name="_Toc43335624"/>
      <w:r w:rsidRPr="00196243">
        <w:t>Requerimientos</w:t>
      </w:r>
      <w:bookmarkEnd w:id="28"/>
      <w:r w:rsidRPr="00196243">
        <w:t xml:space="preserve"> </w:t>
      </w:r>
    </w:p>
    <w:p w14:paraId="7E4BABCE" w14:textId="77777777" w:rsidR="00E95F7F" w:rsidRDefault="00E95F7F" w:rsidP="00293FA9">
      <w:pPr>
        <w:spacing w:before="400" w:after="21" w:line="360" w:lineRule="auto"/>
        <w:ind w:firstLine="720"/>
        <w:jc w:val="both"/>
      </w:pPr>
      <w:r>
        <w:t>En este apartado se describen los requerimientos tanto funcionales como no funcionales, cuya presentación se rige bajo el siguiente formato:</w:t>
      </w:r>
    </w:p>
    <w:tbl>
      <w:tblPr>
        <w:tblStyle w:val="GridTable2"/>
        <w:tblW w:w="9030" w:type="dxa"/>
        <w:tblLayout w:type="fixed"/>
        <w:tblLook w:val="0600" w:firstRow="0" w:lastRow="0" w:firstColumn="0" w:lastColumn="0" w:noHBand="1" w:noVBand="1"/>
      </w:tblPr>
      <w:tblGrid>
        <w:gridCol w:w="1833"/>
        <w:gridCol w:w="7197"/>
      </w:tblGrid>
      <w:tr w:rsidR="00E95F7F" w:rsidRPr="00DB44FC" w14:paraId="19F9E936" w14:textId="77777777" w:rsidTr="00DB44FC">
        <w:trPr>
          <w:trHeight w:val="440"/>
        </w:trPr>
        <w:tc>
          <w:tcPr>
            <w:tcW w:w="9030" w:type="dxa"/>
            <w:gridSpan w:val="2"/>
          </w:tcPr>
          <w:p w14:paraId="380B0635" w14:textId="77777777" w:rsidR="00E95F7F" w:rsidRPr="00DB44FC" w:rsidRDefault="00E95F7F" w:rsidP="00DB44FC">
            <w:r w:rsidRPr="00DB44FC">
              <w:t xml:space="preserve"> Identificador del Requerimiento</w:t>
            </w:r>
          </w:p>
        </w:tc>
      </w:tr>
      <w:tr w:rsidR="00E95F7F" w:rsidRPr="00DB44FC" w14:paraId="563F6E15" w14:textId="77777777" w:rsidTr="00DB44FC">
        <w:trPr>
          <w:trHeight w:val="700"/>
        </w:trPr>
        <w:tc>
          <w:tcPr>
            <w:tcW w:w="1833" w:type="dxa"/>
          </w:tcPr>
          <w:p w14:paraId="23747ACF" w14:textId="77777777" w:rsidR="00E95F7F" w:rsidRPr="00DB44FC" w:rsidRDefault="00E95F7F" w:rsidP="00DB44FC">
            <w:r w:rsidRPr="00DB44FC">
              <w:t xml:space="preserve">Nombre corto: </w:t>
            </w:r>
          </w:p>
        </w:tc>
        <w:tc>
          <w:tcPr>
            <w:tcW w:w="7197" w:type="dxa"/>
          </w:tcPr>
          <w:p w14:paraId="469827E6" w14:textId="77777777" w:rsidR="00E95F7F" w:rsidRPr="00DB44FC" w:rsidRDefault="00E95F7F" w:rsidP="00DB44FC">
            <w:r w:rsidRPr="00DB44FC">
              <w:t xml:space="preserve"> Nombre de referencia para el requerimiento </w:t>
            </w:r>
          </w:p>
        </w:tc>
      </w:tr>
      <w:tr w:rsidR="00E95F7F" w:rsidRPr="00DB44FC" w14:paraId="02D93F54" w14:textId="77777777" w:rsidTr="00DB44FC">
        <w:trPr>
          <w:trHeight w:val="700"/>
        </w:trPr>
        <w:tc>
          <w:tcPr>
            <w:tcW w:w="1833" w:type="dxa"/>
          </w:tcPr>
          <w:p w14:paraId="5A6EF910" w14:textId="77777777" w:rsidR="00E95F7F" w:rsidRPr="00DB44FC" w:rsidRDefault="00E95F7F" w:rsidP="00DB44FC">
            <w:r w:rsidRPr="00DB44FC">
              <w:t>Estatus:</w:t>
            </w:r>
          </w:p>
        </w:tc>
        <w:tc>
          <w:tcPr>
            <w:tcW w:w="7197" w:type="dxa"/>
          </w:tcPr>
          <w:p w14:paraId="6E55C80E" w14:textId="77777777" w:rsidR="00E95F7F" w:rsidRPr="00DB44FC" w:rsidRDefault="00E95F7F" w:rsidP="00DB44FC">
            <w:r w:rsidRPr="00DB44FC">
              <w:t>Referente a si el cliente ha aprobado la existencia y descripción del requerimiento.</w:t>
            </w:r>
          </w:p>
          <w:p w14:paraId="6BE8BAD8" w14:textId="77777777" w:rsidR="00E95F7F" w:rsidRPr="00DB44FC" w:rsidRDefault="00E95F7F" w:rsidP="00DB44FC">
            <w:r w:rsidRPr="00DB44FC">
              <w:t xml:space="preserve">Pendiente </w:t>
            </w:r>
          </w:p>
          <w:p w14:paraId="5A54D0C0" w14:textId="77777777" w:rsidR="00E95F7F" w:rsidRPr="00DB44FC" w:rsidRDefault="00E95F7F" w:rsidP="00DB44FC">
            <w:r w:rsidRPr="00DB44FC">
              <w:t>Aprobado</w:t>
            </w:r>
          </w:p>
        </w:tc>
      </w:tr>
      <w:tr w:rsidR="00E95F7F" w:rsidRPr="00DB44FC" w14:paraId="13A80323" w14:textId="77777777" w:rsidTr="00DB44FC">
        <w:trPr>
          <w:trHeight w:val="760"/>
        </w:trPr>
        <w:tc>
          <w:tcPr>
            <w:tcW w:w="1833" w:type="dxa"/>
          </w:tcPr>
          <w:p w14:paraId="635F2A5E" w14:textId="77777777" w:rsidR="00E95F7F" w:rsidRPr="00DB44FC" w:rsidRDefault="00E95F7F" w:rsidP="00DB44FC">
            <w:r w:rsidRPr="00DB44FC">
              <w:t xml:space="preserve">Descripción: </w:t>
            </w:r>
          </w:p>
        </w:tc>
        <w:tc>
          <w:tcPr>
            <w:tcW w:w="7197" w:type="dxa"/>
          </w:tcPr>
          <w:p w14:paraId="54E94279" w14:textId="77777777" w:rsidR="00E95F7F" w:rsidRPr="00DB44FC" w:rsidRDefault="00E95F7F" w:rsidP="00DB44FC">
            <w:r w:rsidRPr="00DB44FC">
              <w:t>Breve explicación de las actividades específicas que están involucradas y los actores involucrados.</w:t>
            </w:r>
          </w:p>
        </w:tc>
      </w:tr>
      <w:tr w:rsidR="00E95F7F" w:rsidRPr="00DB44FC" w14:paraId="62B02CAD" w14:textId="77777777" w:rsidTr="00DB44FC">
        <w:trPr>
          <w:trHeight w:val="700"/>
        </w:trPr>
        <w:tc>
          <w:tcPr>
            <w:tcW w:w="1833" w:type="dxa"/>
          </w:tcPr>
          <w:p w14:paraId="2F8D0DC3" w14:textId="77777777" w:rsidR="00E95F7F" w:rsidRPr="00DB44FC" w:rsidRDefault="00E95F7F" w:rsidP="00DB44FC">
            <w:r w:rsidRPr="00DB44FC">
              <w:t>Necesidades que resuelve:</w:t>
            </w:r>
          </w:p>
        </w:tc>
        <w:tc>
          <w:tcPr>
            <w:tcW w:w="7197" w:type="dxa"/>
          </w:tcPr>
          <w:p w14:paraId="5155C695" w14:textId="77777777" w:rsidR="00E95F7F" w:rsidRPr="00DB44FC" w:rsidRDefault="00E95F7F" w:rsidP="00DB44FC">
            <w:r w:rsidRPr="00DB44FC">
              <w:t>Solución que da nuestro requerimiento.</w:t>
            </w:r>
          </w:p>
        </w:tc>
      </w:tr>
      <w:tr w:rsidR="00E95F7F" w:rsidRPr="00DB44FC" w14:paraId="665964A9" w14:textId="77777777" w:rsidTr="00DB44FC">
        <w:trPr>
          <w:trHeight w:val="440"/>
        </w:trPr>
        <w:tc>
          <w:tcPr>
            <w:tcW w:w="1833" w:type="dxa"/>
          </w:tcPr>
          <w:p w14:paraId="1BAECDEE" w14:textId="77777777" w:rsidR="00E95F7F" w:rsidRPr="00DB44FC" w:rsidRDefault="00E95F7F" w:rsidP="00DB44FC">
            <w:r w:rsidRPr="00DB44FC">
              <w:t xml:space="preserve">Métrica de satisfacción: </w:t>
            </w:r>
          </w:p>
        </w:tc>
        <w:tc>
          <w:tcPr>
            <w:tcW w:w="7197" w:type="dxa"/>
          </w:tcPr>
          <w:p w14:paraId="1C1ED837" w14:textId="77777777" w:rsidR="00E95F7F" w:rsidRPr="00DB44FC" w:rsidRDefault="00E95F7F" w:rsidP="00DB44FC">
            <w:r w:rsidRPr="00DB44FC">
              <w:t>Mediciones o comprobaciones de la implementación correcta del requerimiento.</w:t>
            </w:r>
          </w:p>
        </w:tc>
      </w:tr>
    </w:tbl>
    <w:p w14:paraId="0E778775" w14:textId="77777777" w:rsidR="00E95F7F" w:rsidRPr="006C5418" w:rsidRDefault="00E95F7F" w:rsidP="00293FA9">
      <w:pPr>
        <w:pStyle w:val="Titulo31"/>
        <w:spacing w:before="400" w:after="21" w:line="360" w:lineRule="auto"/>
      </w:pPr>
      <w:bookmarkStart w:id="29" w:name="_b4a1ntjx50ll" w:colFirst="0" w:colLast="0"/>
      <w:bookmarkStart w:id="30" w:name="_uukztbgb73ti" w:colFirst="0" w:colLast="0"/>
      <w:bookmarkEnd w:id="29"/>
      <w:bookmarkEnd w:id="30"/>
      <w:r w:rsidRPr="00196243">
        <w:t xml:space="preserve"> </w:t>
      </w:r>
      <w:bookmarkStart w:id="31" w:name="_Toc43335625"/>
      <w:r w:rsidRPr="00196243">
        <w:t>Requerimientos funcionales</w:t>
      </w:r>
      <w:bookmarkEnd w:id="31"/>
    </w:p>
    <w:tbl>
      <w:tblPr>
        <w:tblStyle w:val="GridTable2"/>
        <w:tblW w:w="9030" w:type="dxa"/>
        <w:tblLayout w:type="fixed"/>
        <w:tblLook w:val="0600" w:firstRow="0" w:lastRow="0" w:firstColumn="0" w:lastColumn="0" w:noHBand="1" w:noVBand="1"/>
      </w:tblPr>
      <w:tblGrid>
        <w:gridCol w:w="2280"/>
        <w:gridCol w:w="6750"/>
      </w:tblGrid>
      <w:tr w:rsidR="00E95F7F" w:rsidRPr="005F111B" w14:paraId="44AAA5E9" w14:textId="77777777" w:rsidTr="005F111B">
        <w:trPr>
          <w:trHeight w:val="440"/>
        </w:trPr>
        <w:tc>
          <w:tcPr>
            <w:tcW w:w="9030" w:type="dxa"/>
            <w:gridSpan w:val="2"/>
          </w:tcPr>
          <w:p w14:paraId="1A9441BD" w14:textId="77777777" w:rsidR="00E95F7F" w:rsidRPr="005F111B" w:rsidRDefault="00E95F7F" w:rsidP="00293FA9">
            <w:pPr>
              <w:pStyle w:val="Heading4"/>
              <w:spacing w:before="400" w:after="21" w:line="360" w:lineRule="auto"/>
              <w:ind w:left="60"/>
              <w:jc w:val="both"/>
              <w:outlineLvl w:val="3"/>
              <w:rPr>
                <w:b/>
                <w:color w:val="auto"/>
              </w:rPr>
            </w:pPr>
            <w:r w:rsidRPr="005F111B">
              <w:rPr>
                <w:color w:val="auto"/>
              </w:rPr>
              <w:t>RF1</w:t>
            </w:r>
          </w:p>
        </w:tc>
      </w:tr>
      <w:tr w:rsidR="00E95F7F" w:rsidRPr="005F111B" w14:paraId="10D65ACA" w14:textId="77777777" w:rsidTr="005F111B">
        <w:trPr>
          <w:trHeight w:val="700"/>
        </w:trPr>
        <w:tc>
          <w:tcPr>
            <w:tcW w:w="2280" w:type="dxa"/>
          </w:tcPr>
          <w:p w14:paraId="61ABA29A" w14:textId="77777777" w:rsidR="00E95F7F" w:rsidRPr="005F111B" w:rsidRDefault="00E95F7F" w:rsidP="001F7F98">
            <w:pPr>
              <w:spacing w:before="400" w:after="21" w:line="360" w:lineRule="auto"/>
              <w:ind w:left="60"/>
              <w:rPr>
                <w:b/>
                <w:szCs w:val="24"/>
              </w:rPr>
            </w:pPr>
            <w:r w:rsidRPr="005F111B">
              <w:rPr>
                <w:b/>
                <w:szCs w:val="24"/>
              </w:rPr>
              <w:t xml:space="preserve">Nombre corto: </w:t>
            </w:r>
          </w:p>
        </w:tc>
        <w:tc>
          <w:tcPr>
            <w:tcW w:w="6750" w:type="dxa"/>
          </w:tcPr>
          <w:p w14:paraId="1089C850" w14:textId="77777777" w:rsidR="00E95F7F" w:rsidRPr="005F111B" w:rsidRDefault="00E95F7F" w:rsidP="00293FA9">
            <w:pPr>
              <w:spacing w:before="400" w:after="21" w:line="360" w:lineRule="auto"/>
              <w:jc w:val="both"/>
              <w:rPr>
                <w:szCs w:val="24"/>
                <w:highlight w:val="yellow"/>
              </w:rPr>
            </w:pPr>
            <w:r w:rsidRPr="005F111B">
              <w:rPr>
                <w:szCs w:val="24"/>
              </w:rPr>
              <w:t>Reconocer el cuerpo humano.</w:t>
            </w:r>
          </w:p>
        </w:tc>
      </w:tr>
      <w:tr w:rsidR="00E95F7F" w:rsidRPr="005F111B" w14:paraId="74382C60" w14:textId="77777777" w:rsidTr="005F111B">
        <w:trPr>
          <w:trHeight w:val="700"/>
        </w:trPr>
        <w:tc>
          <w:tcPr>
            <w:tcW w:w="2280" w:type="dxa"/>
          </w:tcPr>
          <w:p w14:paraId="0A65B3EE" w14:textId="77777777" w:rsidR="00E95F7F" w:rsidRPr="005F111B" w:rsidRDefault="00E95F7F" w:rsidP="001F7F98">
            <w:pPr>
              <w:spacing w:before="400" w:after="21" w:line="360" w:lineRule="auto"/>
              <w:ind w:left="60"/>
              <w:rPr>
                <w:b/>
                <w:szCs w:val="24"/>
              </w:rPr>
            </w:pPr>
            <w:r w:rsidRPr="005F111B">
              <w:rPr>
                <w:b/>
                <w:szCs w:val="24"/>
              </w:rPr>
              <w:t>Estatus:</w:t>
            </w:r>
          </w:p>
        </w:tc>
        <w:tc>
          <w:tcPr>
            <w:tcW w:w="6750" w:type="dxa"/>
          </w:tcPr>
          <w:p w14:paraId="7AB45BF1" w14:textId="77777777" w:rsidR="00E95F7F" w:rsidRPr="005F111B" w:rsidRDefault="00E95F7F" w:rsidP="00293FA9">
            <w:pPr>
              <w:spacing w:before="400" w:after="21" w:line="360" w:lineRule="auto"/>
              <w:jc w:val="both"/>
              <w:rPr>
                <w:b/>
                <w:szCs w:val="24"/>
              </w:rPr>
            </w:pPr>
            <w:r w:rsidRPr="005F111B">
              <w:rPr>
                <w:b/>
                <w:szCs w:val="24"/>
              </w:rPr>
              <w:t>Aprobado</w:t>
            </w:r>
          </w:p>
        </w:tc>
      </w:tr>
      <w:tr w:rsidR="00E95F7F" w:rsidRPr="005F111B" w14:paraId="115F8534" w14:textId="77777777" w:rsidTr="005F111B">
        <w:trPr>
          <w:trHeight w:val="760"/>
        </w:trPr>
        <w:tc>
          <w:tcPr>
            <w:tcW w:w="2280" w:type="dxa"/>
          </w:tcPr>
          <w:p w14:paraId="2A0B5A95" w14:textId="77777777" w:rsidR="00E95F7F" w:rsidRPr="005F111B" w:rsidRDefault="00E95F7F" w:rsidP="001F7F98">
            <w:pPr>
              <w:spacing w:before="400" w:after="21" w:line="360" w:lineRule="auto"/>
              <w:ind w:left="60"/>
              <w:rPr>
                <w:b/>
                <w:szCs w:val="24"/>
              </w:rPr>
            </w:pPr>
            <w:r w:rsidRPr="005F111B">
              <w:rPr>
                <w:b/>
                <w:szCs w:val="24"/>
              </w:rPr>
              <w:t xml:space="preserve">Descripción: </w:t>
            </w:r>
          </w:p>
        </w:tc>
        <w:tc>
          <w:tcPr>
            <w:tcW w:w="6750" w:type="dxa"/>
          </w:tcPr>
          <w:p w14:paraId="109EDBC6" w14:textId="77777777" w:rsidR="00E95F7F" w:rsidRPr="005F111B" w:rsidRDefault="00E95F7F" w:rsidP="00293FA9">
            <w:pPr>
              <w:spacing w:before="400" w:after="21" w:line="360" w:lineRule="auto"/>
              <w:jc w:val="both"/>
              <w:rPr>
                <w:szCs w:val="24"/>
              </w:rPr>
            </w:pPr>
            <w:r w:rsidRPr="005F111B">
              <w:rPr>
                <w:szCs w:val="24"/>
              </w:rPr>
              <w:t>Reconocer el cuerpo humano y sus partes mediante un sistema de visión artificial para:</w:t>
            </w:r>
          </w:p>
          <w:p w14:paraId="39620602" w14:textId="77777777" w:rsidR="00E95F7F" w:rsidRPr="005F111B" w:rsidRDefault="00E95F7F" w:rsidP="00E95F7F">
            <w:pPr>
              <w:pStyle w:val="ListParagraph"/>
              <w:numPr>
                <w:ilvl w:val="0"/>
                <w:numId w:val="16"/>
              </w:numPr>
              <w:spacing w:before="400" w:after="21" w:line="360" w:lineRule="auto"/>
              <w:jc w:val="both"/>
              <w:rPr>
                <w:b/>
                <w:szCs w:val="24"/>
              </w:rPr>
            </w:pPr>
            <w:r w:rsidRPr="005F111B">
              <w:rPr>
                <w:b/>
                <w:szCs w:val="24"/>
              </w:rPr>
              <w:t>Detección de puntos de referencia marcados</w:t>
            </w:r>
          </w:p>
          <w:p w14:paraId="008D54B8"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acromial</w:t>
            </w:r>
          </w:p>
          <w:p w14:paraId="48F7D017"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acromiale-radiale medio</w:t>
            </w:r>
          </w:p>
          <w:p w14:paraId="65F6D381"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abdominal</w:t>
            </w:r>
          </w:p>
          <w:p w14:paraId="491CD64D"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de la pierna medial</w:t>
            </w:r>
          </w:p>
          <w:p w14:paraId="72562B06"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del bíceps</w:t>
            </w:r>
          </w:p>
          <w:p w14:paraId="6EBD8A53"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del muslo anterior</w:t>
            </w:r>
          </w:p>
          <w:p w14:paraId="787089CF"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del subescapular</w:t>
            </w:r>
          </w:p>
          <w:p w14:paraId="1063CD8D"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del tríceps</w:t>
            </w:r>
          </w:p>
          <w:p w14:paraId="5FD15DBB"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supraespinal</w:t>
            </w:r>
          </w:p>
          <w:p w14:paraId="7E05C205"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iliocristale</w:t>
            </w:r>
          </w:p>
          <w:p w14:paraId="3DF13A05"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iliospinale</w:t>
            </w:r>
          </w:p>
          <w:p w14:paraId="6A4BA390"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mesosternale</w:t>
            </w:r>
          </w:p>
          <w:p w14:paraId="72CEABAB"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patellare</w:t>
            </w:r>
          </w:p>
          <w:p w14:paraId="7D9CAF96"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radiale</w:t>
            </w:r>
          </w:p>
          <w:p w14:paraId="7F09000E"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sphyrion tibiale</w:t>
            </w:r>
          </w:p>
          <w:p w14:paraId="17540EF3"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stylion medio</w:t>
            </w:r>
          </w:p>
          <w:p w14:paraId="0ECE4F7B"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stylion</w:t>
            </w:r>
          </w:p>
          <w:p w14:paraId="1BCBD4F0"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subscapulare</w:t>
            </w:r>
          </w:p>
          <w:p w14:paraId="75B4B7F4"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tibiale laterale</w:t>
            </w:r>
          </w:p>
          <w:p w14:paraId="3101F165"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tibiale mediale</w:t>
            </w:r>
          </w:p>
          <w:p w14:paraId="32967CF2" w14:textId="77777777" w:rsidR="00E95F7F" w:rsidRPr="005F111B" w:rsidRDefault="00E95F7F" w:rsidP="00E95F7F">
            <w:pPr>
              <w:pStyle w:val="ListParagraph"/>
              <w:numPr>
                <w:ilvl w:val="0"/>
                <w:numId w:val="15"/>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trochanterion</w:t>
            </w:r>
          </w:p>
          <w:p w14:paraId="52440DCE" w14:textId="77777777" w:rsidR="00E95F7F" w:rsidRPr="005F111B" w:rsidRDefault="00E95F7F" w:rsidP="00E95F7F">
            <w:pPr>
              <w:pStyle w:val="ListParagraph"/>
              <w:numPr>
                <w:ilvl w:val="0"/>
                <w:numId w:val="15"/>
              </w:numPr>
              <w:spacing w:before="400" w:after="21" w:line="360" w:lineRule="auto"/>
              <w:ind w:left="1080"/>
              <w:jc w:val="both"/>
              <w:rPr>
                <w:rStyle w:val="normaltextrun"/>
                <w:szCs w:val="24"/>
                <w:shd w:val="clear" w:color="auto" w:fill="FFFFFF"/>
              </w:rPr>
            </w:pPr>
            <w:r w:rsidRPr="005F111B">
              <w:rPr>
                <w:rStyle w:val="normaltextrun"/>
                <w:szCs w:val="24"/>
                <w:shd w:val="clear" w:color="auto" w:fill="FFFFFF"/>
              </w:rPr>
              <w:t>Punto trochanterion-tibiale lateral medio</w:t>
            </w:r>
          </w:p>
          <w:p w14:paraId="17D27307" w14:textId="77777777" w:rsidR="00E95F7F" w:rsidRPr="005F111B" w:rsidRDefault="00E95F7F" w:rsidP="00E95F7F">
            <w:pPr>
              <w:pStyle w:val="ListParagraph"/>
              <w:numPr>
                <w:ilvl w:val="0"/>
                <w:numId w:val="2"/>
              </w:numPr>
              <w:spacing w:before="400" w:after="21" w:line="360" w:lineRule="auto"/>
              <w:jc w:val="both"/>
              <w:rPr>
                <w:b/>
                <w:szCs w:val="24"/>
              </w:rPr>
            </w:pPr>
            <w:r w:rsidRPr="005F111B">
              <w:rPr>
                <w:b/>
                <w:szCs w:val="24"/>
              </w:rPr>
              <w:t>Detección de puntos de referencia no marcados</w:t>
            </w:r>
          </w:p>
          <w:p w14:paraId="7F938930" w14:textId="77777777" w:rsidR="00E95F7F" w:rsidRPr="005F111B" w:rsidRDefault="00E95F7F" w:rsidP="00E95F7F">
            <w:pPr>
              <w:pStyle w:val="ListParagraph"/>
              <w:numPr>
                <w:ilvl w:val="1"/>
                <w:numId w:val="2"/>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akropodin</w:t>
            </w:r>
          </w:p>
          <w:p w14:paraId="5A02F8BD" w14:textId="77777777" w:rsidR="00E95F7F" w:rsidRPr="005F111B" w:rsidRDefault="00E95F7F" w:rsidP="00E95F7F">
            <w:pPr>
              <w:pStyle w:val="ListParagraph"/>
              <w:numPr>
                <w:ilvl w:val="1"/>
                <w:numId w:val="2"/>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actylion</w:t>
            </w:r>
          </w:p>
          <w:p w14:paraId="3F0D3FB4" w14:textId="77777777" w:rsidR="00E95F7F" w:rsidRPr="005F111B" w:rsidRDefault="00E95F7F" w:rsidP="00E95F7F">
            <w:pPr>
              <w:pStyle w:val="ListParagraph"/>
              <w:numPr>
                <w:ilvl w:val="1"/>
                <w:numId w:val="2"/>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glabela</w:t>
            </w:r>
          </w:p>
          <w:p w14:paraId="7A51BC72" w14:textId="77777777" w:rsidR="00E95F7F" w:rsidRPr="005F111B" w:rsidRDefault="00E95F7F" w:rsidP="00E95F7F">
            <w:pPr>
              <w:pStyle w:val="ListParagraph"/>
              <w:numPr>
                <w:ilvl w:val="1"/>
                <w:numId w:val="2"/>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inguinal</w:t>
            </w:r>
          </w:p>
          <w:p w14:paraId="2CB75C5F" w14:textId="77777777" w:rsidR="00E95F7F" w:rsidRPr="005F111B" w:rsidRDefault="00E95F7F" w:rsidP="00E95F7F">
            <w:pPr>
              <w:pStyle w:val="ListParagraph"/>
              <w:numPr>
                <w:ilvl w:val="1"/>
                <w:numId w:val="2"/>
              </w:numPr>
              <w:spacing w:before="400" w:after="21" w:line="360" w:lineRule="auto"/>
              <w:jc w:val="both"/>
              <w:rPr>
                <w:szCs w:val="24"/>
                <w:shd w:val="clear" w:color="auto" w:fill="FFFFFF"/>
              </w:rPr>
            </w:pPr>
            <w:r w:rsidRPr="005F111B">
              <w:rPr>
                <w:rStyle w:val="normaltextrun"/>
                <w:szCs w:val="24"/>
                <w:shd w:val="clear" w:color="auto" w:fill="FFFFFF"/>
              </w:rPr>
              <w:t>Punto pliegue inguinal</w:t>
            </w:r>
          </w:p>
        </w:tc>
      </w:tr>
      <w:tr w:rsidR="00E95F7F" w:rsidRPr="005F111B" w14:paraId="7062FF0F" w14:textId="77777777" w:rsidTr="005F111B">
        <w:trPr>
          <w:trHeight w:val="700"/>
        </w:trPr>
        <w:tc>
          <w:tcPr>
            <w:tcW w:w="2280" w:type="dxa"/>
          </w:tcPr>
          <w:p w14:paraId="1885C375" w14:textId="77777777" w:rsidR="00E95F7F" w:rsidRPr="005F111B" w:rsidRDefault="00E95F7F" w:rsidP="001F7F98">
            <w:pPr>
              <w:spacing w:before="400" w:after="21" w:line="360" w:lineRule="auto"/>
              <w:ind w:left="60"/>
              <w:rPr>
                <w:b/>
                <w:szCs w:val="24"/>
              </w:rPr>
            </w:pPr>
            <w:r w:rsidRPr="005F111B">
              <w:rPr>
                <w:b/>
                <w:szCs w:val="24"/>
              </w:rPr>
              <w:t>Necesidades que resuelve:</w:t>
            </w:r>
          </w:p>
        </w:tc>
        <w:tc>
          <w:tcPr>
            <w:tcW w:w="6750" w:type="dxa"/>
          </w:tcPr>
          <w:p w14:paraId="5EA80F62" w14:textId="77777777" w:rsidR="00E95F7F" w:rsidRPr="005F111B" w:rsidRDefault="00E95F7F" w:rsidP="00293FA9">
            <w:pPr>
              <w:spacing w:before="400" w:after="21" w:line="360" w:lineRule="auto"/>
              <w:ind w:left="60"/>
              <w:jc w:val="both"/>
              <w:rPr>
                <w:szCs w:val="24"/>
              </w:rPr>
            </w:pPr>
            <w:r w:rsidRPr="005F111B">
              <w:rPr>
                <w:szCs w:val="24"/>
              </w:rPr>
              <w:t>La detección de puntos de referencia necesarios para el cálculo de las mediciones.</w:t>
            </w:r>
          </w:p>
        </w:tc>
      </w:tr>
      <w:tr w:rsidR="00E95F7F" w:rsidRPr="005F111B" w14:paraId="2DE948C7" w14:textId="77777777" w:rsidTr="005F111B">
        <w:trPr>
          <w:trHeight w:val="700"/>
        </w:trPr>
        <w:tc>
          <w:tcPr>
            <w:tcW w:w="2280" w:type="dxa"/>
          </w:tcPr>
          <w:p w14:paraId="20DFE833" w14:textId="77777777" w:rsidR="00E95F7F" w:rsidRPr="005F111B" w:rsidRDefault="00E95F7F" w:rsidP="001F7F98">
            <w:pPr>
              <w:spacing w:before="400" w:after="21" w:line="360" w:lineRule="auto"/>
              <w:ind w:left="60"/>
              <w:rPr>
                <w:b/>
                <w:szCs w:val="24"/>
              </w:rPr>
            </w:pPr>
            <w:r w:rsidRPr="005F111B">
              <w:rPr>
                <w:b/>
                <w:szCs w:val="24"/>
              </w:rPr>
              <w:t>Métrica de satisfacción:</w:t>
            </w:r>
          </w:p>
        </w:tc>
        <w:tc>
          <w:tcPr>
            <w:tcW w:w="6750" w:type="dxa"/>
          </w:tcPr>
          <w:p w14:paraId="48DBA8D8" w14:textId="77777777" w:rsidR="00E95F7F" w:rsidRPr="005F111B" w:rsidRDefault="00E95F7F" w:rsidP="00293FA9">
            <w:pPr>
              <w:spacing w:before="400" w:after="21" w:line="360" w:lineRule="auto"/>
              <w:ind w:left="60"/>
              <w:jc w:val="both"/>
              <w:rPr>
                <w:szCs w:val="24"/>
              </w:rPr>
            </w:pPr>
            <w:r w:rsidRPr="005F111B">
              <w:rPr>
                <w:szCs w:val="24"/>
              </w:rPr>
              <w:t>Los puntos de referencia han sido ubicados de manera correcta.</w:t>
            </w:r>
          </w:p>
        </w:tc>
      </w:tr>
    </w:tbl>
    <w:p w14:paraId="6999B9C1" w14:textId="77777777" w:rsidR="00E95F7F" w:rsidRDefault="00E95F7F" w:rsidP="00293FA9">
      <w:pPr>
        <w:spacing w:before="400" w:after="21" w:line="360" w:lineRule="auto"/>
        <w:jc w:val="both"/>
      </w:pPr>
    </w:p>
    <w:p w14:paraId="49781B8C" w14:textId="77777777" w:rsidR="00E95F7F" w:rsidRDefault="00E95F7F">
      <w:r>
        <w:br w:type="page"/>
      </w:r>
    </w:p>
    <w:tbl>
      <w:tblPr>
        <w:tblStyle w:val="GridTable2"/>
        <w:tblW w:w="9030" w:type="dxa"/>
        <w:tblLayout w:type="fixed"/>
        <w:tblLook w:val="0600" w:firstRow="0" w:lastRow="0" w:firstColumn="0" w:lastColumn="0" w:noHBand="1" w:noVBand="1"/>
      </w:tblPr>
      <w:tblGrid>
        <w:gridCol w:w="2280"/>
        <w:gridCol w:w="6750"/>
      </w:tblGrid>
      <w:tr w:rsidR="00E95F7F" w:rsidRPr="002022BD" w14:paraId="7B00A8E3" w14:textId="77777777" w:rsidTr="005F111B">
        <w:trPr>
          <w:trHeight w:val="440"/>
        </w:trPr>
        <w:tc>
          <w:tcPr>
            <w:tcW w:w="9030" w:type="dxa"/>
            <w:gridSpan w:val="2"/>
          </w:tcPr>
          <w:p w14:paraId="1FC59C0F" w14:textId="77777777" w:rsidR="00E95F7F" w:rsidRPr="005F111B" w:rsidRDefault="00E95F7F" w:rsidP="00293FA9">
            <w:pPr>
              <w:pStyle w:val="Heading4"/>
              <w:spacing w:before="400" w:after="21" w:line="360" w:lineRule="auto"/>
              <w:ind w:left="60"/>
              <w:jc w:val="both"/>
              <w:outlineLvl w:val="3"/>
              <w:rPr>
                <w:b/>
                <w:color w:val="auto"/>
                <w:sz w:val="22"/>
                <w:szCs w:val="22"/>
              </w:rPr>
            </w:pPr>
            <w:r w:rsidRPr="005F111B">
              <w:rPr>
                <w:color w:val="auto"/>
                <w:sz w:val="22"/>
                <w:szCs w:val="22"/>
              </w:rPr>
              <w:t>RF2</w:t>
            </w:r>
          </w:p>
        </w:tc>
      </w:tr>
      <w:tr w:rsidR="00E95F7F" w:rsidRPr="002022BD" w14:paraId="09590912" w14:textId="77777777" w:rsidTr="005F111B">
        <w:trPr>
          <w:trHeight w:val="700"/>
        </w:trPr>
        <w:tc>
          <w:tcPr>
            <w:tcW w:w="2280" w:type="dxa"/>
          </w:tcPr>
          <w:p w14:paraId="635C0A91" w14:textId="77777777" w:rsidR="00E95F7F" w:rsidRPr="005F111B" w:rsidRDefault="00E95F7F" w:rsidP="001F7F98">
            <w:pPr>
              <w:spacing w:before="400" w:after="21" w:line="360" w:lineRule="auto"/>
              <w:ind w:left="60"/>
              <w:rPr>
                <w:b/>
              </w:rPr>
            </w:pPr>
            <w:r w:rsidRPr="005F111B">
              <w:rPr>
                <w:b/>
              </w:rPr>
              <w:t xml:space="preserve">Nombre corto: </w:t>
            </w:r>
          </w:p>
        </w:tc>
        <w:tc>
          <w:tcPr>
            <w:tcW w:w="6750" w:type="dxa"/>
          </w:tcPr>
          <w:p w14:paraId="5D0E517D" w14:textId="77777777" w:rsidR="00E95F7F" w:rsidRPr="005F111B" w:rsidRDefault="00E95F7F" w:rsidP="00293FA9">
            <w:pPr>
              <w:spacing w:before="400" w:after="21" w:line="360" w:lineRule="auto"/>
              <w:jc w:val="both"/>
              <w:rPr>
                <w:highlight w:val="yellow"/>
              </w:rPr>
            </w:pPr>
            <w:r w:rsidRPr="005F111B">
              <w:t>Calcular las medidas antropométricas.</w:t>
            </w:r>
          </w:p>
        </w:tc>
      </w:tr>
      <w:tr w:rsidR="00E95F7F" w:rsidRPr="002022BD" w14:paraId="158CC94E" w14:textId="77777777" w:rsidTr="005F111B">
        <w:trPr>
          <w:trHeight w:val="700"/>
        </w:trPr>
        <w:tc>
          <w:tcPr>
            <w:tcW w:w="2280" w:type="dxa"/>
          </w:tcPr>
          <w:p w14:paraId="37BDB727" w14:textId="77777777" w:rsidR="00E95F7F" w:rsidRPr="005F111B" w:rsidRDefault="00E95F7F" w:rsidP="001F7F98">
            <w:pPr>
              <w:spacing w:before="400" w:after="21" w:line="360" w:lineRule="auto"/>
              <w:ind w:left="60"/>
              <w:rPr>
                <w:b/>
              </w:rPr>
            </w:pPr>
            <w:r w:rsidRPr="005F111B">
              <w:rPr>
                <w:b/>
              </w:rPr>
              <w:t>Estatus:</w:t>
            </w:r>
          </w:p>
        </w:tc>
        <w:tc>
          <w:tcPr>
            <w:tcW w:w="6750" w:type="dxa"/>
          </w:tcPr>
          <w:p w14:paraId="0428352E" w14:textId="77777777" w:rsidR="00E95F7F" w:rsidRPr="005F111B" w:rsidRDefault="00E95F7F" w:rsidP="00293FA9">
            <w:pPr>
              <w:spacing w:before="400" w:after="21" w:line="360" w:lineRule="auto"/>
              <w:jc w:val="both"/>
              <w:rPr>
                <w:b/>
              </w:rPr>
            </w:pPr>
            <w:r w:rsidRPr="005F111B">
              <w:rPr>
                <w:b/>
              </w:rPr>
              <w:t>Aprobado</w:t>
            </w:r>
          </w:p>
        </w:tc>
      </w:tr>
      <w:tr w:rsidR="00E95F7F" w:rsidRPr="002022BD" w14:paraId="7F64D3A8" w14:textId="77777777" w:rsidTr="005F111B">
        <w:trPr>
          <w:trHeight w:val="760"/>
        </w:trPr>
        <w:tc>
          <w:tcPr>
            <w:tcW w:w="2280" w:type="dxa"/>
          </w:tcPr>
          <w:p w14:paraId="55137387" w14:textId="77777777" w:rsidR="00E95F7F" w:rsidRPr="005F111B" w:rsidRDefault="00E95F7F" w:rsidP="001F7F98">
            <w:pPr>
              <w:spacing w:before="400" w:after="21" w:line="360" w:lineRule="auto"/>
              <w:ind w:left="60"/>
              <w:rPr>
                <w:b/>
              </w:rPr>
            </w:pPr>
            <w:r w:rsidRPr="005F111B">
              <w:rPr>
                <w:b/>
              </w:rPr>
              <w:t xml:space="preserve">Descripción: </w:t>
            </w:r>
          </w:p>
        </w:tc>
        <w:tc>
          <w:tcPr>
            <w:tcW w:w="6750" w:type="dxa"/>
          </w:tcPr>
          <w:p w14:paraId="6643D2BD" w14:textId="77777777" w:rsidR="00E95F7F" w:rsidRPr="005F111B" w:rsidRDefault="00E95F7F" w:rsidP="00293FA9">
            <w:pPr>
              <w:spacing w:before="400" w:after="21" w:line="360" w:lineRule="auto"/>
              <w:jc w:val="both"/>
            </w:pPr>
            <w:r w:rsidRPr="005F111B">
              <w:t>A partir de la detección de los puntos de referencia, calcular las siguientes medidas antropométricas:</w:t>
            </w:r>
          </w:p>
          <w:p w14:paraId="52F88E8D" w14:textId="77777777" w:rsidR="00E95F7F" w:rsidRPr="005F111B" w:rsidRDefault="00E95F7F" w:rsidP="00E95F7F">
            <w:pPr>
              <w:pStyle w:val="ListParagraph"/>
              <w:numPr>
                <w:ilvl w:val="0"/>
                <w:numId w:val="14"/>
              </w:numPr>
              <w:spacing w:before="400" w:after="21" w:line="360" w:lineRule="auto"/>
              <w:rPr>
                <w:b/>
                <w:bCs/>
                <w:lang w:val="es-MX"/>
              </w:rPr>
            </w:pPr>
            <w:r w:rsidRPr="005F111B">
              <w:rPr>
                <w:b/>
                <w:bCs/>
                <w:lang w:val="es-MX"/>
              </w:rPr>
              <w:t xml:space="preserve">Perímetros </w:t>
            </w:r>
          </w:p>
          <w:p w14:paraId="248194A9"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antebrazo.</w:t>
            </w:r>
          </w:p>
          <w:p w14:paraId="1A30DE48"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brazo flexionado y en contracción.</w:t>
            </w:r>
          </w:p>
          <w:p w14:paraId="5FCC1D30"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brazo relajado.</w:t>
            </w:r>
          </w:p>
          <w:p w14:paraId="34889AA5"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cabeza.</w:t>
            </w:r>
          </w:p>
          <w:p w14:paraId="77A18E78"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cintura.</w:t>
            </w:r>
          </w:p>
          <w:p w14:paraId="0BE38C54"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cuello.</w:t>
            </w:r>
          </w:p>
          <w:p w14:paraId="338B3A5F"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glúteo.</w:t>
            </w:r>
          </w:p>
          <w:p w14:paraId="7F4B2FC4"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muñeca.</w:t>
            </w:r>
          </w:p>
          <w:p w14:paraId="02746991"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muslo a 1 cm.</w:t>
            </w:r>
          </w:p>
          <w:p w14:paraId="4702A0CA"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muslo medio.</w:t>
            </w:r>
          </w:p>
          <w:p w14:paraId="4ADF394E"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pierna.</w:t>
            </w:r>
          </w:p>
          <w:p w14:paraId="70A64099"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tobillo.</w:t>
            </w:r>
          </w:p>
          <w:p w14:paraId="35091090"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erímetro de tórax o pecho.</w:t>
            </w:r>
          </w:p>
          <w:p w14:paraId="37CD3C34" w14:textId="77777777" w:rsidR="00E95F7F" w:rsidRPr="005F111B" w:rsidRDefault="00E95F7F" w:rsidP="00E95F7F">
            <w:pPr>
              <w:pStyle w:val="ListParagraph"/>
              <w:numPr>
                <w:ilvl w:val="0"/>
                <w:numId w:val="14"/>
              </w:numPr>
              <w:spacing w:before="400" w:after="21" w:line="360" w:lineRule="auto"/>
              <w:rPr>
                <w:b/>
                <w:bCs/>
                <w:lang w:val="es-MX"/>
              </w:rPr>
            </w:pPr>
            <w:r w:rsidRPr="005F111B">
              <w:rPr>
                <w:b/>
                <w:bCs/>
                <w:lang w:val="es-MX"/>
              </w:rPr>
              <w:t>Longitudes</w:t>
            </w:r>
          </w:p>
          <w:p w14:paraId="578B7333"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Longitud de acromiale-radiale.</w:t>
            </w:r>
          </w:p>
          <w:p w14:paraId="1BCF6357"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Longitud de altura iliospinale.</w:t>
            </w:r>
          </w:p>
          <w:p w14:paraId="7E22C516"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Longitud de altura tibial lateral.</w:t>
            </w:r>
          </w:p>
          <w:p w14:paraId="16EFDDF2"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Longitud de altura trocantérea.</w:t>
            </w:r>
          </w:p>
          <w:p w14:paraId="0B22579F"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Longitud de midstylion-dactylion.</w:t>
            </w:r>
          </w:p>
          <w:p w14:paraId="3F8825E9"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Longitud de radiale-stylion.</w:t>
            </w:r>
          </w:p>
          <w:p w14:paraId="6523297E"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Longitud de tibiale mediale-sphyrion tibial.</w:t>
            </w:r>
          </w:p>
          <w:p w14:paraId="10FBBC6A"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Longitud de trochanterion-tiabale laterale.</w:t>
            </w:r>
          </w:p>
          <w:p w14:paraId="2477E8BB" w14:textId="77777777" w:rsidR="00E95F7F" w:rsidRPr="005F111B" w:rsidRDefault="00E95F7F" w:rsidP="00E95F7F">
            <w:pPr>
              <w:pStyle w:val="ListParagraph"/>
              <w:numPr>
                <w:ilvl w:val="0"/>
                <w:numId w:val="14"/>
              </w:numPr>
              <w:spacing w:before="400" w:after="21" w:line="360" w:lineRule="auto"/>
              <w:rPr>
                <w:b/>
                <w:bCs/>
                <w:lang w:val="es-MX"/>
              </w:rPr>
            </w:pPr>
            <w:r w:rsidRPr="005F111B">
              <w:rPr>
                <w:b/>
                <w:bCs/>
                <w:lang w:val="es-MX"/>
              </w:rPr>
              <w:t xml:space="preserve">Diámetros </w:t>
            </w:r>
          </w:p>
          <w:p w14:paraId="27280695"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Diámetro anteroposterior del tórax.</w:t>
            </w:r>
          </w:p>
          <w:p w14:paraId="459141E5"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Diámetro biacromial.</w:t>
            </w:r>
          </w:p>
          <w:p w14:paraId="7099B7C5"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Diámetro biepicondíleo de fémur.</w:t>
            </w:r>
          </w:p>
          <w:p w14:paraId="542BE8A4"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Diámetro biepicondíleo del húmero.</w:t>
            </w:r>
          </w:p>
          <w:p w14:paraId="3388C0F5"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Diámetro biestiloideo.</w:t>
            </w:r>
          </w:p>
          <w:p w14:paraId="205F47A1"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Diámetro biiliocrestal.</w:t>
            </w:r>
          </w:p>
          <w:p w14:paraId="024BB00D"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Diámetro longitud del pie.</w:t>
            </w:r>
          </w:p>
          <w:p w14:paraId="2CAD9DEB" w14:textId="77777777" w:rsidR="00E95F7F" w:rsidRPr="005F111B" w:rsidRDefault="00E95F7F" w:rsidP="00E95F7F">
            <w:pPr>
              <w:pStyle w:val="ListParagraph"/>
              <w:numPr>
                <w:ilvl w:val="1"/>
                <w:numId w:val="14"/>
              </w:numPr>
              <w:spacing w:after="21" w:line="360" w:lineRule="auto"/>
              <w:rPr>
                <w:lang w:val="es-MX"/>
              </w:rPr>
            </w:pPr>
            <w:r w:rsidRPr="005F111B">
              <w:rPr>
                <w:lang w:val="es-MX"/>
              </w:rPr>
              <w:t>Diámetro sagital abdominal.</w:t>
            </w:r>
          </w:p>
          <w:p w14:paraId="1B9006E2" w14:textId="77777777" w:rsidR="00E95F7F" w:rsidRPr="005F111B" w:rsidRDefault="00E95F7F" w:rsidP="00E95F7F">
            <w:pPr>
              <w:numPr>
                <w:ilvl w:val="1"/>
                <w:numId w:val="14"/>
              </w:numPr>
              <w:spacing w:after="21" w:line="360" w:lineRule="auto"/>
              <w:jc w:val="both"/>
            </w:pPr>
            <w:r w:rsidRPr="005F111B">
              <w:rPr>
                <w:lang w:val="es-MX"/>
              </w:rPr>
              <w:t>Diámetro transverso del tórax.</w:t>
            </w:r>
          </w:p>
        </w:tc>
      </w:tr>
      <w:tr w:rsidR="00E95F7F" w:rsidRPr="002022BD" w14:paraId="53B64F93" w14:textId="77777777" w:rsidTr="005F111B">
        <w:trPr>
          <w:trHeight w:val="760"/>
        </w:trPr>
        <w:tc>
          <w:tcPr>
            <w:tcW w:w="2280" w:type="dxa"/>
          </w:tcPr>
          <w:p w14:paraId="5A18BFC7" w14:textId="77777777" w:rsidR="00E95F7F" w:rsidRPr="005F111B" w:rsidRDefault="00E95F7F" w:rsidP="001F7F98">
            <w:pPr>
              <w:spacing w:before="400" w:after="21" w:line="360" w:lineRule="auto"/>
              <w:ind w:left="60"/>
              <w:rPr>
                <w:b/>
              </w:rPr>
            </w:pPr>
            <w:r w:rsidRPr="005F111B">
              <w:rPr>
                <w:b/>
              </w:rPr>
              <w:t>Necesidades que resuelve:</w:t>
            </w:r>
          </w:p>
        </w:tc>
        <w:tc>
          <w:tcPr>
            <w:tcW w:w="6750" w:type="dxa"/>
          </w:tcPr>
          <w:p w14:paraId="028216EE" w14:textId="77777777" w:rsidR="00E95F7F" w:rsidRPr="005F111B" w:rsidRDefault="00E95F7F" w:rsidP="00293FA9">
            <w:pPr>
              <w:spacing w:before="400" w:after="21" w:line="360" w:lineRule="auto"/>
              <w:jc w:val="both"/>
            </w:pPr>
            <w:r w:rsidRPr="005F111B">
              <w:t>Se mejora la eficiencia sobre la toma de mediciones antropométricas.</w:t>
            </w:r>
          </w:p>
        </w:tc>
      </w:tr>
      <w:tr w:rsidR="00E95F7F" w:rsidRPr="002022BD" w14:paraId="5AA34E20" w14:textId="77777777" w:rsidTr="005F111B">
        <w:trPr>
          <w:trHeight w:val="760"/>
        </w:trPr>
        <w:tc>
          <w:tcPr>
            <w:tcW w:w="2280" w:type="dxa"/>
          </w:tcPr>
          <w:p w14:paraId="14178D34" w14:textId="77777777" w:rsidR="00E95F7F" w:rsidRPr="005F111B" w:rsidRDefault="00E95F7F" w:rsidP="001F7F98">
            <w:pPr>
              <w:spacing w:before="400" w:after="21" w:line="360" w:lineRule="auto"/>
              <w:ind w:left="60"/>
              <w:rPr>
                <w:b/>
              </w:rPr>
            </w:pPr>
            <w:r w:rsidRPr="005F111B">
              <w:rPr>
                <w:b/>
              </w:rPr>
              <w:t>Métrica de satisfacción:</w:t>
            </w:r>
          </w:p>
        </w:tc>
        <w:tc>
          <w:tcPr>
            <w:tcW w:w="6750" w:type="dxa"/>
          </w:tcPr>
          <w:p w14:paraId="6690C35A" w14:textId="77777777" w:rsidR="00E95F7F" w:rsidRPr="005F111B" w:rsidRDefault="00E95F7F" w:rsidP="00293FA9">
            <w:pPr>
              <w:spacing w:before="400" w:after="21" w:line="360" w:lineRule="auto"/>
              <w:jc w:val="both"/>
            </w:pPr>
            <w:r w:rsidRPr="005F111B">
              <w:t>Las medidas son calculadas correctamente.</w:t>
            </w:r>
          </w:p>
        </w:tc>
      </w:tr>
    </w:tbl>
    <w:p w14:paraId="45F91A2F" w14:textId="77777777" w:rsidR="00E95F7F" w:rsidRDefault="00E95F7F" w:rsidP="00293FA9">
      <w:pPr>
        <w:spacing w:before="400" w:after="21" w:line="360" w:lineRule="auto"/>
        <w:jc w:val="both"/>
      </w:pPr>
    </w:p>
    <w:p w14:paraId="006E60E2" w14:textId="77777777" w:rsidR="00E95F7F" w:rsidRDefault="00E95F7F">
      <w:r>
        <w:br w:type="page"/>
      </w:r>
    </w:p>
    <w:tbl>
      <w:tblPr>
        <w:tblStyle w:val="GridTable2"/>
        <w:tblW w:w="9030" w:type="dxa"/>
        <w:tblLayout w:type="fixed"/>
        <w:tblLook w:val="0600" w:firstRow="0" w:lastRow="0" w:firstColumn="0" w:lastColumn="0" w:noHBand="1" w:noVBand="1"/>
      </w:tblPr>
      <w:tblGrid>
        <w:gridCol w:w="2280"/>
        <w:gridCol w:w="6750"/>
      </w:tblGrid>
      <w:tr w:rsidR="00E95F7F" w:rsidRPr="005F111B" w14:paraId="57CC900F" w14:textId="77777777" w:rsidTr="005F111B">
        <w:trPr>
          <w:trHeight w:val="440"/>
        </w:trPr>
        <w:tc>
          <w:tcPr>
            <w:tcW w:w="9030" w:type="dxa"/>
            <w:gridSpan w:val="2"/>
          </w:tcPr>
          <w:p w14:paraId="25876F7B" w14:textId="77777777" w:rsidR="00E95F7F" w:rsidRPr="005F111B" w:rsidRDefault="00E95F7F" w:rsidP="00293FA9">
            <w:pPr>
              <w:pStyle w:val="Heading4"/>
              <w:spacing w:before="400" w:after="21" w:line="360" w:lineRule="auto"/>
              <w:ind w:left="60"/>
              <w:jc w:val="both"/>
              <w:outlineLvl w:val="3"/>
              <w:rPr>
                <w:b/>
                <w:color w:val="auto"/>
                <w:sz w:val="22"/>
                <w:szCs w:val="22"/>
              </w:rPr>
            </w:pPr>
            <w:r w:rsidRPr="005F111B">
              <w:rPr>
                <w:color w:val="auto"/>
                <w:sz w:val="22"/>
                <w:szCs w:val="22"/>
              </w:rPr>
              <w:t>RF3</w:t>
            </w:r>
          </w:p>
        </w:tc>
      </w:tr>
      <w:tr w:rsidR="00E95F7F" w:rsidRPr="005F111B" w14:paraId="04BCF45A" w14:textId="77777777" w:rsidTr="005F111B">
        <w:trPr>
          <w:trHeight w:val="700"/>
        </w:trPr>
        <w:tc>
          <w:tcPr>
            <w:tcW w:w="2280" w:type="dxa"/>
          </w:tcPr>
          <w:p w14:paraId="5DBF74A3" w14:textId="77777777" w:rsidR="00E95F7F" w:rsidRPr="005F111B" w:rsidRDefault="00E95F7F" w:rsidP="001F7F98">
            <w:pPr>
              <w:spacing w:before="400" w:after="21" w:line="360" w:lineRule="auto"/>
              <w:ind w:left="60"/>
              <w:rPr>
                <w:b/>
              </w:rPr>
            </w:pPr>
            <w:r w:rsidRPr="005F111B">
              <w:rPr>
                <w:b/>
              </w:rPr>
              <w:t xml:space="preserve">Nombre corto: </w:t>
            </w:r>
          </w:p>
        </w:tc>
        <w:tc>
          <w:tcPr>
            <w:tcW w:w="6750" w:type="dxa"/>
          </w:tcPr>
          <w:p w14:paraId="14EA8A01" w14:textId="77777777" w:rsidR="00E95F7F" w:rsidRPr="005F111B" w:rsidRDefault="00E95F7F" w:rsidP="00293FA9">
            <w:pPr>
              <w:spacing w:before="400" w:after="21" w:line="360" w:lineRule="auto"/>
              <w:jc w:val="both"/>
            </w:pPr>
            <w:r w:rsidRPr="005F111B">
              <w:t>Calcular medidas de pliegues cutáneos.</w:t>
            </w:r>
          </w:p>
        </w:tc>
      </w:tr>
      <w:tr w:rsidR="00E95F7F" w:rsidRPr="005F111B" w14:paraId="6F03CA85" w14:textId="77777777" w:rsidTr="005F111B">
        <w:trPr>
          <w:trHeight w:val="700"/>
        </w:trPr>
        <w:tc>
          <w:tcPr>
            <w:tcW w:w="2280" w:type="dxa"/>
          </w:tcPr>
          <w:p w14:paraId="5FF6C5B5" w14:textId="77777777" w:rsidR="00E95F7F" w:rsidRPr="005F111B" w:rsidRDefault="00E95F7F" w:rsidP="001F7F98">
            <w:pPr>
              <w:spacing w:before="400" w:after="21" w:line="360" w:lineRule="auto"/>
              <w:ind w:left="60"/>
              <w:rPr>
                <w:b/>
              </w:rPr>
            </w:pPr>
            <w:r w:rsidRPr="005F111B">
              <w:rPr>
                <w:b/>
              </w:rPr>
              <w:t>Estatus:</w:t>
            </w:r>
          </w:p>
        </w:tc>
        <w:tc>
          <w:tcPr>
            <w:tcW w:w="6750" w:type="dxa"/>
          </w:tcPr>
          <w:p w14:paraId="190BA69E" w14:textId="77777777" w:rsidR="00E95F7F" w:rsidRPr="005F111B" w:rsidRDefault="00E95F7F" w:rsidP="00293FA9">
            <w:pPr>
              <w:spacing w:before="400" w:after="21" w:line="360" w:lineRule="auto"/>
              <w:jc w:val="both"/>
              <w:rPr>
                <w:b/>
              </w:rPr>
            </w:pPr>
            <w:r w:rsidRPr="005F111B">
              <w:rPr>
                <w:b/>
              </w:rPr>
              <w:t>Aprobado</w:t>
            </w:r>
          </w:p>
        </w:tc>
      </w:tr>
      <w:tr w:rsidR="00E95F7F" w:rsidRPr="005F111B" w14:paraId="56FBAC99" w14:textId="77777777" w:rsidTr="005F111B">
        <w:trPr>
          <w:trHeight w:val="760"/>
        </w:trPr>
        <w:tc>
          <w:tcPr>
            <w:tcW w:w="2280" w:type="dxa"/>
          </w:tcPr>
          <w:p w14:paraId="7F7D4952" w14:textId="77777777" w:rsidR="00E95F7F" w:rsidRPr="005F111B" w:rsidRDefault="00E95F7F" w:rsidP="001F7F98">
            <w:pPr>
              <w:spacing w:before="400" w:after="21" w:line="360" w:lineRule="auto"/>
              <w:ind w:left="60"/>
              <w:rPr>
                <w:b/>
              </w:rPr>
            </w:pPr>
            <w:r w:rsidRPr="005F111B">
              <w:rPr>
                <w:b/>
              </w:rPr>
              <w:t xml:space="preserve">Descripción: </w:t>
            </w:r>
          </w:p>
        </w:tc>
        <w:tc>
          <w:tcPr>
            <w:tcW w:w="6750" w:type="dxa"/>
          </w:tcPr>
          <w:p w14:paraId="0472DC7C" w14:textId="77777777" w:rsidR="00E95F7F" w:rsidRPr="005F111B" w:rsidRDefault="00E95F7F" w:rsidP="00293FA9">
            <w:pPr>
              <w:spacing w:before="400" w:after="21" w:line="360" w:lineRule="auto"/>
              <w:jc w:val="both"/>
            </w:pPr>
            <w:r w:rsidRPr="005F111B">
              <w:t>Desarrollar e implementar un sistema embebido en un plicómetro que permita realizar el cálculo de las siguientes medidas antropométricas.</w:t>
            </w:r>
          </w:p>
          <w:p w14:paraId="458120BE" w14:textId="77777777" w:rsidR="00E95F7F" w:rsidRPr="005F111B" w:rsidRDefault="00E95F7F" w:rsidP="00E95F7F">
            <w:pPr>
              <w:pStyle w:val="ListParagraph"/>
              <w:numPr>
                <w:ilvl w:val="0"/>
                <w:numId w:val="14"/>
              </w:numPr>
              <w:spacing w:before="400" w:after="21" w:line="360" w:lineRule="auto"/>
              <w:rPr>
                <w:b/>
                <w:bCs/>
                <w:lang w:val="es-MX"/>
              </w:rPr>
            </w:pPr>
            <w:r w:rsidRPr="005F111B">
              <w:rPr>
                <w:b/>
                <w:bCs/>
                <w:lang w:val="es-MX"/>
              </w:rPr>
              <w:t>Pliegues cutáneos</w:t>
            </w:r>
          </w:p>
          <w:p w14:paraId="05D1EC7F"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liegue de abdominal.</w:t>
            </w:r>
          </w:p>
          <w:p w14:paraId="616A84F3"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liegue de bíceps.</w:t>
            </w:r>
          </w:p>
          <w:p w14:paraId="4E7B3CB0"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liegue de cresta ilíaca.</w:t>
            </w:r>
          </w:p>
          <w:p w14:paraId="68D400AE"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liegue de muslo anterior.</w:t>
            </w:r>
          </w:p>
          <w:p w14:paraId="282AFDC3"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liegue de pierna medial.</w:t>
            </w:r>
          </w:p>
          <w:p w14:paraId="1455E08F"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liegue de subescapular.</w:t>
            </w:r>
          </w:p>
          <w:p w14:paraId="3D9482B3"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liegue de supraespinal.</w:t>
            </w:r>
          </w:p>
          <w:p w14:paraId="0566E213" w14:textId="77777777" w:rsidR="00E95F7F" w:rsidRPr="005F111B" w:rsidRDefault="00E95F7F" w:rsidP="00E95F7F">
            <w:pPr>
              <w:pStyle w:val="ListParagraph"/>
              <w:numPr>
                <w:ilvl w:val="1"/>
                <w:numId w:val="14"/>
              </w:numPr>
              <w:spacing w:before="400" w:after="21" w:line="360" w:lineRule="auto"/>
              <w:rPr>
                <w:lang w:val="es-MX"/>
              </w:rPr>
            </w:pPr>
            <w:r w:rsidRPr="005F111B">
              <w:rPr>
                <w:lang w:val="es-MX"/>
              </w:rPr>
              <w:t>Pliegue de tríceps.</w:t>
            </w:r>
          </w:p>
        </w:tc>
      </w:tr>
      <w:tr w:rsidR="00E95F7F" w:rsidRPr="005F111B" w14:paraId="62C44453" w14:textId="77777777" w:rsidTr="005F111B">
        <w:trPr>
          <w:trHeight w:val="700"/>
        </w:trPr>
        <w:tc>
          <w:tcPr>
            <w:tcW w:w="2280" w:type="dxa"/>
          </w:tcPr>
          <w:p w14:paraId="10193E2E" w14:textId="77777777" w:rsidR="00E95F7F" w:rsidRPr="005F111B" w:rsidRDefault="00E95F7F" w:rsidP="001F7F98">
            <w:pPr>
              <w:spacing w:before="400" w:after="21" w:line="360" w:lineRule="auto"/>
              <w:ind w:left="60"/>
              <w:rPr>
                <w:b/>
              </w:rPr>
            </w:pPr>
            <w:r w:rsidRPr="005F111B">
              <w:rPr>
                <w:b/>
              </w:rPr>
              <w:t>Necesidades que resuelve:</w:t>
            </w:r>
          </w:p>
        </w:tc>
        <w:tc>
          <w:tcPr>
            <w:tcW w:w="6750" w:type="dxa"/>
          </w:tcPr>
          <w:p w14:paraId="337320F6" w14:textId="77777777" w:rsidR="00E95F7F" w:rsidRPr="005F111B" w:rsidRDefault="00E95F7F" w:rsidP="00293FA9">
            <w:pPr>
              <w:spacing w:before="400" w:after="21" w:line="360" w:lineRule="auto"/>
              <w:ind w:left="60"/>
              <w:jc w:val="both"/>
            </w:pPr>
            <w:r w:rsidRPr="005F111B">
              <w:t>Se mejora la eficiencia sobre la toma de mediciones de los pliegues cutáneos.</w:t>
            </w:r>
          </w:p>
        </w:tc>
      </w:tr>
      <w:tr w:rsidR="00E95F7F" w:rsidRPr="005F111B" w14:paraId="45B4648A" w14:textId="77777777" w:rsidTr="005F111B">
        <w:trPr>
          <w:trHeight w:val="700"/>
        </w:trPr>
        <w:tc>
          <w:tcPr>
            <w:tcW w:w="2280" w:type="dxa"/>
          </w:tcPr>
          <w:p w14:paraId="1E7DFE85" w14:textId="77777777" w:rsidR="00E95F7F" w:rsidRPr="005F111B" w:rsidRDefault="00E95F7F" w:rsidP="001F7F98">
            <w:pPr>
              <w:spacing w:before="400" w:after="21" w:line="360" w:lineRule="auto"/>
              <w:ind w:left="60"/>
              <w:rPr>
                <w:b/>
              </w:rPr>
            </w:pPr>
            <w:r w:rsidRPr="005F111B">
              <w:rPr>
                <w:b/>
              </w:rPr>
              <w:t>Métrica de satisfacción:</w:t>
            </w:r>
          </w:p>
        </w:tc>
        <w:tc>
          <w:tcPr>
            <w:tcW w:w="6750" w:type="dxa"/>
          </w:tcPr>
          <w:p w14:paraId="6299EA0A" w14:textId="77777777" w:rsidR="00E95F7F" w:rsidRPr="005F111B" w:rsidRDefault="00E95F7F" w:rsidP="00293FA9">
            <w:pPr>
              <w:spacing w:before="400" w:after="21" w:line="360" w:lineRule="auto"/>
              <w:ind w:left="60"/>
              <w:jc w:val="both"/>
            </w:pPr>
            <w:r w:rsidRPr="005F111B">
              <w:t>Los datos se obtienen correctamente.</w:t>
            </w:r>
          </w:p>
        </w:tc>
      </w:tr>
    </w:tbl>
    <w:p w14:paraId="3481D2FB" w14:textId="77777777" w:rsidR="00E95F7F" w:rsidRDefault="00E95F7F" w:rsidP="00293FA9">
      <w:pPr>
        <w:spacing w:before="400" w:after="21" w:line="360" w:lineRule="auto"/>
      </w:pPr>
    </w:p>
    <w:tbl>
      <w:tblPr>
        <w:tblStyle w:val="GridTable2"/>
        <w:tblW w:w="9030" w:type="dxa"/>
        <w:tblLayout w:type="fixed"/>
        <w:tblLook w:val="0600" w:firstRow="0" w:lastRow="0" w:firstColumn="0" w:lastColumn="0" w:noHBand="1" w:noVBand="1"/>
      </w:tblPr>
      <w:tblGrid>
        <w:gridCol w:w="2280"/>
        <w:gridCol w:w="6750"/>
      </w:tblGrid>
      <w:tr w:rsidR="00E95F7F" w:rsidRPr="00823E23" w14:paraId="39F67580" w14:textId="77777777" w:rsidTr="00823E23">
        <w:trPr>
          <w:trHeight w:val="440"/>
        </w:trPr>
        <w:tc>
          <w:tcPr>
            <w:tcW w:w="9030" w:type="dxa"/>
            <w:gridSpan w:val="2"/>
          </w:tcPr>
          <w:p w14:paraId="7387C0A5" w14:textId="77777777" w:rsidR="00E95F7F" w:rsidRPr="00823E23" w:rsidRDefault="00E95F7F" w:rsidP="00293FA9">
            <w:pPr>
              <w:pStyle w:val="Heading4"/>
              <w:spacing w:before="400" w:after="21" w:line="360" w:lineRule="auto"/>
              <w:ind w:left="60"/>
              <w:jc w:val="both"/>
              <w:outlineLvl w:val="3"/>
              <w:rPr>
                <w:b/>
                <w:color w:val="auto"/>
                <w:sz w:val="22"/>
                <w:szCs w:val="22"/>
              </w:rPr>
            </w:pPr>
            <w:r w:rsidRPr="00823E23">
              <w:rPr>
                <w:color w:val="auto"/>
                <w:sz w:val="22"/>
                <w:szCs w:val="22"/>
              </w:rPr>
              <w:t>RF4</w:t>
            </w:r>
          </w:p>
        </w:tc>
      </w:tr>
      <w:tr w:rsidR="00E95F7F" w:rsidRPr="00823E23" w14:paraId="11B483A5" w14:textId="77777777" w:rsidTr="00823E23">
        <w:trPr>
          <w:trHeight w:val="700"/>
        </w:trPr>
        <w:tc>
          <w:tcPr>
            <w:tcW w:w="2280" w:type="dxa"/>
          </w:tcPr>
          <w:p w14:paraId="3F067735" w14:textId="77777777" w:rsidR="00E95F7F" w:rsidRPr="00823E23" w:rsidRDefault="00E95F7F" w:rsidP="001F7F98">
            <w:pPr>
              <w:spacing w:before="400" w:after="21" w:line="360" w:lineRule="auto"/>
              <w:ind w:left="60"/>
              <w:rPr>
                <w:b/>
              </w:rPr>
            </w:pPr>
            <w:r w:rsidRPr="00823E23">
              <w:rPr>
                <w:b/>
              </w:rPr>
              <w:t xml:space="preserve">Nombre corto: </w:t>
            </w:r>
          </w:p>
        </w:tc>
        <w:tc>
          <w:tcPr>
            <w:tcW w:w="6750" w:type="dxa"/>
          </w:tcPr>
          <w:p w14:paraId="7617FF92" w14:textId="77777777" w:rsidR="00E95F7F" w:rsidRPr="00823E23" w:rsidRDefault="00E95F7F" w:rsidP="00293FA9">
            <w:pPr>
              <w:spacing w:before="400" w:after="21" w:line="360" w:lineRule="auto"/>
              <w:jc w:val="both"/>
            </w:pPr>
            <w:r w:rsidRPr="00823E23">
              <w:t>Enviar información desde el sistema embebido.</w:t>
            </w:r>
          </w:p>
        </w:tc>
      </w:tr>
      <w:tr w:rsidR="00E95F7F" w:rsidRPr="00823E23" w14:paraId="71022914" w14:textId="77777777" w:rsidTr="00823E23">
        <w:trPr>
          <w:trHeight w:val="700"/>
        </w:trPr>
        <w:tc>
          <w:tcPr>
            <w:tcW w:w="2280" w:type="dxa"/>
          </w:tcPr>
          <w:p w14:paraId="552B114E" w14:textId="77777777" w:rsidR="00E95F7F" w:rsidRPr="00823E23" w:rsidRDefault="00E95F7F" w:rsidP="001F7F98">
            <w:pPr>
              <w:spacing w:before="400" w:after="21" w:line="360" w:lineRule="auto"/>
              <w:ind w:left="60"/>
              <w:rPr>
                <w:b/>
              </w:rPr>
            </w:pPr>
            <w:r w:rsidRPr="00823E23">
              <w:rPr>
                <w:b/>
              </w:rPr>
              <w:t>Estatus:</w:t>
            </w:r>
          </w:p>
        </w:tc>
        <w:tc>
          <w:tcPr>
            <w:tcW w:w="6750" w:type="dxa"/>
          </w:tcPr>
          <w:p w14:paraId="7043B84C" w14:textId="77777777" w:rsidR="00E95F7F" w:rsidRPr="00823E23" w:rsidRDefault="00E95F7F" w:rsidP="00293FA9">
            <w:pPr>
              <w:spacing w:before="400" w:after="21" w:line="360" w:lineRule="auto"/>
              <w:jc w:val="both"/>
              <w:rPr>
                <w:b/>
              </w:rPr>
            </w:pPr>
            <w:r w:rsidRPr="00823E23">
              <w:rPr>
                <w:b/>
              </w:rPr>
              <w:t xml:space="preserve">Aprobado </w:t>
            </w:r>
          </w:p>
        </w:tc>
      </w:tr>
      <w:tr w:rsidR="00E95F7F" w:rsidRPr="00823E23" w14:paraId="0C25DDD0" w14:textId="77777777" w:rsidTr="00823E23">
        <w:trPr>
          <w:trHeight w:val="760"/>
        </w:trPr>
        <w:tc>
          <w:tcPr>
            <w:tcW w:w="2280" w:type="dxa"/>
          </w:tcPr>
          <w:p w14:paraId="7AEECCA3" w14:textId="77777777" w:rsidR="00E95F7F" w:rsidRPr="00823E23" w:rsidRDefault="00E95F7F" w:rsidP="001F7F98">
            <w:pPr>
              <w:spacing w:before="400" w:after="21" w:line="360" w:lineRule="auto"/>
              <w:ind w:left="60"/>
              <w:rPr>
                <w:b/>
              </w:rPr>
            </w:pPr>
            <w:r w:rsidRPr="00823E23">
              <w:rPr>
                <w:b/>
              </w:rPr>
              <w:t xml:space="preserve">Descripción: </w:t>
            </w:r>
          </w:p>
        </w:tc>
        <w:tc>
          <w:tcPr>
            <w:tcW w:w="6750" w:type="dxa"/>
          </w:tcPr>
          <w:p w14:paraId="362D8A78" w14:textId="77777777" w:rsidR="00E95F7F" w:rsidRPr="00823E23" w:rsidRDefault="00E95F7F" w:rsidP="00293FA9">
            <w:pPr>
              <w:spacing w:before="400" w:after="21" w:line="360" w:lineRule="auto"/>
              <w:rPr>
                <w:lang w:val="es-MX"/>
              </w:rPr>
            </w:pPr>
            <w:r w:rsidRPr="00823E23">
              <w:rPr>
                <w:lang w:val="es-MX"/>
              </w:rPr>
              <w:t>Los datos obtenidos por el sistema embebido son enviados mediante protocolo bluetooth al dispositivo móvil, este último los recibe para su procesamiento.</w:t>
            </w:r>
          </w:p>
        </w:tc>
      </w:tr>
      <w:tr w:rsidR="00E95F7F" w:rsidRPr="00823E23" w14:paraId="78C3A36B" w14:textId="77777777" w:rsidTr="00823E23">
        <w:trPr>
          <w:trHeight w:val="700"/>
        </w:trPr>
        <w:tc>
          <w:tcPr>
            <w:tcW w:w="2280" w:type="dxa"/>
          </w:tcPr>
          <w:p w14:paraId="23BB1B3A" w14:textId="77777777" w:rsidR="00E95F7F" w:rsidRPr="00823E23" w:rsidRDefault="00E95F7F" w:rsidP="001F7F98">
            <w:pPr>
              <w:spacing w:before="400" w:after="21" w:line="360" w:lineRule="auto"/>
              <w:ind w:left="60"/>
              <w:rPr>
                <w:b/>
              </w:rPr>
            </w:pPr>
            <w:r w:rsidRPr="00823E23">
              <w:rPr>
                <w:b/>
              </w:rPr>
              <w:t>Necesidades que resuelve:</w:t>
            </w:r>
          </w:p>
        </w:tc>
        <w:tc>
          <w:tcPr>
            <w:tcW w:w="6750" w:type="dxa"/>
          </w:tcPr>
          <w:p w14:paraId="5C104F6B" w14:textId="77777777" w:rsidR="00E95F7F" w:rsidRPr="00823E23" w:rsidRDefault="00E95F7F" w:rsidP="00293FA9">
            <w:pPr>
              <w:spacing w:before="400" w:after="21" w:line="360" w:lineRule="auto"/>
              <w:ind w:left="60"/>
              <w:jc w:val="both"/>
            </w:pPr>
            <w:r w:rsidRPr="00823E23">
              <w:t>Se mejora la eficiencia sobre la toma de mediciones de los pliegues cutáneos.</w:t>
            </w:r>
          </w:p>
        </w:tc>
      </w:tr>
      <w:tr w:rsidR="00E95F7F" w:rsidRPr="00823E23" w14:paraId="47878D22" w14:textId="77777777" w:rsidTr="00823E23">
        <w:trPr>
          <w:trHeight w:val="700"/>
        </w:trPr>
        <w:tc>
          <w:tcPr>
            <w:tcW w:w="2280" w:type="dxa"/>
          </w:tcPr>
          <w:p w14:paraId="04614120" w14:textId="77777777" w:rsidR="00E95F7F" w:rsidRPr="00823E23" w:rsidRDefault="00E95F7F" w:rsidP="001F7F98">
            <w:pPr>
              <w:spacing w:before="400" w:after="21" w:line="360" w:lineRule="auto"/>
              <w:ind w:left="60"/>
              <w:rPr>
                <w:b/>
              </w:rPr>
            </w:pPr>
            <w:r w:rsidRPr="00823E23">
              <w:rPr>
                <w:b/>
              </w:rPr>
              <w:t>Métrica de satisfacción:</w:t>
            </w:r>
          </w:p>
        </w:tc>
        <w:tc>
          <w:tcPr>
            <w:tcW w:w="6750" w:type="dxa"/>
          </w:tcPr>
          <w:p w14:paraId="220C28D7" w14:textId="77777777" w:rsidR="00E95F7F" w:rsidRPr="00823E23" w:rsidRDefault="00E95F7F" w:rsidP="00293FA9">
            <w:pPr>
              <w:spacing w:before="400" w:after="21" w:line="360" w:lineRule="auto"/>
              <w:ind w:left="60"/>
              <w:jc w:val="both"/>
            </w:pPr>
            <w:r w:rsidRPr="00823E23">
              <w:t>Los datos son enviados al dispositivo móvil y este último los recibe satisfactoriamente.</w:t>
            </w:r>
          </w:p>
        </w:tc>
      </w:tr>
    </w:tbl>
    <w:p w14:paraId="363E20B4" w14:textId="77777777" w:rsidR="00E95F7F" w:rsidRDefault="00E95F7F" w:rsidP="00293FA9">
      <w:pPr>
        <w:spacing w:before="400" w:after="21" w:line="360" w:lineRule="auto"/>
      </w:pPr>
    </w:p>
    <w:p w14:paraId="08795A95" w14:textId="77777777" w:rsidR="00E95F7F" w:rsidRPr="00C252FE" w:rsidRDefault="00E95F7F" w:rsidP="001F7F98">
      <w:r>
        <w:br w:type="page"/>
      </w:r>
    </w:p>
    <w:tbl>
      <w:tblPr>
        <w:tblStyle w:val="GridTable2"/>
        <w:tblpPr w:leftFromText="141" w:rightFromText="141" w:vertAnchor="text" w:horzAnchor="margin" w:tblpY="186"/>
        <w:tblW w:w="9030" w:type="dxa"/>
        <w:tblLayout w:type="fixed"/>
        <w:tblLook w:val="0600" w:firstRow="0" w:lastRow="0" w:firstColumn="0" w:lastColumn="0" w:noHBand="1" w:noVBand="1"/>
      </w:tblPr>
      <w:tblGrid>
        <w:gridCol w:w="2281"/>
        <w:gridCol w:w="6749"/>
      </w:tblGrid>
      <w:tr w:rsidR="00E95F7F" w:rsidRPr="00823E23" w14:paraId="0EC97F2C" w14:textId="77777777" w:rsidTr="00823E23">
        <w:trPr>
          <w:trHeight w:val="440"/>
        </w:trPr>
        <w:tc>
          <w:tcPr>
            <w:tcW w:w="9030" w:type="dxa"/>
            <w:gridSpan w:val="2"/>
          </w:tcPr>
          <w:p w14:paraId="3294BAA8" w14:textId="77777777" w:rsidR="00E95F7F" w:rsidRPr="00823E23" w:rsidRDefault="00E95F7F" w:rsidP="00293FA9">
            <w:pPr>
              <w:pStyle w:val="Heading4"/>
              <w:tabs>
                <w:tab w:val="left" w:pos="1310"/>
              </w:tabs>
              <w:spacing w:before="400" w:after="21" w:line="360" w:lineRule="auto"/>
              <w:ind w:left="60"/>
              <w:jc w:val="both"/>
              <w:outlineLvl w:val="3"/>
              <w:rPr>
                <w:color w:val="auto"/>
                <w:sz w:val="22"/>
                <w:szCs w:val="22"/>
              </w:rPr>
            </w:pPr>
            <w:r w:rsidRPr="00823E23">
              <w:rPr>
                <w:color w:val="auto"/>
                <w:sz w:val="22"/>
                <w:szCs w:val="22"/>
              </w:rPr>
              <w:t>RF5</w:t>
            </w:r>
          </w:p>
        </w:tc>
      </w:tr>
      <w:tr w:rsidR="00E95F7F" w:rsidRPr="00823E23" w14:paraId="2818FA69" w14:textId="77777777" w:rsidTr="00823E23">
        <w:trPr>
          <w:trHeight w:val="700"/>
        </w:trPr>
        <w:tc>
          <w:tcPr>
            <w:tcW w:w="2281" w:type="dxa"/>
          </w:tcPr>
          <w:p w14:paraId="6320810A" w14:textId="77777777" w:rsidR="00E95F7F" w:rsidRPr="00823E23" w:rsidRDefault="00E95F7F" w:rsidP="001F7F98">
            <w:pPr>
              <w:spacing w:before="400" w:after="21" w:line="360" w:lineRule="auto"/>
              <w:ind w:left="60"/>
              <w:rPr>
                <w:b/>
              </w:rPr>
            </w:pPr>
            <w:r w:rsidRPr="00823E23">
              <w:rPr>
                <w:b/>
              </w:rPr>
              <w:t>Nombre corto</w:t>
            </w:r>
          </w:p>
        </w:tc>
        <w:tc>
          <w:tcPr>
            <w:tcW w:w="6749" w:type="dxa"/>
          </w:tcPr>
          <w:p w14:paraId="71035677" w14:textId="77777777" w:rsidR="00E95F7F" w:rsidRPr="00823E23" w:rsidRDefault="00E95F7F" w:rsidP="00293FA9">
            <w:pPr>
              <w:spacing w:before="400" w:after="21" w:line="360" w:lineRule="auto"/>
              <w:ind w:left="60"/>
              <w:jc w:val="both"/>
              <w:rPr>
                <w:highlight w:val="yellow"/>
              </w:rPr>
            </w:pPr>
            <w:r w:rsidRPr="00823E23">
              <w:t>Evaluar al paciente para la estimación de la composición corporal.</w:t>
            </w:r>
          </w:p>
        </w:tc>
      </w:tr>
      <w:tr w:rsidR="00E95F7F" w:rsidRPr="00823E23" w14:paraId="0F0C1AF0" w14:textId="77777777" w:rsidTr="00823E23">
        <w:trPr>
          <w:trHeight w:val="700"/>
        </w:trPr>
        <w:tc>
          <w:tcPr>
            <w:tcW w:w="2281" w:type="dxa"/>
          </w:tcPr>
          <w:p w14:paraId="614B4644" w14:textId="77777777" w:rsidR="00E95F7F" w:rsidRPr="00823E23" w:rsidRDefault="00E95F7F" w:rsidP="001F7F98">
            <w:pPr>
              <w:spacing w:before="400" w:after="21" w:line="360" w:lineRule="auto"/>
              <w:ind w:left="60"/>
              <w:rPr>
                <w:b/>
              </w:rPr>
            </w:pPr>
            <w:r w:rsidRPr="00823E23">
              <w:rPr>
                <w:b/>
              </w:rPr>
              <w:t>Estatus</w:t>
            </w:r>
          </w:p>
        </w:tc>
        <w:tc>
          <w:tcPr>
            <w:tcW w:w="6749" w:type="dxa"/>
          </w:tcPr>
          <w:p w14:paraId="1FD37A6B" w14:textId="77777777" w:rsidR="00E95F7F" w:rsidRPr="00823E23" w:rsidRDefault="00E95F7F" w:rsidP="00293FA9">
            <w:pPr>
              <w:spacing w:before="400" w:after="21" w:line="360" w:lineRule="auto"/>
              <w:jc w:val="both"/>
              <w:rPr>
                <w:b/>
              </w:rPr>
            </w:pPr>
            <w:r w:rsidRPr="00823E23">
              <w:rPr>
                <w:b/>
              </w:rPr>
              <w:t>Aprobado</w:t>
            </w:r>
          </w:p>
        </w:tc>
      </w:tr>
      <w:tr w:rsidR="00E95F7F" w:rsidRPr="00823E23" w14:paraId="4A6A214B" w14:textId="77777777" w:rsidTr="00823E23">
        <w:trPr>
          <w:trHeight w:val="760"/>
        </w:trPr>
        <w:tc>
          <w:tcPr>
            <w:tcW w:w="2281" w:type="dxa"/>
          </w:tcPr>
          <w:p w14:paraId="5E722847" w14:textId="77777777" w:rsidR="00E95F7F" w:rsidRPr="00823E23" w:rsidRDefault="00E95F7F" w:rsidP="001F7F98">
            <w:pPr>
              <w:spacing w:before="400" w:after="21" w:line="360" w:lineRule="auto"/>
              <w:ind w:left="60"/>
              <w:rPr>
                <w:b/>
              </w:rPr>
            </w:pPr>
            <w:r w:rsidRPr="00823E23">
              <w:rPr>
                <w:b/>
              </w:rPr>
              <w:t>Descripción</w:t>
            </w:r>
          </w:p>
        </w:tc>
        <w:tc>
          <w:tcPr>
            <w:tcW w:w="6749" w:type="dxa"/>
          </w:tcPr>
          <w:p w14:paraId="5C800362" w14:textId="77777777" w:rsidR="00E95F7F" w:rsidRPr="00823E23" w:rsidRDefault="00E95F7F" w:rsidP="00293FA9">
            <w:pPr>
              <w:spacing w:before="400" w:after="21" w:line="360" w:lineRule="auto"/>
              <w:ind w:left="60"/>
              <w:jc w:val="both"/>
            </w:pPr>
            <w:r w:rsidRPr="00823E23">
              <w:t>Ya obtenidas las mediciones, evaluar al paciente mediante el uso de las ecuaciones antropométricas para la estimación de la composición corporal y la consideración de los índices, ambos mostrados a continuación:</w:t>
            </w:r>
          </w:p>
          <w:p w14:paraId="360EAD67" w14:textId="77777777" w:rsidR="00E95F7F" w:rsidRPr="00823E23" w:rsidRDefault="00E95F7F" w:rsidP="002C6FB8">
            <w:pPr>
              <w:spacing w:before="400" w:after="21" w:line="360" w:lineRule="auto"/>
              <w:jc w:val="both"/>
              <w:rPr>
                <w:b/>
                <w:bCs/>
                <w:u w:val="single"/>
              </w:rPr>
            </w:pPr>
            <w:r w:rsidRPr="00823E23">
              <w:rPr>
                <w:b/>
                <w:bCs/>
                <w:u w:val="single"/>
              </w:rPr>
              <w:t>Ecuaciones antropométricas</w:t>
            </w:r>
          </w:p>
          <w:p w14:paraId="6C1F2A59" w14:textId="77777777" w:rsidR="00E95F7F" w:rsidRPr="00823E23" w:rsidRDefault="00E95F7F" w:rsidP="00A34C88">
            <w:r w:rsidRPr="00823E23">
              <w:t xml:space="preserve">Las ecuaciones presentadas a continuación pertenecen han sido obtenidas de </w:t>
            </w:r>
            <w:r w:rsidRPr="00823E23">
              <w:fldChar w:fldCharType="begin" w:fldLock="1"/>
            </w:r>
            <w:r w:rsidRPr="00823E23">
              <w:instrText>ADDIN CSL_CITATION {"citationItems":[{"id":"ITEM-1","itemData":{"DOI":"10.4000/books.eunrn.437","abstract":"A continuación se mencionan las fórmulas, autores y referencias bibliográficos de los cálculos antropométricos realizados por Nutrimind. ","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container-title":"Lotes sin dueño","id":"ITEM-1","issue":"cm","issued":{"date-parts":[["2018"]]},"page":"109-110","title":"Lista de referencias bibliográficas","type":"article-journal"},"uris":["http://www.mendeley.com/documents/?uuid=e4403edd-8de9-49c4-ba15-0c37739f826e"]}],"mendeley":{"formattedCitation":"[10]","plainTextFormattedCitation":"[10]","previouslyFormattedCitation":"[10]"},"properties":{"noteIndex":0},"schema":"https://github.com/citation-style-language/schema/raw/master/csl-citation.json"}</w:instrText>
            </w:r>
            <w:r w:rsidRPr="00823E23">
              <w:fldChar w:fldCharType="separate"/>
            </w:r>
            <w:r w:rsidRPr="00823E23">
              <w:rPr>
                <w:noProof/>
              </w:rPr>
              <w:t>[10]</w:t>
            </w:r>
            <w:r w:rsidRPr="00823E23">
              <w:fldChar w:fldCharType="end"/>
            </w:r>
            <w:r w:rsidRPr="00823E23">
              <w:t>,</w:t>
            </w:r>
            <w:r w:rsidRPr="00823E23">
              <w:rPr>
                <w:b/>
                <w:bCs/>
              </w:rPr>
              <w:fldChar w:fldCharType="begin" w:fldLock="1"/>
            </w:r>
            <w:r w:rsidRPr="00823E23">
              <w:rPr>
                <w:b/>
                <w:bCs/>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11]","plainTextFormattedCitation":"[11]","previouslyFormattedCitation":"[11]"},"properties":{"noteIndex":0},"schema":"https://github.com/citation-style-language/schema/raw/master/csl-citation.json"}</w:instrText>
            </w:r>
            <w:r w:rsidRPr="00823E23">
              <w:rPr>
                <w:b/>
                <w:bCs/>
              </w:rPr>
              <w:fldChar w:fldCharType="separate"/>
            </w:r>
            <w:r w:rsidRPr="00823E23">
              <w:rPr>
                <w:bCs/>
                <w:noProof/>
              </w:rPr>
              <w:t>[11]</w:t>
            </w:r>
            <w:r w:rsidRPr="00823E23">
              <w:rPr>
                <w:b/>
                <w:bCs/>
              </w:rPr>
              <w:fldChar w:fldCharType="end"/>
            </w:r>
            <w:r w:rsidRPr="00823E23">
              <w:t xml:space="preserve"> , </w:t>
            </w:r>
            <w:r w:rsidRPr="00823E23">
              <w:rPr>
                <w:rFonts w:eastAsia="Calibri"/>
                <w:lang w:val="es-MX"/>
              </w:rPr>
              <w:fldChar w:fldCharType="begin" w:fldLock="1"/>
            </w:r>
            <w:r w:rsidRPr="00823E23">
              <w:rPr>
                <w:rFonts w:eastAsia="Calibri"/>
                <w:lang w:val="es-MX"/>
              </w:rPr>
              <w:instrText>ADDIN CSL_CITATION {"citationItems":[{"id":"ITEM-1","itemData":{"author":[{"dropping-particle":"","family":"UNIVERSIDAD AUTÓNOMA DE NUEVO LEÓN. FACULTAD DE SALUD PÚBLICA","given":"","non-dropping-particle":"","parse-names":false,"suffix":""}],"id":"ITEM-1","issued":{"date-parts":[["2014"]]},"page":"2014","title":"Intervalos válidos de IMC Ecuación Autor","type":"article-journal"},"uris":["http://www.mendeley.com/documents/?uuid=f4b8f17a-8315-47d3-8eed-6919be4ad1db"]}],"mendeley":{"formattedCitation":"[12]","plainTextFormattedCitation":"[12]","previouslyFormattedCitation":"[12]"},"properties":{"noteIndex":0},"schema":"https://github.com/citation-style-language/schema/raw/master/csl-citation.json"}</w:instrText>
            </w:r>
            <w:r w:rsidRPr="00823E23">
              <w:rPr>
                <w:rFonts w:eastAsia="Calibri"/>
                <w:lang w:val="es-MX"/>
              </w:rPr>
              <w:fldChar w:fldCharType="separate"/>
            </w:r>
            <w:r w:rsidRPr="00823E23">
              <w:rPr>
                <w:rFonts w:eastAsia="Calibri"/>
                <w:noProof/>
                <w:lang w:val="es-MX"/>
              </w:rPr>
              <w:t>[12]</w:t>
            </w:r>
            <w:r w:rsidRPr="00823E23">
              <w:rPr>
                <w:rFonts w:eastAsia="Calibri"/>
                <w:lang w:val="es-MX"/>
              </w:rPr>
              <w:fldChar w:fldCharType="end"/>
            </w:r>
            <w:r w:rsidRPr="00823E23">
              <w:rPr>
                <w:rFonts w:eastAsia="Calibri"/>
                <w:lang w:val="es-MX"/>
              </w:rPr>
              <w:t xml:space="preserve"> ,</w:t>
            </w:r>
            <w:r w:rsidRPr="00823E23">
              <w:rPr>
                <w:rFonts w:eastAsia="Calibri"/>
                <w:bCs/>
                <w:lang w:val="es-MX"/>
              </w:rPr>
              <w:t xml:space="preserve"> </w:t>
            </w:r>
            <w:r w:rsidRPr="00823E23">
              <w:rPr>
                <w:rFonts w:eastAsia="Calibri"/>
                <w:bCs/>
                <w:lang w:val="es-MX"/>
              </w:rPr>
              <w:fldChar w:fldCharType="begin" w:fldLock="1"/>
            </w:r>
            <w:r w:rsidRPr="00823E23">
              <w:rPr>
                <w:rFonts w:eastAsia="Calibri"/>
                <w:bCs/>
                <w:lang w:val="es-MX"/>
              </w:rPr>
              <w:instrText>ADDIN CSL_CITATION {"citationItems":[{"id":"ITEM-1","itemData":{"DOI":"10.22201/fesi.20071523e.2010.2.14","ISSN":"2007-1523","abstract":"Este estudio ex post facto analizó si determinadas variables emocionales pueden considerarse factores de riesgo de los trastornos de la conducta alimentaria (TCA). Se analizaron las siguientes variables: ansiedad-rasgo, di cultad para identi car y expresar las emociones (alexitimia), autoestima, actitud negativa hacia la expresión emocional, percepción negativa de las emociones, in uencia de la alimentación, el peso y la gura corporal en el estado de ánimo, necesidad de control y estrategias de afrontamiento. Participaron 368 mujeres: 78 con TCA, 145 en riesgo de TCA y 145 de un grupo de control normativo. La variable que mostró mayor capacidad discriminante de todos los tipos de riesgo frente al grupo de control fue la relativa a la in uencia en el estado de ánimo. Asimismo, la baja autoestima mostró buena capacidad para discriminar el riesgo de purga/atracón, y el riesgo de anorexia y purga/atracón frente al grupo control; a su vez, las formas de afrontamiento acción impulsiva y expresión emocional mostraron buena capacidad para discriminar el riesgo de anorexia del grupo control. Estos resultados tienen implicaciones importantes tanto en el área de la evaluación como en el de la prevención de estos trastornos.","author":[{"dropping-particle":"","family":"Jaime","given":"Esteban","non-dropping-particle":"","parse-names":false,"suffix":""},{"dropping-particle":"","family":"Ruiz","given":"Camacho","non-dropping-particle":"","parse-names":false,"suffix":""}],"container-title":"Revista Mexicana de Trastornos Alimentarios","id":"ITEM-1","issue":"2","issued":{"date-parts":[["2010"]]},"page":"125-131","title":"Correlatos antropométricos de la obsesión por la musculatura","type":"article-journal","volume":"1"},"uris":["http://www.mendeley.com/documents/?uuid=33de6eba-41eb-4da4-89cb-3db78edb7212"]}],"mendeley":{"formattedCitation":"[13]","plainTextFormattedCitation":"[13]","previouslyFormattedCitation":"[13]"},"properties":{"noteIndex":0},"schema":"https://github.com/citation-style-language/schema/raw/master/csl-citation.json"}</w:instrText>
            </w:r>
            <w:r w:rsidRPr="00823E23">
              <w:rPr>
                <w:rFonts w:eastAsia="Calibri"/>
                <w:bCs/>
                <w:lang w:val="es-MX"/>
              </w:rPr>
              <w:fldChar w:fldCharType="separate"/>
            </w:r>
            <w:r w:rsidRPr="00823E23">
              <w:rPr>
                <w:rFonts w:eastAsia="Calibri"/>
                <w:bCs/>
                <w:noProof/>
                <w:lang w:val="es-MX"/>
              </w:rPr>
              <w:t>[13]</w:t>
            </w:r>
            <w:r w:rsidRPr="00823E23">
              <w:rPr>
                <w:rFonts w:eastAsia="Calibri"/>
                <w:bCs/>
                <w:lang w:val="es-MX"/>
              </w:rPr>
              <w:fldChar w:fldCharType="end"/>
            </w:r>
            <w:r w:rsidRPr="00823E23">
              <w:rPr>
                <w:rFonts w:eastAsia="Calibri"/>
                <w:bCs/>
                <w:lang w:val="es-MX"/>
              </w:rPr>
              <w:t xml:space="preserve"> y </w:t>
            </w:r>
            <w:r w:rsidRPr="00823E23">
              <w:rPr>
                <w:rFonts w:eastAsia="Calibri"/>
                <w:bCs/>
                <w:lang w:val="es-MX"/>
              </w:rPr>
              <w:fldChar w:fldCharType="begin" w:fldLock="1"/>
            </w:r>
            <w:r w:rsidRPr="00823E23">
              <w:rPr>
                <w:rFonts w:eastAsia="Calibri"/>
                <w:bCs/>
                <w:lang w:val="es-MX"/>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4]","plainTextFormattedCitation":"[14]"},"properties":{"noteIndex":0},"schema":"https://github.com/citation-style-language/schema/raw/master/csl-citation.json"}</w:instrText>
            </w:r>
            <w:r w:rsidRPr="00823E23">
              <w:rPr>
                <w:rFonts w:eastAsia="Calibri"/>
                <w:bCs/>
                <w:lang w:val="es-MX"/>
              </w:rPr>
              <w:fldChar w:fldCharType="separate"/>
            </w:r>
            <w:r w:rsidRPr="00823E23">
              <w:rPr>
                <w:rFonts w:eastAsia="Calibri"/>
                <w:bCs/>
                <w:noProof/>
                <w:lang w:val="es-MX"/>
              </w:rPr>
              <w:t>[14]</w:t>
            </w:r>
            <w:r w:rsidRPr="00823E23">
              <w:rPr>
                <w:rFonts w:eastAsia="Calibri"/>
                <w:bCs/>
                <w:lang w:val="es-MX"/>
              </w:rPr>
              <w:fldChar w:fldCharType="end"/>
            </w:r>
          </w:p>
          <w:p w14:paraId="02A881AF" w14:textId="77777777" w:rsidR="00E95F7F" w:rsidRPr="00823E23" w:rsidRDefault="00E95F7F" w:rsidP="002C6FB8">
            <w:pPr>
              <w:spacing w:before="400" w:after="21" w:line="360" w:lineRule="auto"/>
              <w:rPr>
                <w:rFonts w:eastAsia="Calibri"/>
                <w:u w:val="single"/>
                <w:lang w:val="es-MX"/>
              </w:rPr>
            </w:pPr>
            <w:r w:rsidRPr="00823E23">
              <w:rPr>
                <w:rFonts w:eastAsia="Calibri"/>
                <w:b/>
                <w:u w:val="single"/>
                <w:lang w:val="es-MX"/>
              </w:rPr>
              <w:t>Índice cintura-cadera (ICC)</w:t>
            </w:r>
          </w:p>
          <w:p w14:paraId="1583D90A" w14:textId="77777777" w:rsidR="00E95F7F" w:rsidRPr="00823E23" w:rsidRDefault="00E95F7F" w:rsidP="002C6FB8">
            <w:pPr>
              <w:spacing w:before="400" w:after="21" w:line="360" w:lineRule="auto"/>
              <w:jc w:val="center"/>
              <w:rPr>
                <w:rFonts w:eastAsia="Calibri"/>
                <w:lang w:val="es-MX"/>
              </w:rPr>
            </w:pPr>
            <w:r w:rsidRPr="00823E23">
              <w:rPr>
                <w:rFonts w:eastAsia="Calibri"/>
                <w:lang w:val="es-MX"/>
              </w:rPr>
              <w:t>Cintura (cm)/cadera (cm)</w:t>
            </w:r>
          </w:p>
          <w:p w14:paraId="7E2A0C87" w14:textId="77777777" w:rsidR="00E95F7F" w:rsidRPr="00823E23" w:rsidRDefault="00E95F7F" w:rsidP="002C6FB8">
            <w:pPr>
              <w:spacing w:before="400" w:after="21" w:line="360" w:lineRule="auto"/>
              <w:rPr>
                <w:rFonts w:eastAsia="Calibri"/>
                <w:b/>
                <w:u w:val="single"/>
                <w:lang w:val="es-MX"/>
              </w:rPr>
            </w:pPr>
            <w:r w:rsidRPr="00823E23">
              <w:rPr>
                <w:rFonts w:eastAsia="Calibri"/>
                <w:b/>
                <w:lang w:val="es-MX"/>
              </w:rPr>
              <w:t xml:space="preserve"> </w:t>
            </w:r>
            <w:r w:rsidRPr="00823E23">
              <w:rPr>
                <w:rFonts w:eastAsia="Calibri"/>
                <w:b/>
                <w:u w:val="single"/>
                <w:lang w:val="es-MX"/>
              </w:rPr>
              <w:t>Índice de masa corporal (IMC)</w:t>
            </w:r>
          </w:p>
          <w:p w14:paraId="2E2F9B38" w14:textId="77777777" w:rsidR="00E95F7F" w:rsidRPr="00823E23" w:rsidRDefault="00E95F7F" w:rsidP="002C6FB8">
            <w:pPr>
              <w:spacing w:before="400" w:after="21" w:line="360" w:lineRule="auto"/>
              <w:jc w:val="center"/>
              <w:rPr>
                <w:rFonts w:eastAsia="Calibri"/>
                <w:u w:val="single"/>
                <w:lang w:val="es-MX"/>
              </w:rPr>
            </w:pPr>
            <w:r w:rsidRPr="00823E23">
              <w:rPr>
                <w:i/>
              </w:rPr>
              <w:t>peso (kg) / talla² (m)</w:t>
            </w:r>
          </w:p>
          <w:p w14:paraId="736276B4" w14:textId="77777777" w:rsidR="00E95F7F" w:rsidRPr="00823E23" w:rsidRDefault="00E95F7F" w:rsidP="002C6FB8">
            <w:pPr>
              <w:spacing w:before="400" w:after="21" w:line="360" w:lineRule="auto"/>
              <w:rPr>
                <w:rFonts w:eastAsia="Calibri"/>
                <w:b/>
                <w:u w:val="single"/>
                <w:lang w:val="es-MX"/>
              </w:rPr>
            </w:pPr>
            <w:r w:rsidRPr="00823E23">
              <w:rPr>
                <w:rFonts w:eastAsia="Calibri"/>
                <w:b/>
                <w:u w:val="single"/>
                <w:lang w:val="es-MX"/>
              </w:rPr>
              <w:t xml:space="preserve">Densidad corporal </w:t>
            </w:r>
          </w:p>
          <w:p w14:paraId="2370BC8C"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Forsith &amp; Sinning</w:t>
            </w:r>
          </w:p>
          <w:tbl>
            <w:tblPr>
              <w:tblW w:w="3165"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165"/>
            </w:tblGrid>
            <w:tr w:rsidR="00E95F7F" w:rsidRPr="00823E23" w14:paraId="49BB786E" w14:textId="77777777" w:rsidTr="00256EE8">
              <w:trPr>
                <w:trHeight w:val="392"/>
                <w:jc w:val="center"/>
              </w:trPr>
              <w:tc>
                <w:tcPr>
                  <w:tcW w:w="3165" w:type="dxa"/>
                </w:tcPr>
                <w:p w14:paraId="36FE02BA"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22FB65FE" w14:textId="77777777" w:rsidTr="00256EE8">
              <w:trPr>
                <w:trHeight w:val="392"/>
                <w:jc w:val="center"/>
              </w:trPr>
              <w:tc>
                <w:tcPr>
                  <w:tcW w:w="3165" w:type="dxa"/>
                </w:tcPr>
                <w:p w14:paraId="3807EC27" w14:textId="77777777" w:rsidR="00E95F7F" w:rsidRPr="00823E23" w:rsidRDefault="00E95F7F" w:rsidP="00D00AD6">
                  <w:pPr>
                    <w:framePr w:hSpace="141" w:wrap="around" w:vAnchor="text" w:hAnchor="margin" w:y="186"/>
                    <w:spacing w:before="400" w:after="21" w:line="360" w:lineRule="auto"/>
                    <w:rPr>
                      <w:rFonts w:eastAsia="Calibri"/>
                      <w:bCs/>
                      <w:iCs/>
                      <w:lang w:val="es-MX"/>
                    </w:rPr>
                  </w:pPr>
                  <w:r w:rsidRPr="00823E23">
                    <w:rPr>
                      <w:rFonts w:eastAsia="Calibri"/>
                      <w:bCs/>
                      <w:iCs/>
                      <w:lang w:val="es-MX"/>
                    </w:rPr>
                    <w:t>1.10647- (0.00162*</w:t>
                  </w:r>
                  <w:r w:rsidRPr="00823E23">
                    <w:rPr>
                      <w:bCs/>
                      <w:iCs/>
                    </w:rPr>
                    <w:t xml:space="preserve"> </w:t>
                  </w:r>
                  <w:r w:rsidRPr="00823E23">
                    <w:rPr>
                      <w:rFonts w:eastAsia="Calibri"/>
                      <w:bCs/>
                      <w:iCs/>
                      <w:lang w:val="es-MX"/>
                    </w:rPr>
                    <w:t>pl subescapular) -(0.00144*</w:t>
                  </w:r>
                  <w:r w:rsidRPr="00823E23">
                    <w:rPr>
                      <w:bCs/>
                      <w:iCs/>
                    </w:rPr>
                    <w:t xml:space="preserve"> </w:t>
                  </w:r>
                  <w:r w:rsidRPr="00823E23">
                    <w:rPr>
                      <w:rFonts w:eastAsia="Calibri"/>
                      <w:bCs/>
                      <w:iCs/>
                      <w:lang w:val="es-MX"/>
                    </w:rPr>
                    <w:t>pl abdominal) -(0.00077*</w:t>
                  </w:r>
                  <w:r w:rsidRPr="00823E23">
                    <w:rPr>
                      <w:bCs/>
                      <w:iCs/>
                    </w:rPr>
                    <w:t xml:space="preserve"> </w:t>
                  </w:r>
                  <w:r w:rsidRPr="00823E23">
                    <w:rPr>
                      <w:rFonts w:eastAsia="Calibri"/>
                      <w:bCs/>
                      <w:iCs/>
                      <w:lang w:val="es-MX"/>
                    </w:rPr>
                    <w:t>pl triceps) +(0.00071*</w:t>
                  </w:r>
                  <w:r w:rsidRPr="00823E23">
                    <w:rPr>
                      <w:bCs/>
                      <w:iCs/>
                    </w:rPr>
                    <w:t>pl axilar</w:t>
                  </w:r>
                  <w:r w:rsidRPr="00823E23">
                    <w:rPr>
                      <w:rFonts w:eastAsia="Calibri"/>
                      <w:bCs/>
                      <w:iCs/>
                      <w:lang w:val="es-MX"/>
                    </w:rPr>
                    <w:t>)</w:t>
                  </w:r>
                </w:p>
              </w:tc>
            </w:tr>
          </w:tbl>
          <w:p w14:paraId="2184823D"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 xml:space="preserve">Katch &amp; McArdle </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E95F7F" w:rsidRPr="00823E23" w14:paraId="04E1E7ED" w14:textId="77777777" w:rsidTr="001F23E3">
              <w:trPr>
                <w:trHeight w:val="392"/>
                <w:jc w:val="center"/>
              </w:trPr>
              <w:tc>
                <w:tcPr>
                  <w:tcW w:w="3366" w:type="dxa"/>
                </w:tcPr>
                <w:p w14:paraId="73852424"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55C86BF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4641DB00" w14:textId="77777777" w:rsidTr="001F23E3">
              <w:trPr>
                <w:trHeight w:val="392"/>
                <w:jc w:val="center"/>
              </w:trPr>
              <w:tc>
                <w:tcPr>
                  <w:tcW w:w="3366" w:type="dxa"/>
                </w:tcPr>
                <w:p w14:paraId="698B2DB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1.09246- (0.00049* pl subescapular) -(0.00075* pl cresta ilíaca) +(0.0071* diámetro humero) -(0.00121* per-muslo máx.)</w:t>
                  </w:r>
                </w:p>
              </w:tc>
              <w:tc>
                <w:tcPr>
                  <w:tcW w:w="3165" w:type="dxa"/>
                </w:tcPr>
                <w:p w14:paraId="1B667FCF" w14:textId="77777777" w:rsidR="00E95F7F" w:rsidRPr="00823E23" w:rsidRDefault="00E95F7F" w:rsidP="00D00AD6">
                  <w:pPr>
                    <w:framePr w:hSpace="141" w:wrap="around" w:vAnchor="text" w:hAnchor="margin" w:y="186"/>
                    <w:spacing w:before="400" w:after="21" w:line="360" w:lineRule="auto"/>
                    <w:rPr>
                      <w:rFonts w:eastAsia="Calibri"/>
                      <w:bCs/>
                      <w:iCs/>
                      <w:lang w:val="es-MX"/>
                    </w:rPr>
                  </w:pPr>
                  <w:r w:rsidRPr="00823E23">
                    <w:rPr>
                      <w:rFonts w:eastAsia="Calibri"/>
                      <w:bCs/>
                      <w:iCs/>
                      <w:lang w:val="es-MX"/>
                    </w:rPr>
                    <w:t>1.09665- (0.00103*</w:t>
                  </w:r>
                  <w:r w:rsidRPr="00823E23">
                    <w:rPr>
                      <w:bCs/>
                      <w:iCs/>
                    </w:rPr>
                    <w:t xml:space="preserve"> </w:t>
                  </w:r>
                  <w:r w:rsidRPr="00823E23">
                    <w:rPr>
                      <w:rFonts w:eastAsia="Calibri"/>
                      <w:bCs/>
                      <w:iCs/>
                      <w:lang w:val="es-MX"/>
                    </w:rPr>
                    <w:t>pl triceps) -(0.00056*</w:t>
                  </w:r>
                  <w:r w:rsidRPr="00823E23">
                    <w:rPr>
                      <w:bCs/>
                      <w:iCs/>
                    </w:rPr>
                    <w:t xml:space="preserve"> </w:t>
                  </w:r>
                  <w:r w:rsidRPr="00823E23">
                    <w:rPr>
                      <w:rFonts w:eastAsia="Calibri"/>
                      <w:bCs/>
                      <w:iCs/>
                      <w:lang w:val="es-MX"/>
                    </w:rPr>
                    <w:t>pl subescapular) -(0.00054*</w:t>
                  </w:r>
                  <w:r w:rsidRPr="00823E23">
                    <w:rPr>
                      <w:bCs/>
                      <w:iCs/>
                    </w:rPr>
                    <w:t xml:space="preserve"> </w:t>
                  </w:r>
                  <w:r w:rsidRPr="00823E23">
                    <w:rPr>
                      <w:rFonts w:eastAsia="Calibri"/>
                      <w:bCs/>
                      <w:iCs/>
                      <w:lang w:val="es-MX"/>
                    </w:rPr>
                    <w:t>pl abdominal)</w:t>
                  </w:r>
                </w:p>
              </w:tc>
            </w:tr>
          </w:tbl>
          <w:p w14:paraId="677B6EAE"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Sloan</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E95F7F" w:rsidRPr="00823E23" w14:paraId="43F3AF9D" w14:textId="77777777" w:rsidTr="001F23E3">
              <w:trPr>
                <w:trHeight w:val="392"/>
                <w:jc w:val="center"/>
              </w:trPr>
              <w:tc>
                <w:tcPr>
                  <w:tcW w:w="3366" w:type="dxa"/>
                </w:tcPr>
                <w:p w14:paraId="055207B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36FDDC2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5814814A" w14:textId="77777777" w:rsidTr="001F23E3">
              <w:trPr>
                <w:trHeight w:val="392"/>
                <w:jc w:val="center"/>
              </w:trPr>
              <w:tc>
                <w:tcPr>
                  <w:tcW w:w="3366" w:type="dxa"/>
                </w:tcPr>
                <w:p w14:paraId="76A5060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1.0764- (0.00081* pl cresta ilíaca) -(0.00088* pl triceps)</w:t>
                  </w:r>
                </w:p>
              </w:tc>
              <w:tc>
                <w:tcPr>
                  <w:tcW w:w="3165" w:type="dxa"/>
                </w:tcPr>
                <w:p w14:paraId="33E44AC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Cs/>
                      <w:iCs/>
                      <w:lang w:val="es-MX"/>
                    </w:rPr>
                    <w:t>1.1043- (0.001327*</w:t>
                  </w:r>
                  <w:r w:rsidRPr="00823E23">
                    <w:rPr>
                      <w:bCs/>
                      <w:iCs/>
                      <w:lang w:val="es-MX"/>
                    </w:rPr>
                    <w:t xml:space="preserve"> </w:t>
                  </w:r>
                  <w:r w:rsidRPr="00823E23">
                    <w:rPr>
                      <w:rFonts w:eastAsia="Calibri"/>
                      <w:bCs/>
                      <w:iCs/>
                      <w:lang w:val="es-MX"/>
                    </w:rPr>
                    <w:t>pl muslo frontal) -(0.00131*</w:t>
                  </w:r>
                  <w:r w:rsidRPr="00823E23">
                    <w:rPr>
                      <w:bCs/>
                      <w:iCs/>
                      <w:lang w:val="es-MX"/>
                    </w:rPr>
                    <w:t xml:space="preserve"> </w:t>
                  </w:r>
                  <w:r w:rsidRPr="00823E23">
                    <w:rPr>
                      <w:rFonts w:eastAsia="Calibri"/>
                      <w:bCs/>
                      <w:iCs/>
                      <w:lang w:val="es-MX"/>
                    </w:rPr>
                    <w:t>pl subescapular)</w:t>
                  </w:r>
                </w:p>
              </w:tc>
            </w:tr>
          </w:tbl>
          <w:p w14:paraId="25B0D00C" w14:textId="77777777" w:rsidR="00E95F7F" w:rsidRPr="00823E23" w:rsidRDefault="00E95F7F" w:rsidP="00E95F7F">
            <w:pPr>
              <w:pStyle w:val="ListParagraph"/>
              <w:numPr>
                <w:ilvl w:val="0"/>
                <w:numId w:val="13"/>
              </w:numPr>
              <w:spacing w:before="400" w:after="21" w:line="360" w:lineRule="auto"/>
              <w:rPr>
                <w:rFonts w:eastAsia="Calibri"/>
                <w:b/>
                <w:i/>
                <w:lang w:val="en-US"/>
              </w:rPr>
            </w:pPr>
            <w:r w:rsidRPr="00823E23">
              <w:rPr>
                <w:rFonts w:eastAsia="Calibri"/>
                <w:b/>
                <w:i/>
                <w:lang w:val="en-US"/>
              </w:rPr>
              <w:t>Thorland &amp; cols (1984)</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E95F7F" w:rsidRPr="00823E23" w14:paraId="55127E80" w14:textId="77777777" w:rsidTr="001F23E3">
              <w:trPr>
                <w:trHeight w:val="392"/>
                <w:jc w:val="center"/>
              </w:trPr>
              <w:tc>
                <w:tcPr>
                  <w:tcW w:w="3366" w:type="dxa"/>
                </w:tcPr>
                <w:p w14:paraId="0B2A1FE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6A157AB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2F611182" w14:textId="77777777" w:rsidTr="001F23E3">
              <w:trPr>
                <w:trHeight w:val="392"/>
                <w:jc w:val="center"/>
              </w:trPr>
              <w:tc>
                <w:tcPr>
                  <w:tcW w:w="3366" w:type="dxa"/>
                </w:tcPr>
                <w:p w14:paraId="418BC62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1.0987-(0.00122*(</w:t>
                  </w:r>
                  <w:r w:rsidRPr="00823E23">
                    <w:rPr>
                      <w:rFonts w:eastAsia="Calibri"/>
                      <w:bCs/>
                      <w:iCs/>
                      <w:lang w:val="es-MX"/>
                    </w:rPr>
                    <w:t>∑Pliegues</w:t>
                  </w:r>
                  <w:r w:rsidRPr="00823E23">
                    <w:rPr>
                      <w:rFonts w:eastAsia="Calibri"/>
                      <w:lang w:val="es-MX"/>
                    </w:rPr>
                    <w:t>)) +(0.00000263*(</w:t>
                  </w:r>
                  <w:r w:rsidRPr="00823E23">
                    <w:rPr>
                      <w:rFonts w:eastAsia="Calibri"/>
                      <w:bCs/>
                      <w:iCs/>
                      <w:lang w:val="es-MX"/>
                    </w:rPr>
                    <w:t>∑Pliegues</w:t>
                  </w:r>
                  <w:r w:rsidRPr="00823E23">
                    <w:rPr>
                      <w:rFonts w:eastAsia="Calibri"/>
                      <w:lang w:val="es-MX"/>
                    </w:rPr>
                    <w:t xml:space="preserve"> )</w:t>
                  </w:r>
                  <w:r w:rsidRPr="00823E23">
                    <w:rPr>
                      <w:rFonts w:eastAsia="Calibri"/>
                      <w:vertAlign w:val="superscript"/>
                      <w:lang w:val="es-MX"/>
                    </w:rPr>
                    <w:t>2</w:t>
                  </w:r>
                  <w:r w:rsidRPr="00823E23">
                    <w:rPr>
                      <w:rFonts w:eastAsia="Calibri"/>
                      <w:lang w:val="es-MX"/>
                    </w:rPr>
                    <w:t>)</w:t>
                  </w:r>
                </w:p>
                <w:p w14:paraId="2A3E5F6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Pliegues: pl triceps, pl subescapular y pl cresta ilíaca</w:t>
                  </w:r>
                </w:p>
              </w:tc>
              <w:tc>
                <w:tcPr>
                  <w:tcW w:w="3165" w:type="dxa"/>
                </w:tcPr>
                <w:p w14:paraId="35DDB41A" w14:textId="77777777" w:rsidR="00E95F7F" w:rsidRPr="00823E23" w:rsidRDefault="00E95F7F" w:rsidP="00D00AD6">
                  <w:pPr>
                    <w:framePr w:hSpace="141" w:wrap="around" w:vAnchor="text" w:hAnchor="margin" w:y="186"/>
                    <w:spacing w:before="400" w:after="21" w:line="360" w:lineRule="auto"/>
                    <w:rPr>
                      <w:bCs/>
                    </w:rPr>
                  </w:pPr>
                  <w:r w:rsidRPr="00823E23">
                    <w:rPr>
                      <w:rFonts w:eastAsia="Calibri"/>
                      <w:bCs/>
                      <w:i/>
                      <w:lang w:val="es-MX"/>
                    </w:rPr>
                    <w:t>1.1091-(0.00052(</w:t>
                  </w:r>
                  <w:r w:rsidRPr="00823E23">
                    <w:rPr>
                      <w:rFonts w:eastAsia="Calibri"/>
                      <w:bCs/>
                      <w:iCs/>
                      <w:lang w:val="es-MX"/>
                    </w:rPr>
                    <w:t>∑Pliegues</w:t>
                  </w:r>
                  <w:r w:rsidRPr="00823E23">
                    <w:rPr>
                      <w:rFonts w:eastAsia="Calibri"/>
                      <w:bCs/>
                      <w:i/>
                    </w:rPr>
                    <w:t>)) +(0.00000032*(</w:t>
                  </w:r>
                  <w:r w:rsidRPr="00823E23">
                    <w:rPr>
                      <w:rFonts w:eastAsia="Calibri"/>
                      <w:bCs/>
                      <w:iCs/>
                      <w:lang w:val="es-MX"/>
                    </w:rPr>
                    <w:t>∑Pliegues</w:t>
                  </w:r>
                  <w:r w:rsidRPr="00823E23">
                    <w:rPr>
                      <w:rFonts w:eastAsia="Calibri"/>
                      <w:bCs/>
                      <w:i/>
                    </w:rPr>
                    <w:t>)</w:t>
                  </w:r>
                  <w:r w:rsidRPr="00823E23">
                    <w:rPr>
                      <w:rFonts w:eastAsia="Calibri"/>
                      <w:bCs/>
                      <w:i/>
                      <w:vertAlign w:val="superscript"/>
                    </w:rPr>
                    <w:t>2</w:t>
                  </w:r>
                  <w:r w:rsidRPr="00823E23">
                    <w:rPr>
                      <w:rFonts w:eastAsia="Calibri"/>
                      <w:bCs/>
                      <w:i/>
                    </w:rPr>
                    <w:t>)</w:t>
                  </w:r>
                  <w:r w:rsidRPr="00823E23">
                    <w:rPr>
                      <w:bCs/>
                    </w:rPr>
                    <w:t xml:space="preserve"> </w:t>
                  </w:r>
                </w:p>
                <w:p w14:paraId="15531533" w14:textId="77777777" w:rsidR="00E95F7F" w:rsidRPr="00823E23" w:rsidRDefault="00E95F7F" w:rsidP="00D00AD6">
                  <w:pPr>
                    <w:framePr w:hSpace="141" w:wrap="around" w:vAnchor="text" w:hAnchor="margin" w:y="186"/>
                    <w:spacing w:before="400" w:after="21" w:line="360" w:lineRule="auto"/>
                    <w:rPr>
                      <w:rFonts w:eastAsia="Calibri"/>
                      <w:bCs/>
                      <w:i/>
                    </w:rPr>
                  </w:pPr>
                  <w:r w:rsidRPr="00823E23">
                    <w:rPr>
                      <w:bCs/>
                    </w:rPr>
                    <w:t xml:space="preserve">Pliegues: pl triceps </w:t>
                  </w:r>
                  <w:r w:rsidRPr="00823E23">
                    <w:rPr>
                      <w:rFonts w:eastAsia="Calibri"/>
                      <w:bCs/>
                      <w:i/>
                    </w:rPr>
                    <w:t xml:space="preserve">+ </w:t>
                  </w:r>
                  <w:r w:rsidRPr="00823E23">
                    <w:rPr>
                      <w:bCs/>
                    </w:rPr>
                    <w:t xml:space="preserve">pl subescapular </w:t>
                  </w:r>
                  <w:r w:rsidRPr="00823E23">
                    <w:rPr>
                      <w:rFonts w:eastAsia="Calibri"/>
                      <w:bCs/>
                      <w:i/>
                    </w:rPr>
                    <w:t xml:space="preserve">+ </w:t>
                  </w:r>
                  <w:r w:rsidRPr="00823E23">
                    <w:rPr>
                      <w:bCs/>
                    </w:rPr>
                    <w:t xml:space="preserve">pl axilar </w:t>
                  </w:r>
                  <w:r w:rsidRPr="00823E23">
                    <w:rPr>
                      <w:rFonts w:eastAsia="Calibri"/>
                      <w:bCs/>
                      <w:i/>
                    </w:rPr>
                    <w:t xml:space="preserve">+ </w:t>
                  </w:r>
                  <w:r w:rsidRPr="00823E23">
                    <w:rPr>
                      <w:bCs/>
                    </w:rPr>
                    <w:t xml:space="preserve">pl cresta ilíaca </w:t>
                  </w:r>
                  <w:r w:rsidRPr="00823E23">
                    <w:rPr>
                      <w:rFonts w:eastAsia="Calibri"/>
                      <w:bCs/>
                      <w:i/>
                    </w:rPr>
                    <w:t xml:space="preserve">+ </w:t>
                  </w:r>
                  <w:r w:rsidRPr="00823E23">
                    <w:rPr>
                      <w:bCs/>
                    </w:rPr>
                    <w:t>pl abdominal</w:t>
                  </w:r>
                  <w:r w:rsidRPr="00823E23">
                    <w:rPr>
                      <w:rFonts w:eastAsia="Calibri"/>
                      <w:bCs/>
                      <w:i/>
                    </w:rPr>
                    <w:t xml:space="preserve">+ </w:t>
                  </w:r>
                  <w:r w:rsidRPr="00823E23">
                    <w:rPr>
                      <w:bCs/>
                    </w:rPr>
                    <w:t xml:space="preserve">pl muslo frontal </w:t>
                  </w:r>
                  <w:r w:rsidRPr="00823E23">
                    <w:rPr>
                      <w:rFonts w:eastAsia="Calibri"/>
                      <w:bCs/>
                      <w:i/>
                    </w:rPr>
                    <w:t>+</w:t>
                  </w:r>
                  <w:r w:rsidRPr="00823E23">
                    <w:rPr>
                      <w:bCs/>
                    </w:rPr>
                    <w:t xml:space="preserve"> </w:t>
                  </w:r>
                  <w:r w:rsidRPr="00823E23">
                    <w:rPr>
                      <w:rFonts w:eastAsia="Calibri"/>
                      <w:bCs/>
                      <w:i/>
                    </w:rPr>
                    <w:t>pl pantorrilla</w:t>
                  </w:r>
                </w:p>
              </w:tc>
            </w:tr>
          </w:tbl>
          <w:p w14:paraId="39E962BF"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Wilmore &amp; Behnke (1969)</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E95F7F" w:rsidRPr="00823E23" w14:paraId="02C2192E" w14:textId="77777777" w:rsidTr="001F23E3">
              <w:trPr>
                <w:trHeight w:val="392"/>
                <w:jc w:val="center"/>
              </w:trPr>
              <w:tc>
                <w:tcPr>
                  <w:tcW w:w="3366" w:type="dxa"/>
                </w:tcPr>
                <w:p w14:paraId="497E0DE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03E852E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3441E26C" w14:textId="77777777" w:rsidTr="001F23E3">
              <w:trPr>
                <w:trHeight w:val="392"/>
                <w:jc w:val="center"/>
              </w:trPr>
              <w:tc>
                <w:tcPr>
                  <w:tcW w:w="3366" w:type="dxa"/>
                </w:tcPr>
                <w:p w14:paraId="6B4CAD5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1.06234- (0.00068* pl subescapular) -(0.00039* pl triceps) -(0.00025* pl muslo frontal)</w:t>
                  </w:r>
                </w:p>
              </w:tc>
              <w:tc>
                <w:tcPr>
                  <w:tcW w:w="3165" w:type="dxa"/>
                </w:tcPr>
                <w:p w14:paraId="77A29BDA" w14:textId="77777777" w:rsidR="00E95F7F" w:rsidRPr="00823E23" w:rsidRDefault="00E95F7F" w:rsidP="00D00AD6">
                  <w:pPr>
                    <w:framePr w:hSpace="141" w:wrap="around" w:vAnchor="text" w:hAnchor="margin" w:y="186"/>
                    <w:spacing w:before="400" w:after="21" w:line="360" w:lineRule="auto"/>
                    <w:rPr>
                      <w:rFonts w:eastAsia="Calibri"/>
                      <w:bCs/>
                      <w:iCs/>
                      <w:lang w:val="es-MX"/>
                    </w:rPr>
                  </w:pPr>
                  <w:r w:rsidRPr="00823E23">
                    <w:rPr>
                      <w:rFonts w:eastAsia="Calibri"/>
                      <w:bCs/>
                      <w:iCs/>
                      <w:lang w:val="es-MX"/>
                    </w:rPr>
                    <w:t>1.08543- (0.0008866*</w:t>
                  </w:r>
                  <w:r w:rsidRPr="00823E23">
                    <w:rPr>
                      <w:bCs/>
                      <w:iCs/>
                      <w:lang w:val="es-MX"/>
                    </w:rPr>
                    <w:t xml:space="preserve"> </w:t>
                  </w:r>
                  <w:r w:rsidRPr="00823E23">
                    <w:rPr>
                      <w:rFonts w:eastAsia="Calibri"/>
                      <w:bCs/>
                      <w:iCs/>
                      <w:lang w:val="es-MX"/>
                    </w:rPr>
                    <w:t>pl abdominal) -(0.0004*</w:t>
                  </w:r>
                  <w:r w:rsidRPr="00823E23">
                    <w:rPr>
                      <w:bCs/>
                      <w:iCs/>
                      <w:lang w:val="es-MX"/>
                    </w:rPr>
                    <w:t xml:space="preserve"> </w:t>
                  </w:r>
                  <w:r w:rsidRPr="00823E23">
                    <w:rPr>
                      <w:rFonts w:eastAsia="Calibri"/>
                      <w:bCs/>
                      <w:iCs/>
                      <w:lang w:val="es-MX"/>
                    </w:rPr>
                    <w:t>pl muslo frontal)</w:t>
                  </w:r>
                </w:p>
              </w:tc>
            </w:tr>
          </w:tbl>
          <w:p w14:paraId="5E98162F" w14:textId="77777777" w:rsidR="00E95F7F" w:rsidRPr="00823E23" w:rsidRDefault="00E95F7F" w:rsidP="00E95F7F">
            <w:pPr>
              <w:pStyle w:val="ListParagraph"/>
              <w:numPr>
                <w:ilvl w:val="0"/>
                <w:numId w:val="13"/>
              </w:numPr>
              <w:spacing w:before="400" w:after="21" w:line="360" w:lineRule="auto"/>
              <w:rPr>
                <w:rFonts w:eastAsia="Calibri"/>
                <w:b/>
                <w:i/>
                <w:lang w:val="en-US"/>
              </w:rPr>
            </w:pPr>
            <w:r w:rsidRPr="00823E23">
              <w:rPr>
                <w:rFonts w:eastAsia="Calibri"/>
                <w:b/>
                <w:i/>
                <w:lang w:val="en-US"/>
              </w:rPr>
              <w:t>Lewis y cols (1978)</w:t>
            </w:r>
          </w:p>
          <w:tbl>
            <w:tblPr>
              <w:tblW w:w="3366"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tblGrid>
            <w:tr w:rsidR="00E95F7F" w:rsidRPr="00823E23" w14:paraId="600AF899" w14:textId="77777777" w:rsidTr="0000720F">
              <w:trPr>
                <w:trHeight w:val="263"/>
                <w:jc w:val="center"/>
              </w:trPr>
              <w:tc>
                <w:tcPr>
                  <w:tcW w:w="3366" w:type="dxa"/>
                </w:tcPr>
                <w:p w14:paraId="0B97F7D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r>
            <w:tr w:rsidR="00E95F7F" w:rsidRPr="00823E23" w14:paraId="5074E2BE" w14:textId="77777777" w:rsidTr="0000720F">
              <w:trPr>
                <w:trHeight w:val="392"/>
                <w:jc w:val="center"/>
              </w:trPr>
              <w:tc>
                <w:tcPr>
                  <w:tcW w:w="3366" w:type="dxa"/>
                </w:tcPr>
                <w:p w14:paraId="1FEFE019"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0.97845-(0.0002* pl triceps) +(0.00088* estatura) -(0.00122* pl subescapular) -(0.00234* per-brazo relajado)</w:t>
                  </w:r>
                </w:p>
              </w:tc>
            </w:tr>
          </w:tbl>
          <w:p w14:paraId="2F2B6DB0" w14:textId="77777777" w:rsidR="00E95F7F" w:rsidRPr="00823E23" w:rsidRDefault="00E95F7F" w:rsidP="00E95F7F">
            <w:pPr>
              <w:pStyle w:val="ListParagraph"/>
              <w:numPr>
                <w:ilvl w:val="0"/>
                <w:numId w:val="13"/>
              </w:numPr>
              <w:spacing w:before="400" w:after="21" w:line="360" w:lineRule="auto"/>
              <w:rPr>
                <w:rFonts w:eastAsia="Calibri"/>
                <w:b/>
                <w:i/>
                <w:lang w:val="en-US"/>
              </w:rPr>
            </w:pPr>
            <w:r w:rsidRPr="00823E23">
              <w:rPr>
                <w:rFonts w:eastAsia="Calibri"/>
                <w:b/>
                <w:i/>
                <w:lang w:val="en-US"/>
              </w:rPr>
              <w:t xml:space="preserve">Withers y cols </w:t>
            </w:r>
          </w:p>
          <w:tbl>
            <w:tblPr>
              <w:tblW w:w="3165"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165"/>
            </w:tblGrid>
            <w:tr w:rsidR="00E95F7F" w:rsidRPr="00823E23" w14:paraId="3535BC31" w14:textId="77777777" w:rsidTr="0000720F">
              <w:trPr>
                <w:trHeight w:val="392"/>
                <w:jc w:val="center"/>
              </w:trPr>
              <w:tc>
                <w:tcPr>
                  <w:tcW w:w="3165" w:type="dxa"/>
                </w:tcPr>
                <w:p w14:paraId="301BCA89"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269E5B2F" w14:textId="77777777" w:rsidTr="0000720F">
              <w:trPr>
                <w:trHeight w:val="392"/>
                <w:jc w:val="center"/>
              </w:trPr>
              <w:tc>
                <w:tcPr>
                  <w:tcW w:w="3165" w:type="dxa"/>
                </w:tcPr>
                <w:p w14:paraId="69817625" w14:textId="77777777" w:rsidR="00E95F7F" w:rsidRPr="00823E23" w:rsidRDefault="00E95F7F" w:rsidP="00D00AD6">
                  <w:pPr>
                    <w:framePr w:hSpace="141" w:wrap="around" w:vAnchor="text" w:hAnchor="margin" w:y="186"/>
                    <w:spacing w:before="400" w:after="21" w:line="360" w:lineRule="auto"/>
                    <w:rPr>
                      <w:rFonts w:eastAsia="Calibri"/>
                      <w:bCs/>
                      <w:iCs/>
                      <w:lang w:val="es-MX"/>
                    </w:rPr>
                  </w:pPr>
                  <w:r w:rsidRPr="00823E23">
                    <w:rPr>
                      <w:rFonts w:eastAsia="Calibri"/>
                      <w:bCs/>
                      <w:iCs/>
                      <w:lang w:val="es-MX"/>
                    </w:rPr>
                    <w:t>1.0988-(0.0004*(∑Pliegues))</w:t>
                  </w:r>
                </w:p>
              </w:tc>
            </w:tr>
          </w:tbl>
          <w:p w14:paraId="241CE993" w14:textId="77777777" w:rsidR="00E95F7F" w:rsidRPr="00823E23" w:rsidRDefault="00E95F7F" w:rsidP="00770796">
            <w:pPr>
              <w:spacing w:before="400" w:after="21" w:line="360" w:lineRule="auto"/>
              <w:rPr>
                <w:rFonts w:eastAsia="Calibri"/>
                <w:bCs/>
                <w:iCs/>
                <w:lang w:val="es-MX"/>
              </w:rPr>
            </w:pPr>
            <w:r w:rsidRPr="00823E23">
              <w:rPr>
                <w:rFonts w:eastAsia="Calibri"/>
                <w:bCs/>
                <w:iCs/>
                <w:lang w:val="es-MX"/>
              </w:rPr>
              <w:t>Pliegues: pl triceps, pl subescapular, pl bíceps, pl Supraespinal, pl abdominal, pl muslo frontal y pl pantorrilla.</w:t>
            </w:r>
          </w:p>
          <w:p w14:paraId="04397B88"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Yuhasz M. S.</w:t>
            </w:r>
          </w:p>
          <w:p w14:paraId="2C44BCB1" w14:textId="77777777" w:rsidR="00E95F7F" w:rsidRPr="00823E23" w:rsidRDefault="00E95F7F" w:rsidP="00D5681C">
            <w:pPr>
              <w:spacing w:before="400" w:after="21" w:line="360" w:lineRule="auto"/>
              <w:jc w:val="center"/>
              <w:rPr>
                <w:rFonts w:eastAsia="Calibri"/>
                <w:bCs/>
                <w:iCs/>
                <w:lang w:val="es-MX"/>
              </w:rPr>
            </w:pPr>
            <w:r w:rsidRPr="00823E23">
              <w:rPr>
                <w:rFonts w:eastAsia="Calibri"/>
                <w:bCs/>
                <w:iCs/>
                <w:lang w:val="es-MX"/>
              </w:rPr>
              <w:t>∑Pliegues</w:t>
            </w:r>
          </w:p>
          <w:p w14:paraId="64079330" w14:textId="77777777" w:rsidR="00E95F7F" w:rsidRPr="00823E23" w:rsidRDefault="00E95F7F" w:rsidP="0000720F">
            <w:pPr>
              <w:spacing w:before="400" w:after="21" w:line="360" w:lineRule="auto"/>
              <w:rPr>
                <w:rFonts w:eastAsia="Calibri"/>
                <w:bCs/>
                <w:iCs/>
                <w:lang w:val="es-MX"/>
              </w:rPr>
            </w:pPr>
            <w:r w:rsidRPr="00823E23">
              <w:rPr>
                <w:rFonts w:eastAsia="Calibri"/>
                <w:bCs/>
                <w:iCs/>
                <w:lang w:val="es-MX"/>
              </w:rPr>
              <w:t>Pliegues: pl triceps, pl subescapular, pl supraespinal, pl abdominal, pl muslo frontal y pl pantorrilla.</w:t>
            </w:r>
          </w:p>
          <w:p w14:paraId="11A67DD2"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 xml:space="preserve">Durnin </w:t>
            </w:r>
          </w:p>
          <w:tbl>
            <w:tblPr>
              <w:tblW w:w="4789" w:type="dxa"/>
              <w:jc w:val="center"/>
              <w:tblBorders>
                <w:insideH w:val="single" w:sz="4" w:space="0" w:color="auto"/>
                <w:insideV w:val="single" w:sz="4" w:space="0" w:color="auto"/>
              </w:tblBorders>
              <w:tblLayout w:type="fixed"/>
              <w:tblCellMar>
                <w:top w:w="46" w:type="dxa"/>
                <w:left w:w="181" w:type="dxa"/>
                <w:right w:w="115" w:type="dxa"/>
              </w:tblCellMar>
              <w:tblLook w:val="04A0" w:firstRow="1" w:lastRow="0" w:firstColumn="1" w:lastColumn="0" w:noHBand="0" w:noVBand="1"/>
            </w:tblPr>
            <w:tblGrid>
              <w:gridCol w:w="2379"/>
              <w:gridCol w:w="2410"/>
            </w:tblGrid>
            <w:tr w:rsidR="00E95F7F" w:rsidRPr="00823E23" w14:paraId="38222E37" w14:textId="77777777" w:rsidTr="00937419">
              <w:trPr>
                <w:trHeight w:val="278"/>
                <w:jc w:val="center"/>
              </w:trPr>
              <w:tc>
                <w:tcPr>
                  <w:tcW w:w="2379" w:type="dxa"/>
                </w:tcPr>
                <w:p w14:paraId="3B358B8D"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2410" w:type="dxa"/>
                </w:tcPr>
                <w:p w14:paraId="103764C9"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1F4C78F8" w14:textId="77777777" w:rsidTr="002536E5">
              <w:trPr>
                <w:trHeight w:val="953"/>
                <w:jc w:val="center"/>
              </w:trPr>
              <w:tc>
                <w:tcPr>
                  <w:tcW w:w="2379" w:type="dxa"/>
                </w:tcPr>
                <w:p w14:paraId="1253BA7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1.1567- (0.0717* PL10) </w:t>
                  </w:r>
                </w:p>
              </w:tc>
              <w:tc>
                <w:tcPr>
                  <w:tcW w:w="2410" w:type="dxa"/>
                </w:tcPr>
                <w:p w14:paraId="31262454"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1.1765- (0.0744* PL10) </w:t>
                  </w:r>
                </w:p>
              </w:tc>
            </w:tr>
          </w:tbl>
          <w:p w14:paraId="53C97C63" w14:textId="77777777" w:rsidR="00E95F7F" w:rsidRPr="00823E23" w:rsidRDefault="00E95F7F" w:rsidP="002C6FB8">
            <w:pPr>
              <w:spacing w:before="400" w:after="21" w:line="360" w:lineRule="auto"/>
              <w:rPr>
                <w:rFonts w:eastAsia="Calibri"/>
                <w:lang w:val="es-MX"/>
              </w:rPr>
            </w:pPr>
            <w:r w:rsidRPr="00823E23">
              <w:rPr>
                <w:rFonts w:eastAsia="Calibri"/>
                <w:lang w:val="es-MX"/>
              </w:rPr>
              <w:t xml:space="preserve"> Donde: </w:t>
            </w:r>
          </w:p>
          <w:p w14:paraId="73B5C7F0" w14:textId="77777777" w:rsidR="00E95F7F" w:rsidRPr="00823E23" w:rsidRDefault="00E95F7F" w:rsidP="00E95F7F">
            <w:pPr>
              <w:pStyle w:val="ListParagraph"/>
              <w:numPr>
                <w:ilvl w:val="0"/>
                <w:numId w:val="14"/>
              </w:numPr>
              <w:spacing w:before="400" w:after="21" w:line="360" w:lineRule="auto"/>
              <w:rPr>
                <w:rFonts w:eastAsia="Calibri"/>
                <w:lang w:val="es-MX"/>
              </w:rPr>
            </w:pPr>
            <w:r w:rsidRPr="00823E23">
              <w:rPr>
                <w:rFonts w:eastAsia="Calibri"/>
                <w:lang w:val="es-MX"/>
              </w:rPr>
              <w:t xml:space="preserve">PL10= logaritmo base 10(pliegue bicipital + pliegue tricipital + pliegue subescapular + pliegue suprailíaco) </w:t>
            </w:r>
          </w:p>
          <w:p w14:paraId="1FC44A8F" w14:textId="77777777" w:rsidR="00E95F7F" w:rsidRPr="00823E23" w:rsidRDefault="00E95F7F" w:rsidP="002C6FB8">
            <w:pPr>
              <w:spacing w:before="400" w:after="21" w:line="360" w:lineRule="auto"/>
              <w:rPr>
                <w:rFonts w:eastAsia="Calibri"/>
                <w:u w:val="single"/>
                <w:lang w:val="es-MX"/>
              </w:rPr>
            </w:pPr>
            <w:r w:rsidRPr="00823E23">
              <w:rPr>
                <w:rFonts w:eastAsia="Calibri"/>
                <w:b/>
                <w:u w:val="single"/>
                <w:lang w:val="es-MX"/>
              </w:rPr>
              <w:t xml:space="preserve">Porcentaje de grasa </w:t>
            </w:r>
          </w:p>
          <w:p w14:paraId="486D19E7" w14:textId="77777777" w:rsidR="00E95F7F" w:rsidRPr="00823E23" w:rsidRDefault="00E95F7F" w:rsidP="00E95F7F">
            <w:pPr>
              <w:pStyle w:val="ListParagraph"/>
              <w:numPr>
                <w:ilvl w:val="0"/>
                <w:numId w:val="13"/>
              </w:numPr>
              <w:spacing w:before="400" w:after="21" w:line="360" w:lineRule="auto"/>
              <w:rPr>
                <w:rFonts w:eastAsia="Calibri"/>
                <w:b/>
                <w:bCs/>
                <w:i/>
                <w:iCs/>
                <w:lang w:val="es-MX"/>
              </w:rPr>
            </w:pPr>
            <w:r w:rsidRPr="00823E23">
              <w:rPr>
                <w:rFonts w:eastAsia="Calibri"/>
                <w:b/>
                <w:bCs/>
                <w:i/>
                <w:iCs/>
                <w:lang w:val="es-MX"/>
              </w:rPr>
              <w:t>Carter</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E95F7F" w:rsidRPr="00823E23" w14:paraId="3740718F" w14:textId="77777777" w:rsidTr="001F23E3">
              <w:trPr>
                <w:trHeight w:val="392"/>
                <w:jc w:val="center"/>
              </w:trPr>
              <w:tc>
                <w:tcPr>
                  <w:tcW w:w="3366" w:type="dxa"/>
                </w:tcPr>
                <w:p w14:paraId="1C879779"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18CACDA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31331C3A" w14:textId="77777777" w:rsidTr="001F23E3">
              <w:trPr>
                <w:trHeight w:val="392"/>
                <w:jc w:val="center"/>
              </w:trPr>
              <w:tc>
                <w:tcPr>
                  <w:tcW w:w="3366" w:type="dxa"/>
                </w:tcPr>
                <w:p w14:paraId="3E515863"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t>3,5803 + (0,1548 x ∑6PL)</w:t>
                  </w:r>
                </w:p>
              </w:tc>
              <w:tc>
                <w:tcPr>
                  <w:tcW w:w="3165" w:type="dxa"/>
                </w:tcPr>
                <w:p w14:paraId="51B894D9" w14:textId="77777777" w:rsidR="00E95F7F" w:rsidRPr="00823E23" w:rsidRDefault="00E95F7F" w:rsidP="00D00AD6">
                  <w:pPr>
                    <w:framePr w:hSpace="141" w:wrap="around" w:vAnchor="text" w:hAnchor="margin" w:y="186"/>
                    <w:spacing w:before="400" w:after="21" w:line="360" w:lineRule="auto"/>
                    <w:rPr>
                      <w:rFonts w:eastAsia="Calibri"/>
                      <w:bCs/>
                      <w:i/>
                    </w:rPr>
                  </w:pPr>
                  <w:r w:rsidRPr="00823E23">
                    <w:t xml:space="preserve">2,585 + (0,1051 x ∑6PL) </w:t>
                  </w:r>
                </w:p>
              </w:tc>
            </w:tr>
          </w:tbl>
          <w:p w14:paraId="10CEBD48" w14:textId="77777777" w:rsidR="00E95F7F" w:rsidRPr="00823E23" w:rsidRDefault="00E95F7F" w:rsidP="002536E5">
            <w:pPr>
              <w:spacing w:before="400" w:after="21" w:line="360" w:lineRule="auto"/>
              <w:rPr>
                <w:rFonts w:eastAsia="Calibri"/>
                <w:b/>
                <w:bCs/>
                <w:i/>
                <w:iCs/>
                <w:lang w:val="es-MX"/>
              </w:rPr>
            </w:pPr>
            <w:r w:rsidRPr="00823E23">
              <w:t>6PL: tríceps, subescapular, supraespinal, abdominal, muslo anterior, medial de la pierna;</w:t>
            </w:r>
          </w:p>
          <w:p w14:paraId="66402F52" w14:textId="77777777" w:rsidR="00E95F7F" w:rsidRPr="00823E23" w:rsidRDefault="00E95F7F" w:rsidP="00E95F7F">
            <w:pPr>
              <w:pStyle w:val="ListParagraph"/>
              <w:numPr>
                <w:ilvl w:val="0"/>
                <w:numId w:val="13"/>
              </w:numPr>
              <w:spacing w:before="400" w:after="21" w:line="360" w:lineRule="auto"/>
              <w:rPr>
                <w:rFonts w:eastAsia="Calibri"/>
                <w:b/>
                <w:bCs/>
                <w:i/>
                <w:iCs/>
                <w:lang w:val="es-MX"/>
              </w:rPr>
            </w:pPr>
            <w:r w:rsidRPr="00823E23">
              <w:rPr>
                <w:rFonts w:eastAsia="Times New Roman"/>
                <w:b/>
                <w:bCs/>
                <w:i/>
                <w:iCs/>
                <w:lang w:val="es-MX"/>
              </w:rPr>
              <w:t xml:space="preserve">Jackson y Pollock </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E95F7F" w:rsidRPr="00823E23" w14:paraId="61B6E449" w14:textId="77777777" w:rsidTr="001F23E3">
              <w:trPr>
                <w:trHeight w:val="392"/>
                <w:jc w:val="center"/>
              </w:trPr>
              <w:tc>
                <w:tcPr>
                  <w:tcW w:w="3366" w:type="dxa"/>
                </w:tcPr>
                <w:p w14:paraId="4764578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6F7E776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370B7FFC" w14:textId="77777777" w:rsidTr="001F23E3">
              <w:trPr>
                <w:trHeight w:val="392"/>
                <w:jc w:val="center"/>
              </w:trPr>
              <w:tc>
                <w:tcPr>
                  <w:tcW w:w="3366" w:type="dxa"/>
                </w:tcPr>
                <w:p w14:paraId="40609DC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t>4,56 + (∑7 pliegues en milímetros x 0,146)</w:t>
                  </w:r>
                </w:p>
              </w:tc>
              <w:tc>
                <w:tcPr>
                  <w:tcW w:w="3165" w:type="dxa"/>
                </w:tcPr>
                <w:p w14:paraId="55910221" w14:textId="77777777" w:rsidR="00E95F7F" w:rsidRPr="00823E23" w:rsidRDefault="00E95F7F" w:rsidP="00D00AD6">
                  <w:pPr>
                    <w:framePr w:hSpace="141" w:wrap="around" w:vAnchor="text" w:hAnchor="margin" w:y="186"/>
                    <w:spacing w:before="400" w:after="21" w:line="360" w:lineRule="auto"/>
                    <w:rPr>
                      <w:rFonts w:eastAsia="Calibri"/>
                      <w:bCs/>
                      <w:i/>
                      <w:lang w:val="es-MX"/>
                    </w:rPr>
                  </w:pPr>
                  <w:r w:rsidRPr="00823E23">
                    <w:t>3,64 + (∑7 pliegues en milímetros x 0,097)</w:t>
                  </w:r>
                </w:p>
              </w:tc>
            </w:tr>
          </w:tbl>
          <w:p w14:paraId="4F39B1C6" w14:textId="77777777" w:rsidR="00E95F7F" w:rsidRPr="00823E23" w:rsidRDefault="00E95F7F" w:rsidP="006A1065">
            <w:pPr>
              <w:pStyle w:val="NormalWeb"/>
              <w:shd w:val="clear" w:color="auto" w:fill="FFFFFF"/>
              <w:spacing w:line="360" w:lineRule="atLeast"/>
              <w:jc w:val="both"/>
              <w:rPr>
                <w:rStyle w:val="Strong"/>
                <w:rFonts w:ascii="Arial" w:hAnsi="Arial" w:cs="Arial"/>
                <w:b w:val="0"/>
                <w:bCs w:val="0"/>
                <w:sz w:val="22"/>
                <w:szCs w:val="22"/>
              </w:rPr>
            </w:pPr>
            <w:r w:rsidRPr="00823E23">
              <w:rPr>
                <w:rStyle w:val="Strong"/>
                <w:rFonts w:ascii="Arial" w:hAnsi="Arial" w:cs="Arial"/>
                <w:b w:val="0"/>
                <w:bCs w:val="0"/>
                <w:sz w:val="22"/>
                <w:szCs w:val="22"/>
              </w:rPr>
              <w:t>Pliegues: Pectoral, Abdomen, Cuádriceps, Tríceps, Subescapular, Supra iliaco y Medio axilar</w:t>
            </w:r>
          </w:p>
          <w:p w14:paraId="7365E0DA" w14:textId="77777777" w:rsidR="00E95F7F" w:rsidRPr="00823E23" w:rsidRDefault="00E95F7F" w:rsidP="00E95F7F">
            <w:pPr>
              <w:pStyle w:val="ListParagraph"/>
              <w:numPr>
                <w:ilvl w:val="0"/>
                <w:numId w:val="13"/>
              </w:numPr>
              <w:spacing w:before="400" w:after="21" w:line="360" w:lineRule="auto"/>
              <w:rPr>
                <w:rFonts w:eastAsia="Calibri"/>
                <w:b/>
                <w:bCs/>
                <w:i/>
                <w:iCs/>
                <w:lang w:val="es-MX"/>
              </w:rPr>
            </w:pPr>
            <w:r w:rsidRPr="00823E23">
              <w:rPr>
                <w:rFonts w:eastAsia="Calibri"/>
                <w:b/>
                <w:bCs/>
                <w:i/>
                <w:iCs/>
                <w:lang w:val="es-MX"/>
              </w:rPr>
              <w:t>Harpenden</w:t>
            </w:r>
          </w:p>
          <w:p w14:paraId="267008ED" w14:textId="77777777" w:rsidR="00E95F7F" w:rsidRPr="00823E23" w:rsidRDefault="00E95F7F" w:rsidP="004C5D9D">
            <w:pPr>
              <w:spacing w:before="400" w:after="21" w:line="360" w:lineRule="auto"/>
              <w:jc w:val="center"/>
              <w:rPr>
                <w:rFonts w:eastAsia="Calibri"/>
                <w:lang w:val="es-MX"/>
              </w:rPr>
            </w:pPr>
            <w:r w:rsidRPr="00823E23">
              <w:rPr>
                <w:rFonts w:eastAsia="Calibri"/>
                <w:lang w:val="es-MX"/>
              </w:rPr>
              <w:t>(Densidad*0.1051) +2.585</w:t>
            </w:r>
          </w:p>
          <w:p w14:paraId="33133E25" w14:textId="77777777" w:rsidR="00E95F7F" w:rsidRPr="00823E23" w:rsidRDefault="00E95F7F" w:rsidP="00E95F7F">
            <w:pPr>
              <w:pStyle w:val="ListParagraph"/>
              <w:numPr>
                <w:ilvl w:val="0"/>
                <w:numId w:val="13"/>
              </w:numPr>
              <w:spacing w:before="400" w:after="21" w:line="360" w:lineRule="auto"/>
              <w:rPr>
                <w:rFonts w:eastAsia="Calibri"/>
                <w:lang w:val="es-MX"/>
              </w:rPr>
            </w:pPr>
            <w:r w:rsidRPr="00823E23">
              <w:rPr>
                <w:rFonts w:eastAsia="Calibri"/>
                <w:b/>
                <w:i/>
                <w:lang w:val="es-MX"/>
              </w:rPr>
              <w:t xml:space="preserve">Siri </w:t>
            </w:r>
          </w:p>
          <w:p w14:paraId="0443E750" w14:textId="77777777" w:rsidR="00E95F7F" w:rsidRPr="00823E23" w:rsidRDefault="00E95F7F" w:rsidP="002C6FB8">
            <w:pPr>
              <w:spacing w:before="400" w:after="21" w:line="360" w:lineRule="auto"/>
              <w:jc w:val="center"/>
              <w:rPr>
                <w:rFonts w:eastAsia="Calibri"/>
                <w:lang w:val="es-MX"/>
              </w:rPr>
            </w:pPr>
            <w:r w:rsidRPr="00823E23">
              <w:rPr>
                <w:rFonts w:eastAsia="Calibri"/>
                <w:lang w:val="es-MX"/>
              </w:rPr>
              <w:t>((4.95/Durnin)-4.5) *100</w:t>
            </w:r>
          </w:p>
          <w:p w14:paraId="3C0DA1AF" w14:textId="77777777" w:rsidR="00E95F7F" w:rsidRPr="00823E23" w:rsidRDefault="00E95F7F" w:rsidP="00E95F7F">
            <w:pPr>
              <w:pStyle w:val="ListParagraph"/>
              <w:numPr>
                <w:ilvl w:val="0"/>
                <w:numId w:val="13"/>
              </w:numPr>
              <w:spacing w:before="400" w:after="21" w:line="360" w:lineRule="auto"/>
              <w:rPr>
                <w:rFonts w:eastAsia="Calibri"/>
                <w:lang w:val="es-MX"/>
              </w:rPr>
            </w:pPr>
            <w:r w:rsidRPr="00823E23">
              <w:rPr>
                <w:rFonts w:eastAsia="Calibri"/>
                <w:b/>
                <w:i/>
                <w:lang w:val="es-MX"/>
              </w:rPr>
              <w:t xml:space="preserve">Brozek </w:t>
            </w:r>
          </w:p>
          <w:p w14:paraId="72008432" w14:textId="77777777" w:rsidR="00E95F7F" w:rsidRPr="00823E23" w:rsidRDefault="00E95F7F" w:rsidP="00E12351">
            <w:pPr>
              <w:spacing w:before="400" w:after="21" w:line="360" w:lineRule="auto"/>
              <w:ind w:left="360"/>
              <w:jc w:val="center"/>
              <w:rPr>
                <w:rFonts w:eastAsia="Calibri"/>
                <w:lang w:val="es-MX"/>
              </w:rPr>
            </w:pPr>
            <w:r w:rsidRPr="00823E23">
              <w:rPr>
                <w:rFonts w:eastAsia="Calibri"/>
                <w:lang w:val="es-MX"/>
              </w:rPr>
              <w:t>((4.57/Durnin)-4.14) *100</w:t>
            </w:r>
          </w:p>
          <w:p w14:paraId="18DC7943" w14:textId="77777777" w:rsidR="00E95F7F" w:rsidRPr="00823E23" w:rsidRDefault="00E95F7F" w:rsidP="00E12351">
            <w:pPr>
              <w:spacing w:before="400" w:after="21" w:line="360" w:lineRule="auto"/>
              <w:ind w:left="360"/>
              <w:jc w:val="center"/>
              <w:rPr>
                <w:rFonts w:eastAsia="Calibri"/>
                <w:lang w:val="es-MX"/>
              </w:rPr>
            </w:pPr>
            <w:r w:rsidRPr="00823E23">
              <w:rPr>
                <w:rFonts w:eastAsia="Calibri"/>
                <w:lang w:val="es-MX"/>
              </w:rPr>
              <w:t>(1963): (497.1/Densidad)-451.9</w:t>
            </w:r>
          </w:p>
          <w:p w14:paraId="5D24C5FF"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 xml:space="preserve">Ledesma </w:t>
            </w:r>
          </w:p>
          <w:tbl>
            <w:tblPr>
              <w:tblW w:w="4839"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419"/>
              <w:gridCol w:w="2420"/>
            </w:tblGrid>
            <w:tr w:rsidR="00E95F7F" w:rsidRPr="00823E23" w14:paraId="4E2B3597" w14:textId="77777777" w:rsidTr="00937419">
              <w:trPr>
                <w:trHeight w:val="270"/>
                <w:jc w:val="center"/>
              </w:trPr>
              <w:tc>
                <w:tcPr>
                  <w:tcW w:w="2419" w:type="dxa"/>
                </w:tcPr>
                <w:p w14:paraId="66CCAC7D"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2420" w:type="dxa"/>
                </w:tcPr>
                <w:p w14:paraId="550223FB"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1D077633" w14:textId="77777777" w:rsidTr="00937419">
              <w:trPr>
                <w:trHeight w:val="273"/>
                <w:jc w:val="center"/>
              </w:trPr>
              <w:tc>
                <w:tcPr>
                  <w:tcW w:w="2419" w:type="dxa"/>
                </w:tcPr>
                <w:p w14:paraId="6AB3C0CA"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29.4+(14.71*pln) </w:t>
                  </w:r>
                </w:p>
              </w:tc>
              <w:tc>
                <w:tcPr>
                  <w:tcW w:w="2420" w:type="dxa"/>
                </w:tcPr>
                <w:p w14:paraId="0CF7E48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36.45+(14.83*pln) </w:t>
                  </w:r>
                </w:p>
              </w:tc>
            </w:tr>
          </w:tbl>
          <w:p w14:paraId="424E43DD" w14:textId="77777777" w:rsidR="00E95F7F" w:rsidRPr="00823E23" w:rsidRDefault="00E95F7F" w:rsidP="002C6FB8">
            <w:pPr>
              <w:spacing w:before="400" w:after="21" w:line="360" w:lineRule="auto"/>
              <w:rPr>
                <w:rFonts w:eastAsia="Calibri"/>
                <w:lang w:val="es-MX"/>
              </w:rPr>
            </w:pPr>
            <w:r w:rsidRPr="00823E23">
              <w:rPr>
                <w:rFonts w:eastAsia="Calibri"/>
                <w:lang w:val="es-MX"/>
              </w:rPr>
              <w:t xml:space="preserve"> Donde </w:t>
            </w:r>
          </w:p>
          <w:p w14:paraId="4F8E5E1C" w14:textId="77777777" w:rsidR="00E95F7F" w:rsidRPr="00823E23" w:rsidRDefault="00E95F7F" w:rsidP="00E95F7F">
            <w:pPr>
              <w:pStyle w:val="ListParagraph"/>
              <w:numPr>
                <w:ilvl w:val="0"/>
                <w:numId w:val="14"/>
              </w:numPr>
              <w:spacing w:before="400" w:after="21" w:line="360" w:lineRule="auto"/>
              <w:jc w:val="center"/>
              <w:rPr>
                <w:rFonts w:eastAsia="Calibri"/>
                <w:lang w:val="es-MX"/>
              </w:rPr>
            </w:pPr>
            <w:r w:rsidRPr="00823E23">
              <w:rPr>
                <w:rFonts w:eastAsia="Calibri"/>
                <w:lang w:val="es-MX"/>
              </w:rPr>
              <w:t>Pln= logaritmo natural (pliegue bicipital + p. tricipital + subescapular + p. suprailíaco)</w:t>
            </w:r>
          </w:p>
          <w:p w14:paraId="23BD366F" w14:textId="77777777" w:rsidR="00E95F7F" w:rsidRPr="00823E23" w:rsidRDefault="00E95F7F" w:rsidP="00E95F7F">
            <w:pPr>
              <w:pStyle w:val="ListParagraph"/>
              <w:numPr>
                <w:ilvl w:val="0"/>
                <w:numId w:val="13"/>
              </w:numPr>
              <w:spacing w:before="400" w:after="21" w:line="360" w:lineRule="auto"/>
              <w:rPr>
                <w:rFonts w:eastAsia="Calibri"/>
                <w:b/>
                <w:bCs/>
                <w:i/>
                <w:iCs/>
                <w:lang w:val="es-MX"/>
              </w:rPr>
            </w:pPr>
            <w:r w:rsidRPr="00823E23">
              <w:rPr>
                <w:rFonts w:eastAsia="Calibri"/>
                <w:b/>
                <w:bCs/>
                <w:i/>
                <w:iCs/>
                <w:lang w:val="es-MX"/>
              </w:rPr>
              <w:t>Peterson</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E95F7F" w:rsidRPr="00823E23" w14:paraId="7701099E" w14:textId="77777777" w:rsidTr="001F23E3">
              <w:trPr>
                <w:trHeight w:val="241"/>
                <w:jc w:val="center"/>
              </w:trPr>
              <w:tc>
                <w:tcPr>
                  <w:tcW w:w="2915" w:type="dxa"/>
                </w:tcPr>
                <w:p w14:paraId="2CDE072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Hombre</w:t>
                  </w:r>
                </w:p>
              </w:tc>
              <w:tc>
                <w:tcPr>
                  <w:tcW w:w="2916" w:type="dxa"/>
                </w:tcPr>
                <w:p w14:paraId="5CC46FC7"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Mujer</w:t>
                  </w:r>
                </w:p>
              </w:tc>
            </w:tr>
            <w:tr w:rsidR="00E95F7F" w:rsidRPr="00823E23" w14:paraId="12C0879D" w14:textId="77777777" w:rsidTr="001F23E3">
              <w:trPr>
                <w:trHeight w:val="244"/>
                <w:jc w:val="center"/>
              </w:trPr>
              <w:tc>
                <w:tcPr>
                  <w:tcW w:w="2915" w:type="dxa"/>
                </w:tcPr>
                <w:p w14:paraId="7DDAFAEA" w14:textId="77777777" w:rsidR="00E95F7F" w:rsidRPr="00823E23" w:rsidRDefault="00E95F7F" w:rsidP="00E95F7F">
                  <w:pPr>
                    <w:pStyle w:val="ListParagraph"/>
                    <w:framePr w:hSpace="141" w:wrap="around" w:vAnchor="text" w:hAnchor="margin" w:y="186"/>
                    <w:numPr>
                      <w:ilvl w:val="0"/>
                      <w:numId w:val="14"/>
                    </w:numPr>
                    <w:spacing w:before="400" w:after="21" w:line="360" w:lineRule="auto"/>
                    <w:rPr>
                      <w:rFonts w:eastAsia="Calibri"/>
                      <w:lang w:val="es-MX"/>
                    </w:rPr>
                  </w:pPr>
                  <w:r w:rsidRPr="00823E23">
                    <w:rPr>
                      <w:rFonts w:eastAsia="Calibri"/>
                      <w:lang w:val="es-MX"/>
                    </w:rPr>
                    <w:t xml:space="preserve">Edad :18.0 a 55.4 </w:t>
                  </w:r>
                </w:p>
                <w:p w14:paraId="54D8E169" w14:textId="77777777" w:rsidR="00E95F7F" w:rsidRPr="00823E23" w:rsidRDefault="00E95F7F" w:rsidP="00E95F7F">
                  <w:pPr>
                    <w:pStyle w:val="ListParagraph"/>
                    <w:framePr w:hSpace="141" w:wrap="around" w:vAnchor="text" w:hAnchor="margin" w:y="186"/>
                    <w:numPr>
                      <w:ilvl w:val="0"/>
                      <w:numId w:val="14"/>
                    </w:numPr>
                    <w:spacing w:before="400" w:after="21" w:line="360" w:lineRule="auto"/>
                    <w:rPr>
                      <w:rFonts w:eastAsia="Calibri"/>
                      <w:lang w:val="es-MX"/>
                    </w:rPr>
                  </w:pPr>
                  <w:r w:rsidRPr="00823E23">
                    <w:rPr>
                      <w:rFonts w:eastAsia="Calibri"/>
                      <w:lang w:val="es-MX"/>
                    </w:rPr>
                    <w:t>IMC :15.6 a 34.6</w:t>
                  </w:r>
                </w:p>
                <w:p w14:paraId="1F4C637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 20.94878 + (edad X 0.1166) – (estatura × 0.11666) + (∑ 4 pliegues × 0.42696) – (∑ 4 pliegues² × 0.00159) </w:t>
                  </w:r>
                </w:p>
              </w:tc>
              <w:tc>
                <w:tcPr>
                  <w:tcW w:w="2916" w:type="dxa"/>
                </w:tcPr>
                <w:p w14:paraId="5090C2C4" w14:textId="77777777" w:rsidR="00E95F7F" w:rsidRPr="00823E23" w:rsidRDefault="00E95F7F" w:rsidP="00E95F7F">
                  <w:pPr>
                    <w:pStyle w:val="ListParagraph"/>
                    <w:framePr w:hSpace="141" w:wrap="around" w:vAnchor="text" w:hAnchor="margin" w:y="186"/>
                    <w:numPr>
                      <w:ilvl w:val="0"/>
                      <w:numId w:val="19"/>
                    </w:numPr>
                    <w:spacing w:before="400" w:after="21" w:line="360" w:lineRule="auto"/>
                    <w:rPr>
                      <w:rFonts w:eastAsia="Calibri"/>
                      <w:lang w:val="es-MX"/>
                    </w:rPr>
                  </w:pPr>
                  <w:r w:rsidRPr="00823E23">
                    <w:rPr>
                      <w:rFonts w:eastAsia="Calibri"/>
                      <w:lang w:val="es-MX"/>
                    </w:rPr>
                    <w:t xml:space="preserve">Edad :18.0 a 55.6 </w:t>
                  </w:r>
                </w:p>
                <w:p w14:paraId="5C8CC0AD" w14:textId="77777777" w:rsidR="00E95F7F" w:rsidRPr="00823E23" w:rsidRDefault="00E95F7F" w:rsidP="00E95F7F">
                  <w:pPr>
                    <w:pStyle w:val="ListParagraph"/>
                    <w:framePr w:hSpace="141" w:wrap="around" w:vAnchor="text" w:hAnchor="margin" w:y="186"/>
                    <w:numPr>
                      <w:ilvl w:val="0"/>
                      <w:numId w:val="19"/>
                    </w:numPr>
                    <w:spacing w:before="400" w:after="21" w:line="360" w:lineRule="auto"/>
                    <w:rPr>
                      <w:rFonts w:eastAsia="Calibri"/>
                      <w:lang w:val="es-MX"/>
                    </w:rPr>
                  </w:pPr>
                  <w:r w:rsidRPr="00823E23">
                    <w:rPr>
                      <w:rFonts w:eastAsia="Calibri"/>
                      <w:lang w:val="es-MX"/>
                    </w:rPr>
                    <w:t>IMC 16.5 a 40.6</w:t>
                  </w:r>
                </w:p>
                <w:p w14:paraId="1EC8A72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22.18945 + (edad × 0.06368) + (IMC × 0.60404) – (estatura × 0.14520)   + (∑ 4 pliegues × 0.30919) – (∑ 4 pliegues² × 0.00099562)</w:t>
                  </w:r>
                </w:p>
              </w:tc>
            </w:tr>
          </w:tbl>
          <w:p w14:paraId="7F1F57B7" w14:textId="77777777" w:rsidR="00E95F7F" w:rsidRPr="00823E23" w:rsidRDefault="00E95F7F" w:rsidP="001364C0">
            <w:pPr>
              <w:spacing w:before="400" w:after="21" w:line="360" w:lineRule="auto"/>
              <w:jc w:val="both"/>
              <w:rPr>
                <w:rFonts w:eastAsia="Calibri"/>
                <w:i/>
                <w:iCs/>
                <w:lang w:val="es-MX"/>
              </w:rPr>
            </w:pPr>
            <w:r w:rsidRPr="00823E23">
              <w:rPr>
                <w:rFonts w:eastAsia="Calibri"/>
                <w:i/>
                <w:iCs/>
                <w:lang w:val="es-MX"/>
              </w:rPr>
              <w:t>La sumatoria de 4 pliegues es: tríceps, subescapular, suprailíaco y anterior medial de muslo.</w:t>
            </w:r>
          </w:p>
          <w:p w14:paraId="707504D5" w14:textId="77777777" w:rsidR="00E95F7F" w:rsidRPr="00823E23" w:rsidRDefault="00E95F7F" w:rsidP="00E95F7F">
            <w:pPr>
              <w:pStyle w:val="ListParagraph"/>
              <w:numPr>
                <w:ilvl w:val="0"/>
                <w:numId w:val="13"/>
              </w:numPr>
              <w:spacing w:before="400" w:after="21" w:line="360" w:lineRule="auto"/>
              <w:rPr>
                <w:rFonts w:eastAsia="Calibri"/>
                <w:b/>
                <w:bCs/>
                <w:i/>
                <w:iCs/>
                <w:lang w:val="es-MX"/>
              </w:rPr>
            </w:pPr>
            <w:r w:rsidRPr="00823E23">
              <w:rPr>
                <w:rFonts w:eastAsia="Calibri"/>
                <w:b/>
                <w:bCs/>
                <w:i/>
                <w:iCs/>
                <w:lang w:val="es-MX"/>
              </w:rPr>
              <w:t>Van der Ploeg</w:t>
            </w:r>
          </w:p>
          <w:p w14:paraId="54475B3C" w14:textId="77777777" w:rsidR="00E95F7F" w:rsidRPr="00823E23" w:rsidRDefault="00E95F7F" w:rsidP="004C327A">
            <w:pPr>
              <w:pStyle w:val="ListParagraph"/>
              <w:spacing w:before="400" w:after="21" w:line="360" w:lineRule="auto"/>
              <w:ind w:left="360"/>
              <w:rPr>
                <w:rFonts w:eastAsia="Calibri"/>
                <w:i/>
                <w:iCs/>
                <w:lang w:val="es-MX"/>
              </w:rPr>
            </w:pPr>
            <w:r w:rsidRPr="00823E23">
              <w:rPr>
                <w:rFonts w:eastAsia="Calibri"/>
                <w:i/>
                <w:iCs/>
                <w:lang w:val="es-MX"/>
              </w:rPr>
              <w:t xml:space="preserve">Adultos </w:t>
            </w:r>
          </w:p>
          <w:p w14:paraId="5083F060" w14:textId="77777777" w:rsidR="00E95F7F" w:rsidRPr="00823E23" w:rsidRDefault="00E95F7F" w:rsidP="00E95F7F">
            <w:pPr>
              <w:pStyle w:val="ListParagraph"/>
              <w:numPr>
                <w:ilvl w:val="0"/>
                <w:numId w:val="20"/>
              </w:numPr>
              <w:spacing w:before="400" w:after="21" w:line="360" w:lineRule="auto"/>
              <w:rPr>
                <w:rFonts w:eastAsia="Calibri"/>
                <w:i/>
                <w:iCs/>
                <w:lang w:val="es-MX"/>
              </w:rPr>
            </w:pPr>
            <w:r w:rsidRPr="00823E23">
              <w:rPr>
                <w:rFonts w:eastAsia="Calibri"/>
                <w:i/>
                <w:iCs/>
                <w:lang w:val="es-MX"/>
              </w:rPr>
              <w:t xml:space="preserve">Edad   18.8 a 58.7 </w:t>
            </w:r>
          </w:p>
          <w:p w14:paraId="70A97C12" w14:textId="77777777" w:rsidR="00E95F7F" w:rsidRPr="00823E23" w:rsidRDefault="00E95F7F" w:rsidP="00E95F7F">
            <w:pPr>
              <w:pStyle w:val="ListParagraph"/>
              <w:numPr>
                <w:ilvl w:val="0"/>
                <w:numId w:val="20"/>
              </w:numPr>
              <w:spacing w:before="400" w:after="21" w:line="360" w:lineRule="auto"/>
              <w:rPr>
                <w:rFonts w:eastAsia="Calibri"/>
                <w:i/>
                <w:iCs/>
                <w:lang w:val="es-MX"/>
              </w:rPr>
            </w:pPr>
            <w:r w:rsidRPr="00823E23">
              <w:rPr>
                <w:rFonts w:eastAsia="Calibri"/>
                <w:i/>
                <w:iCs/>
                <w:lang w:val="es-MX"/>
              </w:rPr>
              <w:t>IMC   19.7 a 33.4</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E95F7F" w:rsidRPr="00823E23" w14:paraId="395F6C9D" w14:textId="77777777" w:rsidTr="001F23E3">
              <w:trPr>
                <w:trHeight w:val="241"/>
                <w:jc w:val="center"/>
              </w:trPr>
              <w:tc>
                <w:tcPr>
                  <w:tcW w:w="2915" w:type="dxa"/>
                </w:tcPr>
                <w:p w14:paraId="3109BFA4"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Menores de 30 años</w:t>
                  </w:r>
                </w:p>
              </w:tc>
              <w:tc>
                <w:tcPr>
                  <w:tcW w:w="2916" w:type="dxa"/>
                </w:tcPr>
                <w:p w14:paraId="5E09CF37"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30 años o más</w:t>
                  </w:r>
                </w:p>
              </w:tc>
            </w:tr>
            <w:tr w:rsidR="00E95F7F" w:rsidRPr="00823E23" w14:paraId="3A050D26" w14:textId="77777777" w:rsidTr="001F23E3">
              <w:trPr>
                <w:trHeight w:val="244"/>
                <w:jc w:val="center"/>
              </w:trPr>
              <w:tc>
                <w:tcPr>
                  <w:tcW w:w="2915" w:type="dxa"/>
                </w:tcPr>
                <w:p w14:paraId="1CD691A3" w14:textId="77777777" w:rsidR="00E95F7F" w:rsidRPr="00823E23" w:rsidRDefault="00E95F7F" w:rsidP="00D00AD6">
                  <w:pPr>
                    <w:framePr w:hSpace="141" w:wrap="around" w:vAnchor="text" w:hAnchor="margin" w:y="186"/>
                    <w:spacing w:before="400" w:after="21" w:line="360" w:lineRule="auto"/>
                    <w:ind w:left="360"/>
                    <w:rPr>
                      <w:rFonts w:eastAsia="Calibri"/>
                      <w:lang w:val="es-MX"/>
                    </w:rPr>
                  </w:pPr>
                  <w:r w:rsidRPr="00823E23">
                    <w:rPr>
                      <w:rFonts w:eastAsia="Calibri"/>
                      <w:lang w:val="es-MX"/>
                    </w:rPr>
                    <w:t>0.00021 × (∑ 9 pliegues) ² + (0.176 × ∑ 9 pliegues) + (0.200 × edad) – 2.56</w:t>
                  </w:r>
                </w:p>
              </w:tc>
              <w:tc>
                <w:tcPr>
                  <w:tcW w:w="2916" w:type="dxa"/>
                </w:tcPr>
                <w:p w14:paraId="6E9DE27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0.00017 × (∑ 9 pliegues) ² + (0.176 × ∑ 9 pliegues) + (0.083 × edad) – 0.18</w:t>
                  </w:r>
                </w:p>
              </w:tc>
            </w:tr>
          </w:tbl>
          <w:p w14:paraId="6ED64DA2" w14:textId="77777777" w:rsidR="00E95F7F" w:rsidRPr="00823E23" w:rsidRDefault="00E95F7F" w:rsidP="00DA6FEB">
            <w:pPr>
              <w:spacing w:before="400" w:after="21" w:line="360" w:lineRule="auto"/>
              <w:rPr>
                <w:rFonts w:eastAsia="Calibri"/>
                <w:lang w:val="es-MX"/>
              </w:rPr>
            </w:pPr>
            <w:r w:rsidRPr="00823E23">
              <w:rPr>
                <w:rFonts w:eastAsia="Calibri"/>
                <w:lang w:val="es-MX"/>
              </w:rPr>
              <w:t>La sumatoria de 9 pliegues es: tríceps, subescapular, bíceps, cresta iliaca, supraespinal, abdominal, medial del muslo, pantorrilla y medio-axilar</w:t>
            </w:r>
          </w:p>
          <w:p w14:paraId="2E6D3018" w14:textId="77777777" w:rsidR="00E95F7F" w:rsidRPr="00823E23" w:rsidRDefault="00E95F7F" w:rsidP="00E95F7F">
            <w:pPr>
              <w:pStyle w:val="ListParagraph"/>
              <w:numPr>
                <w:ilvl w:val="0"/>
                <w:numId w:val="13"/>
              </w:numPr>
              <w:spacing w:before="400" w:after="21" w:line="360" w:lineRule="auto"/>
              <w:rPr>
                <w:rFonts w:eastAsia="Calibri"/>
                <w:lang w:val="es-MX"/>
              </w:rPr>
            </w:pPr>
            <w:r w:rsidRPr="00823E23">
              <w:rPr>
                <w:rFonts w:eastAsia="Calibri"/>
                <w:b/>
                <w:i/>
                <w:lang w:val="es-MX"/>
              </w:rPr>
              <w:t xml:space="preserve">Lean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E95F7F" w:rsidRPr="00823E23" w14:paraId="29F28478" w14:textId="77777777" w:rsidTr="001F23E3">
              <w:trPr>
                <w:trHeight w:val="241"/>
                <w:jc w:val="center"/>
              </w:trPr>
              <w:tc>
                <w:tcPr>
                  <w:tcW w:w="2915" w:type="dxa"/>
                </w:tcPr>
                <w:p w14:paraId="2DDAE67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41C7D2E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E95F7F" w:rsidRPr="00823E23" w14:paraId="1683C3E2" w14:textId="77777777" w:rsidTr="001F23E3">
              <w:trPr>
                <w:trHeight w:val="244"/>
                <w:jc w:val="center"/>
              </w:trPr>
              <w:tc>
                <w:tcPr>
                  <w:tcW w:w="2915" w:type="dxa"/>
                </w:tcPr>
                <w:p w14:paraId="57D0AAF0" w14:textId="77777777" w:rsidR="00E95F7F" w:rsidRPr="00823E23" w:rsidRDefault="00E95F7F" w:rsidP="00E95F7F">
                  <w:pPr>
                    <w:pStyle w:val="ListParagraph"/>
                    <w:framePr w:hSpace="141" w:wrap="around" w:vAnchor="text" w:hAnchor="margin" w:y="186"/>
                    <w:numPr>
                      <w:ilvl w:val="0"/>
                      <w:numId w:val="21"/>
                    </w:numPr>
                    <w:spacing w:before="400" w:after="21" w:line="360" w:lineRule="auto"/>
                    <w:rPr>
                      <w:rFonts w:eastAsia="Calibri"/>
                      <w:lang w:val="es-MX"/>
                    </w:rPr>
                  </w:pPr>
                  <w:r w:rsidRPr="00823E23">
                    <w:rPr>
                      <w:rFonts w:eastAsia="Calibri"/>
                      <w:lang w:val="es-MX"/>
                    </w:rPr>
                    <w:t xml:space="preserve">Edad:16 a 65  </w:t>
                  </w:r>
                </w:p>
                <w:p w14:paraId="7B3A8DA1" w14:textId="77777777" w:rsidR="00E95F7F" w:rsidRPr="00823E23" w:rsidRDefault="00E95F7F" w:rsidP="00E95F7F">
                  <w:pPr>
                    <w:pStyle w:val="ListParagraph"/>
                    <w:framePr w:hSpace="141" w:wrap="around" w:vAnchor="text" w:hAnchor="margin" w:y="186"/>
                    <w:numPr>
                      <w:ilvl w:val="0"/>
                      <w:numId w:val="21"/>
                    </w:numPr>
                    <w:spacing w:before="400" w:after="21" w:line="360" w:lineRule="auto"/>
                    <w:rPr>
                      <w:rFonts w:eastAsia="Calibri"/>
                      <w:lang w:val="es-MX"/>
                    </w:rPr>
                  </w:pPr>
                  <w:r w:rsidRPr="00823E23">
                    <w:rPr>
                      <w:rFonts w:eastAsia="Calibri"/>
                      <w:lang w:val="es-MX"/>
                    </w:rPr>
                    <w:t xml:space="preserve">IMC:18.9 a 41.2 </w:t>
                  </w:r>
                </w:p>
              </w:tc>
              <w:tc>
                <w:tcPr>
                  <w:tcW w:w="2916" w:type="dxa"/>
                </w:tcPr>
                <w:p w14:paraId="10584E88" w14:textId="77777777" w:rsidR="00E95F7F" w:rsidRPr="00823E23" w:rsidRDefault="00E95F7F" w:rsidP="00E95F7F">
                  <w:pPr>
                    <w:pStyle w:val="ListParagraph"/>
                    <w:framePr w:hSpace="141" w:wrap="around" w:vAnchor="text" w:hAnchor="margin" w:y="186"/>
                    <w:numPr>
                      <w:ilvl w:val="0"/>
                      <w:numId w:val="21"/>
                    </w:numPr>
                    <w:spacing w:before="400" w:after="21" w:line="360" w:lineRule="auto"/>
                    <w:rPr>
                      <w:rFonts w:eastAsia="Calibri"/>
                      <w:lang w:val="es-MX"/>
                    </w:rPr>
                  </w:pPr>
                  <w:r w:rsidRPr="00823E23">
                    <w:rPr>
                      <w:rFonts w:eastAsia="Calibri"/>
                      <w:lang w:val="es-MX"/>
                    </w:rPr>
                    <w:t xml:space="preserve">Edad:18 a 64  </w:t>
                  </w:r>
                </w:p>
                <w:p w14:paraId="26C96065" w14:textId="77777777" w:rsidR="00E95F7F" w:rsidRPr="00823E23" w:rsidRDefault="00E95F7F" w:rsidP="00E95F7F">
                  <w:pPr>
                    <w:pStyle w:val="ListParagraph"/>
                    <w:framePr w:hSpace="141" w:wrap="around" w:vAnchor="text" w:hAnchor="margin" w:y="186"/>
                    <w:numPr>
                      <w:ilvl w:val="0"/>
                      <w:numId w:val="21"/>
                    </w:numPr>
                    <w:spacing w:before="400" w:after="21" w:line="360" w:lineRule="auto"/>
                    <w:rPr>
                      <w:rFonts w:eastAsia="Calibri"/>
                      <w:lang w:val="es-MX"/>
                    </w:rPr>
                  </w:pPr>
                  <w:r w:rsidRPr="00823E23">
                    <w:rPr>
                      <w:rFonts w:eastAsia="Calibri"/>
                      <w:lang w:val="es-MX"/>
                    </w:rPr>
                    <w:t>IMC:18.3 a 37.7</w:t>
                  </w:r>
                </w:p>
              </w:tc>
            </w:tr>
          </w:tbl>
          <w:p w14:paraId="57FE69A0" w14:textId="77777777" w:rsidR="00E95F7F" w:rsidRPr="00823E23" w:rsidRDefault="00E95F7F" w:rsidP="006B392F">
            <w:pPr>
              <w:spacing w:before="400" w:after="21" w:line="360" w:lineRule="auto"/>
              <w:jc w:val="both"/>
              <w:rPr>
                <w:rFonts w:eastAsia="Calibri"/>
                <w:b/>
                <w:bCs/>
                <w:i/>
                <w:iCs/>
                <w:lang w:val="es-MX"/>
              </w:rPr>
            </w:pPr>
            <w:r w:rsidRPr="00823E23">
              <w:rPr>
                <w:rFonts w:eastAsia="Calibri"/>
                <w:b/>
                <w:bCs/>
                <w:i/>
                <w:iCs/>
                <w:lang w:val="es-MX"/>
              </w:rPr>
              <w:t xml:space="preserve">Circunferencia de cintura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E95F7F" w:rsidRPr="00823E23" w14:paraId="20014955" w14:textId="77777777" w:rsidTr="001F23E3">
              <w:trPr>
                <w:trHeight w:val="241"/>
                <w:jc w:val="center"/>
              </w:trPr>
              <w:tc>
                <w:tcPr>
                  <w:tcW w:w="2915" w:type="dxa"/>
                </w:tcPr>
                <w:p w14:paraId="562705A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320FB78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E95F7F" w:rsidRPr="00823E23" w14:paraId="78AA00DC" w14:textId="77777777" w:rsidTr="001F23E3">
              <w:trPr>
                <w:trHeight w:val="244"/>
                <w:jc w:val="center"/>
              </w:trPr>
              <w:tc>
                <w:tcPr>
                  <w:tcW w:w="2915" w:type="dxa"/>
                </w:tcPr>
                <w:p w14:paraId="6C6702B1" w14:textId="77777777" w:rsidR="00E95F7F" w:rsidRPr="00823E23" w:rsidRDefault="00E95F7F" w:rsidP="00D00AD6">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567 × cintura) + (0.101 × edad) – 31.8 </w:t>
                  </w:r>
                </w:p>
              </w:tc>
              <w:tc>
                <w:tcPr>
                  <w:tcW w:w="2916" w:type="dxa"/>
                </w:tcPr>
                <w:p w14:paraId="46DF1EB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0.439 × cintura) + (0.221 × edad) – 9.4</w:t>
                  </w:r>
                </w:p>
              </w:tc>
            </w:tr>
          </w:tbl>
          <w:p w14:paraId="2CEFE279" w14:textId="77777777" w:rsidR="00E95F7F" w:rsidRPr="00823E23" w:rsidRDefault="00E95F7F" w:rsidP="006B392F">
            <w:pPr>
              <w:spacing w:before="400" w:after="21" w:line="360" w:lineRule="auto"/>
              <w:jc w:val="both"/>
              <w:rPr>
                <w:rFonts w:eastAsia="Calibri"/>
                <w:b/>
                <w:bCs/>
                <w:lang w:val="es-MX"/>
              </w:rPr>
            </w:pPr>
            <w:r w:rsidRPr="00823E23">
              <w:rPr>
                <w:rFonts w:eastAsia="Calibri"/>
                <w:b/>
                <w:bCs/>
                <w:lang w:val="es-MX"/>
              </w:rPr>
              <w:t xml:space="preserve">Pliegue tricipital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E95F7F" w:rsidRPr="00823E23" w14:paraId="567C5D68" w14:textId="77777777" w:rsidTr="001F23E3">
              <w:trPr>
                <w:trHeight w:val="241"/>
                <w:jc w:val="center"/>
              </w:trPr>
              <w:tc>
                <w:tcPr>
                  <w:tcW w:w="2915" w:type="dxa"/>
                </w:tcPr>
                <w:p w14:paraId="09CFFAD3"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0AD6335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E95F7F" w:rsidRPr="00823E23" w14:paraId="0FDBDCA0" w14:textId="77777777" w:rsidTr="001F23E3">
              <w:trPr>
                <w:trHeight w:val="244"/>
                <w:jc w:val="center"/>
              </w:trPr>
              <w:tc>
                <w:tcPr>
                  <w:tcW w:w="2915" w:type="dxa"/>
                </w:tcPr>
                <w:p w14:paraId="7C183F96" w14:textId="77777777" w:rsidR="00E95F7F" w:rsidRPr="00823E23" w:rsidRDefault="00E95F7F" w:rsidP="00D00AD6">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 (1.31 × pliegue tríceps) + (0.430 × edad) – 9.16 </w:t>
                  </w:r>
                </w:p>
              </w:tc>
              <w:tc>
                <w:tcPr>
                  <w:tcW w:w="2916" w:type="dxa"/>
                </w:tcPr>
                <w:p w14:paraId="494C5168" w14:textId="77777777" w:rsidR="00E95F7F" w:rsidRPr="00823E23" w:rsidRDefault="00E95F7F" w:rsidP="00D00AD6">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944 × pliegue tríceps) + (0.279 × edad) + 4.6 </w:t>
                  </w:r>
                </w:p>
              </w:tc>
            </w:tr>
          </w:tbl>
          <w:p w14:paraId="00AB9170" w14:textId="77777777" w:rsidR="00E95F7F" w:rsidRPr="00823E23" w:rsidRDefault="00E95F7F" w:rsidP="006B392F">
            <w:pPr>
              <w:spacing w:before="400" w:after="21" w:line="360" w:lineRule="auto"/>
              <w:jc w:val="both"/>
              <w:rPr>
                <w:rFonts w:eastAsia="Calibri"/>
                <w:b/>
                <w:bCs/>
                <w:lang w:val="es-MX"/>
              </w:rPr>
            </w:pPr>
            <w:r w:rsidRPr="00823E23">
              <w:rPr>
                <w:rFonts w:eastAsia="Calibri"/>
                <w:b/>
                <w:bCs/>
                <w:lang w:val="es-MX"/>
              </w:rPr>
              <w:t xml:space="preserve">IMC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E95F7F" w:rsidRPr="00823E23" w14:paraId="53F770F8" w14:textId="77777777" w:rsidTr="001F23E3">
              <w:trPr>
                <w:trHeight w:val="241"/>
                <w:jc w:val="center"/>
              </w:trPr>
              <w:tc>
                <w:tcPr>
                  <w:tcW w:w="2915" w:type="dxa"/>
                </w:tcPr>
                <w:p w14:paraId="50F728B7"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34E1C2B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E95F7F" w:rsidRPr="00823E23" w14:paraId="3F2A4679" w14:textId="77777777" w:rsidTr="001F23E3">
              <w:trPr>
                <w:trHeight w:val="244"/>
                <w:jc w:val="center"/>
              </w:trPr>
              <w:tc>
                <w:tcPr>
                  <w:tcW w:w="2915" w:type="dxa"/>
                </w:tcPr>
                <w:p w14:paraId="56B5C46A" w14:textId="77777777" w:rsidR="00E95F7F" w:rsidRPr="00823E23" w:rsidRDefault="00E95F7F" w:rsidP="00D00AD6">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 (1.33 × IMC) + (0.236 × edad) – 20.2 </w:t>
                  </w:r>
                </w:p>
              </w:tc>
              <w:tc>
                <w:tcPr>
                  <w:tcW w:w="2916" w:type="dxa"/>
                </w:tcPr>
                <w:p w14:paraId="163D0D0C" w14:textId="77777777" w:rsidR="00E95F7F" w:rsidRPr="00823E23" w:rsidRDefault="00E95F7F" w:rsidP="00D00AD6">
                  <w:pPr>
                    <w:framePr w:hSpace="141" w:wrap="around" w:vAnchor="text" w:hAnchor="margin" w:y="186"/>
                    <w:spacing w:before="400" w:after="21" w:line="360" w:lineRule="auto"/>
                    <w:jc w:val="both"/>
                    <w:rPr>
                      <w:rFonts w:eastAsia="Calibri"/>
                      <w:lang w:val="es-MX"/>
                    </w:rPr>
                  </w:pPr>
                  <w:r w:rsidRPr="00823E23">
                    <w:rPr>
                      <w:rFonts w:eastAsia="Calibri"/>
                      <w:lang w:val="es-MX"/>
                    </w:rPr>
                    <w:t>(1.21 × IMC) + (0.262 × edad) – 6.7</w:t>
                  </w:r>
                </w:p>
              </w:tc>
            </w:tr>
          </w:tbl>
          <w:p w14:paraId="53DE63E0" w14:textId="77777777" w:rsidR="00E95F7F" w:rsidRPr="00823E23" w:rsidRDefault="00E95F7F" w:rsidP="006B392F">
            <w:pPr>
              <w:spacing w:before="400" w:after="21" w:line="360" w:lineRule="auto"/>
              <w:jc w:val="both"/>
              <w:rPr>
                <w:rFonts w:eastAsia="Calibri"/>
                <w:b/>
                <w:bCs/>
                <w:lang w:val="es-MX"/>
              </w:rPr>
            </w:pPr>
            <w:r w:rsidRPr="00823E23">
              <w:rPr>
                <w:rFonts w:eastAsia="Calibri"/>
                <w:b/>
                <w:bCs/>
                <w:lang w:val="es-MX"/>
              </w:rPr>
              <w:t xml:space="preserve">Circunferencia de cintura y pliegue tricipital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E95F7F" w:rsidRPr="00823E23" w14:paraId="7AC3EC90" w14:textId="77777777" w:rsidTr="001F23E3">
              <w:trPr>
                <w:trHeight w:val="241"/>
                <w:jc w:val="center"/>
              </w:trPr>
              <w:tc>
                <w:tcPr>
                  <w:tcW w:w="2915" w:type="dxa"/>
                </w:tcPr>
                <w:p w14:paraId="15AA730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470A8CAF"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E95F7F" w:rsidRPr="00823E23" w14:paraId="1E15D0F8" w14:textId="77777777" w:rsidTr="001F23E3">
              <w:trPr>
                <w:trHeight w:val="244"/>
                <w:jc w:val="center"/>
              </w:trPr>
              <w:tc>
                <w:tcPr>
                  <w:tcW w:w="2915" w:type="dxa"/>
                </w:tcPr>
                <w:p w14:paraId="49574C18" w14:textId="77777777" w:rsidR="00E95F7F" w:rsidRPr="00823E23" w:rsidRDefault="00E95F7F" w:rsidP="00D00AD6">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353 × cintura) + (0.756 × tríceps) + (0.235 × edad) – 26.4 </w:t>
                  </w:r>
                </w:p>
              </w:tc>
              <w:tc>
                <w:tcPr>
                  <w:tcW w:w="2916" w:type="dxa"/>
                </w:tcPr>
                <w:p w14:paraId="350F1142" w14:textId="77777777" w:rsidR="00E95F7F" w:rsidRPr="00823E23" w:rsidRDefault="00E95F7F" w:rsidP="00D00AD6">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232 × cintura) + (0.657 × tríceps) + (0.215 × edad) – 5.5 </w:t>
                  </w:r>
                </w:p>
              </w:tc>
            </w:tr>
          </w:tbl>
          <w:p w14:paraId="45FE7237" w14:textId="77777777" w:rsidR="00E95F7F" w:rsidRPr="00823E23" w:rsidRDefault="00E95F7F" w:rsidP="006B392F">
            <w:pPr>
              <w:spacing w:before="400" w:after="21" w:line="360" w:lineRule="auto"/>
              <w:jc w:val="both"/>
              <w:rPr>
                <w:rFonts w:eastAsia="Calibri"/>
                <w:b/>
                <w:bCs/>
                <w:lang w:val="es-MX"/>
              </w:rPr>
            </w:pPr>
            <w:r w:rsidRPr="00823E23">
              <w:rPr>
                <w:rFonts w:eastAsia="Calibri"/>
                <w:b/>
                <w:bCs/>
                <w:lang w:val="es-MX"/>
              </w:rPr>
              <w:t xml:space="preserve">IMC y pliegue tricipital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E95F7F" w:rsidRPr="00823E23" w14:paraId="6D90DC05" w14:textId="77777777" w:rsidTr="001F23E3">
              <w:trPr>
                <w:trHeight w:val="241"/>
                <w:jc w:val="center"/>
              </w:trPr>
              <w:tc>
                <w:tcPr>
                  <w:tcW w:w="2915" w:type="dxa"/>
                </w:tcPr>
                <w:p w14:paraId="4D7083B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707903BA"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E95F7F" w:rsidRPr="00823E23" w14:paraId="2B2298BC" w14:textId="77777777" w:rsidTr="001F23E3">
              <w:trPr>
                <w:trHeight w:val="244"/>
                <w:jc w:val="center"/>
              </w:trPr>
              <w:tc>
                <w:tcPr>
                  <w:tcW w:w="2915" w:type="dxa"/>
                </w:tcPr>
                <w:p w14:paraId="6955A9EB" w14:textId="77777777" w:rsidR="00E95F7F" w:rsidRPr="00823E23" w:rsidRDefault="00E95F7F" w:rsidP="00D00AD6">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742 × IMC) + (0.950 × tríceps) + (0.335 × edad) – 20.0 </w:t>
                  </w:r>
                </w:p>
              </w:tc>
              <w:tc>
                <w:tcPr>
                  <w:tcW w:w="2916" w:type="dxa"/>
                </w:tcPr>
                <w:p w14:paraId="16649130" w14:textId="77777777" w:rsidR="00E95F7F" w:rsidRPr="00823E23" w:rsidRDefault="00E95F7F" w:rsidP="00D00AD6">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730 × IMC) + (0.548 × tríceps) + (0.270 × edad) – 5.9.567*cintura+.101*años-31.8 </w:t>
                  </w:r>
                </w:p>
              </w:tc>
            </w:tr>
          </w:tbl>
          <w:p w14:paraId="694A23E9" w14:textId="77777777" w:rsidR="00E95F7F" w:rsidRPr="00823E23" w:rsidRDefault="00E95F7F" w:rsidP="00E95F7F">
            <w:pPr>
              <w:pStyle w:val="ListParagraph"/>
              <w:numPr>
                <w:ilvl w:val="0"/>
                <w:numId w:val="22"/>
              </w:numPr>
              <w:spacing w:before="400" w:after="21" w:line="360" w:lineRule="auto"/>
              <w:rPr>
                <w:rFonts w:eastAsia="Calibri"/>
                <w:lang w:val="es-MX"/>
              </w:rPr>
            </w:pPr>
            <w:r w:rsidRPr="00823E23">
              <w:rPr>
                <w:rFonts w:eastAsia="Calibri"/>
                <w:b/>
                <w:i/>
                <w:lang w:val="es-MX"/>
              </w:rPr>
              <w:t xml:space="preserve">Faulkner </w:t>
            </w:r>
          </w:p>
          <w:p w14:paraId="5C5083A6" w14:textId="77777777" w:rsidR="00E95F7F" w:rsidRPr="00823E23" w:rsidRDefault="00E95F7F" w:rsidP="002C6FB8">
            <w:pPr>
              <w:spacing w:before="400" w:after="21" w:line="360" w:lineRule="auto"/>
              <w:jc w:val="center"/>
              <w:rPr>
                <w:rFonts w:eastAsia="Calibri"/>
                <w:i/>
                <w:lang w:val="es-MX"/>
              </w:rPr>
            </w:pPr>
            <w:r w:rsidRPr="00823E23">
              <w:rPr>
                <w:rFonts w:eastAsia="Calibri"/>
                <w:i/>
                <w:lang w:val="es-MX"/>
              </w:rPr>
              <w:t>((pliegue tricipital + pliegue subescapular + pliegue suprailíaco + pliegue abdominal) *.153) + 5.783</w:t>
            </w:r>
          </w:p>
          <w:p w14:paraId="17D767A0" w14:textId="77777777" w:rsidR="00E95F7F" w:rsidRPr="00823E23" w:rsidRDefault="00E95F7F" w:rsidP="00A32953">
            <w:pPr>
              <w:spacing w:before="400" w:after="21" w:line="360" w:lineRule="auto"/>
              <w:rPr>
                <w:rFonts w:eastAsia="Calibri"/>
                <w:b/>
                <w:u w:val="single"/>
                <w:lang w:val="es-MX"/>
              </w:rPr>
            </w:pPr>
            <w:r w:rsidRPr="00823E23">
              <w:rPr>
                <w:rFonts w:eastAsia="Calibri"/>
                <w:b/>
                <w:u w:val="single"/>
                <w:lang w:val="es-MX"/>
              </w:rPr>
              <w:t xml:space="preserve">Masa grasa </w:t>
            </w:r>
          </w:p>
          <w:p w14:paraId="3DAF2351"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Times New Roman"/>
                <w:lang w:val="es-MX"/>
              </w:rPr>
              <w:t> </w:t>
            </w:r>
            <w:r w:rsidRPr="00823E23">
              <w:rPr>
                <w:rFonts w:eastAsia="Calibri"/>
                <w:b/>
                <w:i/>
                <w:lang w:val="es-MX"/>
              </w:rPr>
              <w:t>Drinkwater</w:t>
            </w:r>
          </w:p>
          <w:p w14:paraId="02EAAB21" w14:textId="77777777" w:rsidR="00E95F7F" w:rsidRPr="00823E23" w:rsidRDefault="00E95F7F" w:rsidP="00A32953">
            <w:pPr>
              <w:shd w:val="clear" w:color="auto" w:fill="FFFFFF"/>
              <w:rPr>
                <w:rFonts w:eastAsia="Times New Roman"/>
                <w:lang w:val="es-MX"/>
              </w:rPr>
            </w:pPr>
            <w:r w:rsidRPr="00823E23">
              <w:rPr>
                <w:rFonts w:eastAsia="Times New Roman"/>
                <w:lang w:val="es-MX"/>
              </w:rPr>
              <w:t>(Predicción)</w:t>
            </w:r>
          </w:p>
          <w:p w14:paraId="7FB3B626" w14:textId="77777777" w:rsidR="00E95F7F" w:rsidRPr="00823E23" w:rsidRDefault="00E95F7F" w:rsidP="00A32953">
            <w:pPr>
              <w:shd w:val="clear" w:color="auto" w:fill="FFFFFF"/>
              <w:spacing w:before="240" w:after="240"/>
              <w:jc w:val="center"/>
              <w:rPr>
                <w:rFonts w:eastAsia="Times New Roman"/>
                <w:lang w:val="en-US"/>
              </w:rPr>
            </w:pPr>
            <w:r w:rsidRPr="00823E23">
              <w:rPr>
                <w:rFonts w:eastAsia="Times New Roman"/>
                <w:lang w:val="en-US"/>
              </w:rPr>
              <w:t>S ADIP = ∑ (TPSF + SSSF + SISF + ABSF + THSF + MCSF)</w:t>
            </w:r>
          </w:p>
          <w:p w14:paraId="2C5FD39B" w14:textId="77777777" w:rsidR="00E95F7F" w:rsidRPr="00823E23" w:rsidRDefault="00E95F7F" w:rsidP="00A32953">
            <w:pPr>
              <w:shd w:val="clear" w:color="auto" w:fill="FFFFFF"/>
              <w:spacing w:before="240" w:after="240"/>
              <w:jc w:val="center"/>
              <w:rPr>
                <w:rFonts w:eastAsia="Times New Roman"/>
                <w:lang w:val="en-US"/>
              </w:rPr>
            </w:pPr>
            <w:r w:rsidRPr="00823E23">
              <w:rPr>
                <w:rFonts w:eastAsia="Times New Roman"/>
                <w:lang w:val="en-US"/>
              </w:rPr>
              <w:t>Z ADIP = [S ADIP • (170,18 / HT) – 116,41] / 34,79</w:t>
            </w:r>
          </w:p>
          <w:p w14:paraId="7345BF31" w14:textId="77777777" w:rsidR="00E95F7F" w:rsidRPr="00823E23" w:rsidRDefault="00E95F7F" w:rsidP="00A32953">
            <w:pPr>
              <w:shd w:val="clear" w:color="auto" w:fill="FFFFFF"/>
              <w:spacing w:before="240" w:after="240"/>
              <w:rPr>
                <w:rFonts w:eastAsia="Times New Roman"/>
                <w:lang w:val="es-MX"/>
              </w:rPr>
            </w:pPr>
            <w:r w:rsidRPr="00823E23">
              <w:rPr>
                <w:rFonts w:eastAsia="Times New Roman"/>
                <w:lang w:val="es-MX"/>
              </w:rPr>
              <w:t>Donde:</w:t>
            </w:r>
          </w:p>
          <w:p w14:paraId="55C4AB7E" w14:textId="77777777" w:rsidR="00E95F7F" w:rsidRPr="00823E23" w:rsidRDefault="00E95F7F" w:rsidP="00E95F7F">
            <w:pPr>
              <w:numPr>
                <w:ilvl w:val="0"/>
                <w:numId w:val="23"/>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116,41 = ∑ de medias Phantom de los pliegos cutáneos</w:t>
            </w:r>
          </w:p>
          <w:p w14:paraId="74F3E1CD" w14:textId="77777777" w:rsidR="00E95F7F" w:rsidRPr="00823E23" w:rsidRDefault="00E95F7F" w:rsidP="00E95F7F">
            <w:pPr>
              <w:numPr>
                <w:ilvl w:val="0"/>
                <w:numId w:val="23"/>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34,79 = ∑ de los desvíos estándar Phantom para los pliegues cutáneos</w:t>
            </w:r>
          </w:p>
          <w:p w14:paraId="4B2A7E4B" w14:textId="77777777" w:rsidR="00E95F7F" w:rsidRPr="00823E23" w:rsidRDefault="00E95F7F" w:rsidP="00E95F7F">
            <w:pPr>
              <w:numPr>
                <w:ilvl w:val="0"/>
                <w:numId w:val="23"/>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TPSF = pliegue cutáneo del tríceps</w:t>
            </w:r>
          </w:p>
          <w:p w14:paraId="383BD0CC" w14:textId="77777777" w:rsidR="00E95F7F" w:rsidRPr="00823E23" w:rsidRDefault="00E95F7F" w:rsidP="00E95F7F">
            <w:pPr>
              <w:numPr>
                <w:ilvl w:val="0"/>
                <w:numId w:val="23"/>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SSSF = pliegue cutáneo subescapular</w:t>
            </w:r>
          </w:p>
          <w:p w14:paraId="69C5FBDF" w14:textId="77777777" w:rsidR="00E95F7F" w:rsidRPr="00823E23" w:rsidRDefault="00E95F7F" w:rsidP="00E95F7F">
            <w:pPr>
              <w:numPr>
                <w:ilvl w:val="0"/>
                <w:numId w:val="23"/>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SISF = pliegue cutáneo supraespinal</w:t>
            </w:r>
          </w:p>
          <w:p w14:paraId="6B5C8B14" w14:textId="77777777" w:rsidR="00E95F7F" w:rsidRPr="00823E23" w:rsidRDefault="00E95F7F" w:rsidP="00E95F7F">
            <w:pPr>
              <w:numPr>
                <w:ilvl w:val="0"/>
                <w:numId w:val="23"/>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ABSF = pliegue cutáneo abdominal</w:t>
            </w:r>
          </w:p>
          <w:p w14:paraId="58505BC6" w14:textId="77777777" w:rsidR="00E95F7F" w:rsidRPr="00823E23" w:rsidRDefault="00E95F7F" w:rsidP="00E95F7F">
            <w:pPr>
              <w:numPr>
                <w:ilvl w:val="0"/>
                <w:numId w:val="23"/>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THSF = pliegue cutáneo frontal del muslo</w:t>
            </w:r>
          </w:p>
          <w:p w14:paraId="1DDDAF25" w14:textId="77777777" w:rsidR="00E95F7F" w:rsidRPr="00823E23" w:rsidRDefault="00E95F7F" w:rsidP="00E95F7F">
            <w:pPr>
              <w:numPr>
                <w:ilvl w:val="0"/>
                <w:numId w:val="23"/>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MCSF = pliegue cutáneo de la pantorrilla media</w:t>
            </w:r>
          </w:p>
          <w:p w14:paraId="5C94EDB7" w14:textId="77777777" w:rsidR="00E95F7F" w:rsidRPr="00823E23" w:rsidRDefault="00E95F7F" w:rsidP="00A32953">
            <w:pPr>
              <w:shd w:val="clear" w:color="auto" w:fill="FFFFFF"/>
              <w:jc w:val="center"/>
              <w:rPr>
                <w:rFonts w:eastAsia="Times New Roman"/>
                <w:lang w:val="es-MX"/>
              </w:rPr>
            </w:pPr>
          </w:p>
          <w:p w14:paraId="58706610" w14:textId="77777777" w:rsidR="00E95F7F" w:rsidRPr="00823E23" w:rsidRDefault="00E95F7F" w:rsidP="00A32953">
            <w:pPr>
              <w:shd w:val="clear" w:color="auto" w:fill="FFFFFF"/>
              <w:jc w:val="center"/>
              <w:rPr>
                <w:rFonts w:eastAsia="Times New Roman"/>
                <w:lang w:val="en-US"/>
              </w:rPr>
            </w:pPr>
            <w:r w:rsidRPr="00823E23">
              <w:rPr>
                <w:rFonts w:eastAsia="Times New Roman"/>
                <w:lang w:val="en-US"/>
              </w:rPr>
              <w:t>M ADIP (kg.) = [ (Z ADIP • 5,85) + 25,6] / (170,18 / HT)</w:t>
            </w:r>
            <w:r w:rsidRPr="00823E23">
              <w:rPr>
                <w:rFonts w:eastAsia="Times New Roman"/>
                <w:vertAlign w:val="superscript"/>
                <w:lang w:val="en-US"/>
              </w:rPr>
              <w:t>3</w:t>
            </w:r>
          </w:p>
          <w:p w14:paraId="6B0852D2" w14:textId="77777777" w:rsidR="00E95F7F" w:rsidRPr="00823E23" w:rsidRDefault="00E95F7F" w:rsidP="00A32953">
            <w:pPr>
              <w:shd w:val="clear" w:color="auto" w:fill="FFFFFF"/>
              <w:spacing w:before="240" w:after="240"/>
              <w:rPr>
                <w:rFonts w:eastAsia="Times New Roman"/>
                <w:lang w:val="es-MX"/>
              </w:rPr>
            </w:pPr>
            <w:r w:rsidRPr="00823E23">
              <w:rPr>
                <w:rFonts w:eastAsia="Times New Roman"/>
                <w:lang w:val="es-MX"/>
              </w:rPr>
              <w:t>Donde:</w:t>
            </w:r>
          </w:p>
          <w:p w14:paraId="395E286B" w14:textId="77777777" w:rsidR="00E95F7F" w:rsidRPr="00823E23" w:rsidRDefault="00E95F7F" w:rsidP="00E95F7F">
            <w:pPr>
              <w:numPr>
                <w:ilvl w:val="0"/>
                <w:numId w:val="24"/>
              </w:numPr>
              <w:shd w:val="clear" w:color="auto" w:fill="FFFFFF"/>
              <w:tabs>
                <w:tab w:val="clear" w:pos="720"/>
                <w:tab w:val="num" w:pos="872"/>
              </w:tabs>
              <w:spacing w:line="360" w:lineRule="atLeast"/>
              <w:ind w:left="872" w:hanging="284"/>
              <w:rPr>
                <w:rFonts w:eastAsia="Times New Roman"/>
                <w:lang w:val="es-MX"/>
              </w:rPr>
            </w:pPr>
            <w:r w:rsidRPr="00823E23">
              <w:rPr>
                <w:rFonts w:eastAsia="Times New Roman"/>
                <w:lang w:val="es-MX"/>
              </w:rPr>
              <w:t>M ADIP = Masa adiposa (en kg.)</w:t>
            </w:r>
          </w:p>
          <w:p w14:paraId="6C415A86" w14:textId="77777777" w:rsidR="00E95F7F" w:rsidRPr="00823E23" w:rsidRDefault="00E95F7F" w:rsidP="00E95F7F">
            <w:pPr>
              <w:numPr>
                <w:ilvl w:val="0"/>
                <w:numId w:val="24"/>
              </w:numPr>
              <w:shd w:val="clear" w:color="auto" w:fill="FFFFFF"/>
              <w:tabs>
                <w:tab w:val="clear" w:pos="720"/>
                <w:tab w:val="num" w:pos="872"/>
              </w:tabs>
              <w:spacing w:line="360" w:lineRule="atLeast"/>
              <w:ind w:left="872" w:hanging="284"/>
              <w:rPr>
                <w:rFonts w:eastAsia="Times New Roman"/>
                <w:lang w:val="es-MX"/>
              </w:rPr>
            </w:pPr>
            <w:r w:rsidRPr="00823E23">
              <w:rPr>
                <w:rFonts w:eastAsia="Times New Roman"/>
                <w:lang w:val="es-MX"/>
              </w:rPr>
              <w:t>Z ADIP = Score de proporcionalidad Phantom para la masa adiposa</w:t>
            </w:r>
          </w:p>
          <w:p w14:paraId="223AB5BA" w14:textId="77777777" w:rsidR="00E95F7F" w:rsidRPr="00823E23" w:rsidRDefault="00E95F7F" w:rsidP="00E95F7F">
            <w:pPr>
              <w:numPr>
                <w:ilvl w:val="0"/>
                <w:numId w:val="24"/>
              </w:numPr>
              <w:shd w:val="clear" w:color="auto" w:fill="FFFFFF"/>
              <w:tabs>
                <w:tab w:val="clear" w:pos="720"/>
                <w:tab w:val="num" w:pos="872"/>
              </w:tabs>
              <w:spacing w:line="360" w:lineRule="atLeast"/>
              <w:ind w:left="872" w:hanging="284"/>
              <w:rPr>
                <w:rFonts w:eastAsia="Times New Roman"/>
                <w:lang w:val="es-MX"/>
              </w:rPr>
            </w:pPr>
            <w:r w:rsidRPr="00823E23">
              <w:rPr>
                <w:rFonts w:eastAsia="Times New Roman"/>
                <w:lang w:val="es-MX"/>
              </w:rPr>
              <w:t>25,6 = Constante del método para media de masa adiposa Phantom (en kg.)</w:t>
            </w:r>
          </w:p>
          <w:p w14:paraId="415A5B8A" w14:textId="77777777" w:rsidR="00E95F7F" w:rsidRPr="00823E23" w:rsidRDefault="00E95F7F" w:rsidP="00E95F7F">
            <w:pPr>
              <w:numPr>
                <w:ilvl w:val="0"/>
                <w:numId w:val="24"/>
              </w:numPr>
              <w:shd w:val="clear" w:color="auto" w:fill="FFFFFF"/>
              <w:tabs>
                <w:tab w:val="clear" w:pos="720"/>
                <w:tab w:val="num" w:pos="872"/>
              </w:tabs>
              <w:spacing w:line="360" w:lineRule="atLeast"/>
              <w:ind w:left="872" w:hanging="284"/>
              <w:rPr>
                <w:rFonts w:eastAsia="Times New Roman"/>
                <w:lang w:val="es-MX"/>
              </w:rPr>
            </w:pPr>
            <w:r w:rsidRPr="00823E23">
              <w:rPr>
                <w:rFonts w:eastAsia="Times New Roman"/>
                <w:lang w:val="es-MX"/>
              </w:rPr>
              <w:t>5,85 = Constante del método para desvío estándar de la masa adiposa Phantom (en kg.)</w:t>
            </w:r>
          </w:p>
          <w:p w14:paraId="42769519" w14:textId="77777777" w:rsidR="00E95F7F" w:rsidRPr="00823E23" w:rsidRDefault="00E95F7F" w:rsidP="002C6FB8">
            <w:pPr>
              <w:spacing w:before="400" w:after="21" w:line="360" w:lineRule="auto"/>
              <w:rPr>
                <w:rFonts w:eastAsia="Calibri"/>
                <w:b/>
                <w:u w:val="single"/>
                <w:lang w:val="es-MX"/>
              </w:rPr>
            </w:pPr>
            <w:r w:rsidRPr="00823E23">
              <w:rPr>
                <w:rFonts w:eastAsia="Calibri"/>
                <w:b/>
                <w:u w:val="single"/>
                <w:lang w:val="es-MX"/>
              </w:rPr>
              <w:t>Complexión corporal</w:t>
            </w:r>
          </w:p>
          <w:p w14:paraId="5A42C35C" w14:textId="77777777" w:rsidR="00E95F7F" w:rsidRPr="00823E23" w:rsidRDefault="00E95F7F" w:rsidP="00E95F7F">
            <w:pPr>
              <w:pStyle w:val="ListParagraph"/>
              <w:numPr>
                <w:ilvl w:val="0"/>
                <w:numId w:val="13"/>
              </w:numPr>
              <w:spacing w:before="400" w:after="21" w:line="360" w:lineRule="auto"/>
              <w:rPr>
                <w:b/>
                <w:bCs/>
              </w:rPr>
            </w:pPr>
            <w:r w:rsidRPr="00823E23">
              <w:rPr>
                <w:b/>
                <w:bCs/>
              </w:rPr>
              <w:t>Talla-muñeca</w:t>
            </w:r>
          </w:p>
          <w:p w14:paraId="4E4D941C" w14:textId="77777777" w:rsidR="00E95F7F" w:rsidRPr="00823E23" w:rsidRDefault="00E95F7F" w:rsidP="002C6FB8">
            <w:pPr>
              <w:spacing w:before="400" w:after="21" w:line="360" w:lineRule="auto"/>
              <w:jc w:val="center"/>
              <w:rPr>
                <w:rFonts w:eastAsia="Calibri"/>
                <w:b/>
                <w:u w:val="single"/>
                <w:lang w:val="es-MX"/>
              </w:rPr>
            </w:pPr>
            <w:r w:rsidRPr="00823E23">
              <w:t>talla (cm)/circunferencia de muñeca (cm)</w:t>
            </w:r>
          </w:p>
          <w:p w14:paraId="1137E166" w14:textId="77777777" w:rsidR="00E95F7F" w:rsidRPr="00823E23" w:rsidRDefault="00E95F7F" w:rsidP="002C6FB8">
            <w:pPr>
              <w:spacing w:before="400" w:after="21" w:line="360" w:lineRule="auto"/>
              <w:rPr>
                <w:rFonts w:eastAsia="Calibri"/>
                <w:b/>
                <w:u w:val="single"/>
                <w:lang w:val="es-MX"/>
              </w:rPr>
            </w:pPr>
            <w:r w:rsidRPr="00823E23">
              <w:rPr>
                <w:rFonts w:eastAsia="Calibri"/>
                <w:b/>
                <w:u w:val="single"/>
                <w:lang w:val="es-MX"/>
              </w:rPr>
              <w:t>Pesos teóricos ideales (Pt)</w:t>
            </w:r>
          </w:p>
          <w:p w14:paraId="27CEB6C3"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 xml:space="preserve">Robinson </w:t>
            </w:r>
          </w:p>
          <w:tbl>
            <w:tblPr>
              <w:tblW w:w="6577"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288"/>
              <w:gridCol w:w="3289"/>
            </w:tblGrid>
            <w:tr w:rsidR="00E95F7F" w:rsidRPr="00823E23" w14:paraId="6F3983C0" w14:textId="77777777" w:rsidTr="00937419">
              <w:trPr>
                <w:trHeight w:val="302"/>
                <w:jc w:val="center"/>
              </w:trPr>
              <w:tc>
                <w:tcPr>
                  <w:tcW w:w="3288" w:type="dxa"/>
                </w:tcPr>
                <w:p w14:paraId="40460CDD"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289" w:type="dxa"/>
                </w:tcPr>
                <w:p w14:paraId="5A6852B3"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7F6FA08D" w14:textId="77777777" w:rsidTr="00937419">
              <w:trPr>
                <w:trHeight w:val="302"/>
                <w:jc w:val="center"/>
              </w:trPr>
              <w:tc>
                <w:tcPr>
                  <w:tcW w:w="3288" w:type="dxa"/>
                </w:tcPr>
                <w:p w14:paraId="0C805E14"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48.67+(1.65*((estatura/2.54)-60)) </w:t>
                  </w:r>
                </w:p>
              </w:tc>
              <w:tc>
                <w:tcPr>
                  <w:tcW w:w="3289" w:type="dxa"/>
                </w:tcPr>
                <w:p w14:paraId="33A5EC8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51.65+(1.85*((estatura/2.54)-60)) </w:t>
                  </w:r>
                </w:p>
              </w:tc>
            </w:tr>
          </w:tbl>
          <w:p w14:paraId="786F332F" w14:textId="77777777" w:rsidR="00E95F7F" w:rsidRPr="00823E23" w:rsidRDefault="00E95F7F" w:rsidP="00E95F7F">
            <w:pPr>
              <w:pStyle w:val="ListParagraph"/>
              <w:numPr>
                <w:ilvl w:val="0"/>
                <w:numId w:val="13"/>
              </w:numPr>
              <w:spacing w:before="400" w:after="21" w:line="360" w:lineRule="auto"/>
              <w:rPr>
                <w:rFonts w:eastAsia="Calibri"/>
                <w:lang w:val="es-MX"/>
              </w:rPr>
            </w:pPr>
            <w:r w:rsidRPr="00823E23">
              <w:rPr>
                <w:rFonts w:eastAsia="Calibri"/>
                <w:b/>
                <w:i/>
                <w:lang w:val="es-MX"/>
              </w:rPr>
              <w:t xml:space="preserve"> Metropolitan</w:t>
            </w:r>
          </w:p>
          <w:p w14:paraId="5D0B9CEA" w14:textId="77777777" w:rsidR="00E95F7F" w:rsidRPr="00823E23" w:rsidRDefault="00E95F7F" w:rsidP="002C6FB8">
            <w:pPr>
              <w:spacing w:before="400" w:after="21" w:line="360" w:lineRule="auto"/>
              <w:jc w:val="center"/>
              <w:rPr>
                <w:rFonts w:eastAsia="Calibri"/>
                <w:lang w:val="es-MX"/>
              </w:rPr>
            </w:pPr>
            <w:r w:rsidRPr="00823E23">
              <w:rPr>
                <w:rFonts w:eastAsia="Calibri"/>
                <w:lang w:val="es-MX"/>
              </w:rPr>
              <w:t>50+.75*(estatura-150)</w:t>
            </w:r>
          </w:p>
          <w:p w14:paraId="218FAD2D"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 xml:space="preserve">Lorentz </w:t>
            </w:r>
          </w:p>
          <w:tbl>
            <w:tblPr>
              <w:tblW w:w="6159"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079"/>
              <w:gridCol w:w="3080"/>
            </w:tblGrid>
            <w:tr w:rsidR="00E95F7F" w:rsidRPr="00823E23" w14:paraId="03851244" w14:textId="77777777" w:rsidTr="00937419">
              <w:trPr>
                <w:trHeight w:val="312"/>
                <w:jc w:val="center"/>
              </w:trPr>
              <w:tc>
                <w:tcPr>
                  <w:tcW w:w="3079" w:type="dxa"/>
                </w:tcPr>
                <w:p w14:paraId="1FF36DF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080" w:type="dxa"/>
                </w:tcPr>
                <w:p w14:paraId="58CE75AB"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2E4DC177" w14:textId="77777777" w:rsidTr="00937419">
              <w:trPr>
                <w:trHeight w:val="616"/>
                <w:jc w:val="center"/>
              </w:trPr>
              <w:tc>
                <w:tcPr>
                  <w:tcW w:w="3079" w:type="dxa"/>
                </w:tcPr>
                <w:p w14:paraId="231A78D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estatura- 100.0 - (estatura- 150.0) / 4.0 + (años- 20.0) / 2.5 </w:t>
                  </w:r>
                </w:p>
              </w:tc>
              <w:tc>
                <w:tcPr>
                  <w:tcW w:w="3080" w:type="dxa"/>
                </w:tcPr>
                <w:p w14:paraId="4999DA0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estatura - 100.0 - (estatura - 150.0) / 4.0 + (años- 20.0) / 4.0 </w:t>
                  </w:r>
                </w:p>
              </w:tc>
            </w:tr>
          </w:tbl>
          <w:p w14:paraId="7803CF4A"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 xml:space="preserve">Hamwi </w:t>
            </w:r>
          </w:p>
          <w:tbl>
            <w:tblPr>
              <w:tblW w:w="6159"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079"/>
              <w:gridCol w:w="3080"/>
            </w:tblGrid>
            <w:tr w:rsidR="00E95F7F" w:rsidRPr="00823E23" w14:paraId="3E58A08B" w14:textId="77777777" w:rsidTr="00937419">
              <w:trPr>
                <w:trHeight w:val="312"/>
                <w:jc w:val="center"/>
              </w:trPr>
              <w:tc>
                <w:tcPr>
                  <w:tcW w:w="3079" w:type="dxa"/>
                </w:tcPr>
                <w:p w14:paraId="45343AA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080" w:type="dxa"/>
                </w:tcPr>
                <w:p w14:paraId="7FBADA6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0A77B405" w14:textId="77777777" w:rsidTr="00937419">
              <w:trPr>
                <w:trHeight w:val="616"/>
                <w:jc w:val="center"/>
              </w:trPr>
              <w:tc>
                <w:tcPr>
                  <w:tcW w:w="3079" w:type="dxa"/>
                </w:tcPr>
                <w:p w14:paraId="6913BE2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106+(6*((talla/2.54)-60))) *0.45359) *Fcc)</w:t>
                  </w:r>
                </w:p>
              </w:tc>
              <w:tc>
                <w:tcPr>
                  <w:tcW w:w="3080" w:type="dxa"/>
                </w:tcPr>
                <w:p w14:paraId="3572A6D9"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100+(5*((talla/2.54)-60))) *0.45359) *Fcc)</w:t>
                  </w:r>
                </w:p>
              </w:tc>
            </w:tr>
          </w:tbl>
          <w:p w14:paraId="2D41C77C" w14:textId="77777777" w:rsidR="00E95F7F" w:rsidRPr="00823E23" w:rsidRDefault="00E95F7F" w:rsidP="002C6FB8">
            <w:pPr>
              <w:spacing w:before="400" w:after="21" w:line="360" w:lineRule="auto"/>
              <w:rPr>
                <w:rFonts w:eastAsia="Calibri"/>
                <w:bCs/>
                <w:lang w:val="es-MX"/>
              </w:rPr>
            </w:pPr>
            <w:r w:rsidRPr="00823E23">
              <w:rPr>
                <w:rFonts w:eastAsia="Calibri"/>
                <w:bCs/>
                <w:lang w:val="es-MX"/>
              </w:rPr>
              <w:t xml:space="preserve">Donde: </w:t>
            </w:r>
          </w:p>
          <w:p w14:paraId="4F8EA534" w14:textId="77777777" w:rsidR="00E95F7F" w:rsidRPr="00823E23" w:rsidRDefault="00E95F7F" w:rsidP="00E95F7F">
            <w:pPr>
              <w:pStyle w:val="ListParagraph"/>
              <w:numPr>
                <w:ilvl w:val="0"/>
                <w:numId w:val="13"/>
              </w:numPr>
              <w:spacing w:before="400" w:after="21" w:line="360" w:lineRule="auto"/>
              <w:rPr>
                <w:rFonts w:eastAsia="Calibri"/>
                <w:bCs/>
                <w:lang w:val="es-MX"/>
              </w:rPr>
            </w:pPr>
            <w:r w:rsidRPr="00823E23">
              <w:rPr>
                <w:rFonts w:eastAsia="Calibri"/>
                <w:bCs/>
                <w:lang w:val="es-MX"/>
              </w:rPr>
              <w:t xml:space="preserve">Fcc. - </w:t>
            </w:r>
            <w:r w:rsidRPr="00823E23">
              <w:t>factor de complexión corporal</w:t>
            </w:r>
          </w:p>
          <w:tbl>
            <w:tblPr>
              <w:tblW w:w="4470" w:type="dxa"/>
              <w:jc w:val="center"/>
              <w:tblBorders>
                <w:insideH w:val="single" w:sz="4" w:space="0" w:color="auto"/>
                <w:insideV w:val="single" w:sz="4" w:space="0" w:color="auto"/>
              </w:tblBorders>
              <w:tblLayout w:type="fixed"/>
              <w:tblCellMar>
                <w:top w:w="46" w:type="dxa"/>
                <w:left w:w="175" w:type="dxa"/>
                <w:right w:w="115" w:type="dxa"/>
              </w:tblCellMar>
              <w:tblLook w:val="04A0" w:firstRow="1" w:lastRow="0" w:firstColumn="1" w:lastColumn="0" w:noHBand="0" w:noVBand="1"/>
            </w:tblPr>
            <w:tblGrid>
              <w:gridCol w:w="1758"/>
              <w:gridCol w:w="2712"/>
            </w:tblGrid>
            <w:tr w:rsidR="00E95F7F" w:rsidRPr="00823E23" w14:paraId="3102BD12" w14:textId="77777777" w:rsidTr="00937419">
              <w:trPr>
                <w:trHeight w:val="320"/>
                <w:jc w:val="center"/>
              </w:trPr>
              <w:tc>
                <w:tcPr>
                  <w:tcW w:w="1758" w:type="dxa"/>
                </w:tcPr>
                <w:p w14:paraId="2E64AED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FCC</w:t>
                  </w:r>
                </w:p>
              </w:tc>
              <w:tc>
                <w:tcPr>
                  <w:tcW w:w="2712" w:type="dxa"/>
                </w:tcPr>
                <w:p w14:paraId="6793ED47"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Valor </w:t>
                  </w:r>
                </w:p>
              </w:tc>
            </w:tr>
            <w:tr w:rsidR="00E95F7F" w:rsidRPr="00823E23" w14:paraId="2C5B74C9" w14:textId="77777777" w:rsidTr="00937419">
              <w:trPr>
                <w:trHeight w:val="320"/>
                <w:jc w:val="center"/>
              </w:trPr>
              <w:tc>
                <w:tcPr>
                  <w:tcW w:w="1758" w:type="dxa"/>
                </w:tcPr>
                <w:p w14:paraId="511C342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Pequeña </w:t>
                  </w:r>
                </w:p>
              </w:tc>
              <w:tc>
                <w:tcPr>
                  <w:tcW w:w="2712" w:type="dxa"/>
                </w:tcPr>
                <w:p w14:paraId="420A9DFB"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0.9 </w:t>
                  </w:r>
                </w:p>
              </w:tc>
            </w:tr>
            <w:tr w:rsidR="00E95F7F" w:rsidRPr="00823E23" w14:paraId="0E366D4E" w14:textId="77777777" w:rsidTr="00937419">
              <w:trPr>
                <w:trHeight w:val="320"/>
                <w:jc w:val="center"/>
              </w:trPr>
              <w:tc>
                <w:tcPr>
                  <w:tcW w:w="1758" w:type="dxa"/>
                </w:tcPr>
                <w:p w14:paraId="4B9C0B4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Normal</w:t>
                  </w:r>
                </w:p>
              </w:tc>
              <w:tc>
                <w:tcPr>
                  <w:tcW w:w="2712" w:type="dxa"/>
                </w:tcPr>
                <w:p w14:paraId="3C6873F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1 </w:t>
                  </w:r>
                </w:p>
              </w:tc>
            </w:tr>
            <w:tr w:rsidR="00E95F7F" w:rsidRPr="00823E23" w14:paraId="05BCD1AB" w14:textId="77777777" w:rsidTr="00937419">
              <w:trPr>
                <w:trHeight w:val="320"/>
                <w:jc w:val="center"/>
              </w:trPr>
              <w:tc>
                <w:tcPr>
                  <w:tcW w:w="1758" w:type="dxa"/>
                </w:tcPr>
                <w:p w14:paraId="590C0C3F"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Grande</w:t>
                  </w:r>
                </w:p>
              </w:tc>
              <w:tc>
                <w:tcPr>
                  <w:tcW w:w="2712" w:type="dxa"/>
                </w:tcPr>
                <w:p w14:paraId="3E3EAE9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1.1</w:t>
                  </w:r>
                </w:p>
              </w:tc>
            </w:tr>
          </w:tbl>
          <w:p w14:paraId="37C4356F"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Método tradicional o calculo rápido.</w:t>
            </w:r>
          </w:p>
          <w:tbl>
            <w:tblPr>
              <w:tblW w:w="6383"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124"/>
              <w:gridCol w:w="3259"/>
            </w:tblGrid>
            <w:tr w:rsidR="00E95F7F" w:rsidRPr="00823E23" w14:paraId="3E2A5860" w14:textId="77777777" w:rsidTr="00937419">
              <w:trPr>
                <w:trHeight w:val="232"/>
                <w:jc w:val="center"/>
              </w:trPr>
              <w:tc>
                <w:tcPr>
                  <w:tcW w:w="3124" w:type="dxa"/>
                </w:tcPr>
                <w:p w14:paraId="7D42B28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259" w:type="dxa"/>
                </w:tcPr>
                <w:p w14:paraId="02C7984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6E554878" w14:textId="77777777" w:rsidTr="00937419">
              <w:trPr>
                <w:trHeight w:val="232"/>
                <w:jc w:val="center"/>
              </w:trPr>
              <w:tc>
                <w:tcPr>
                  <w:tcW w:w="3124" w:type="dxa"/>
                </w:tcPr>
                <w:p w14:paraId="798D40A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estatura/100*estatura/100*22 </w:t>
                  </w:r>
                </w:p>
              </w:tc>
              <w:tc>
                <w:tcPr>
                  <w:tcW w:w="3259" w:type="dxa"/>
                </w:tcPr>
                <w:p w14:paraId="3AF5449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estatura/100*estatura/100*23 </w:t>
                  </w:r>
                </w:p>
              </w:tc>
            </w:tr>
          </w:tbl>
          <w:p w14:paraId="58CA07D9" w14:textId="77777777" w:rsidR="00E95F7F" w:rsidRPr="00823E23" w:rsidRDefault="00E95F7F" w:rsidP="002C6FB8">
            <w:pPr>
              <w:spacing w:before="400" w:after="21" w:line="360" w:lineRule="auto"/>
              <w:rPr>
                <w:rFonts w:eastAsia="Calibri"/>
                <w:u w:val="single"/>
                <w:lang w:val="es-MX"/>
              </w:rPr>
            </w:pPr>
            <w:r w:rsidRPr="00823E23">
              <w:rPr>
                <w:rFonts w:eastAsia="Calibri"/>
                <w:b/>
                <w:u w:val="single"/>
                <w:lang w:val="es-MX"/>
              </w:rPr>
              <w:t xml:space="preserve">Masa ósea </w:t>
            </w:r>
          </w:p>
          <w:p w14:paraId="599BEB2B"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Martin</w:t>
            </w:r>
          </w:p>
          <w:p w14:paraId="4D99BA92" w14:textId="77777777" w:rsidR="00E95F7F" w:rsidRPr="00823E23" w:rsidRDefault="00E95F7F" w:rsidP="00296857">
            <w:pPr>
              <w:spacing w:before="400" w:after="21" w:line="360" w:lineRule="auto"/>
              <w:jc w:val="center"/>
              <w:rPr>
                <w:rFonts w:eastAsia="Calibri"/>
                <w:bCs/>
                <w:iCs/>
                <w:lang w:val="es-MX"/>
              </w:rPr>
            </w:pPr>
            <w:r w:rsidRPr="00823E23">
              <w:rPr>
                <w:rFonts w:eastAsia="Calibri"/>
                <w:bCs/>
                <w:iCs/>
                <w:lang w:val="es-MX"/>
              </w:rPr>
              <w:t>(0.00006*(Talla)*POTENCIA (Diámetro Húmero + Diámetro Muñeca+ Diámetro fémur+ Diámetro Tobillo)) *100/Peso</w:t>
            </w:r>
          </w:p>
          <w:p w14:paraId="1D9746BD"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 xml:space="preserve">Rocha </w:t>
            </w:r>
          </w:p>
          <w:p w14:paraId="4F817004" w14:textId="77777777" w:rsidR="00E95F7F" w:rsidRPr="00823E23" w:rsidRDefault="00E95F7F" w:rsidP="00353840">
            <w:pPr>
              <w:spacing w:before="400" w:after="21" w:line="360" w:lineRule="auto"/>
              <w:jc w:val="center"/>
              <w:rPr>
                <w:rFonts w:eastAsia="Calibri"/>
                <w:vertAlign w:val="superscript"/>
                <w:lang w:val="es-MX"/>
              </w:rPr>
            </w:pPr>
            <w:r w:rsidRPr="00823E23">
              <w:rPr>
                <w:rFonts w:eastAsia="Calibri"/>
                <w:lang w:val="es-MX"/>
              </w:rPr>
              <w:t>Masa ósea (kg)= 3.02*(estatura</w:t>
            </w:r>
            <w:r w:rsidRPr="00823E23">
              <w:rPr>
                <w:rFonts w:eastAsia="Calibri"/>
                <w:vertAlign w:val="superscript"/>
                <w:lang w:val="es-MX"/>
              </w:rPr>
              <w:t>2</w:t>
            </w:r>
            <w:r w:rsidRPr="00823E23">
              <w:rPr>
                <w:rFonts w:eastAsia="Calibri"/>
                <w:lang w:val="es-MX"/>
              </w:rPr>
              <w:t xml:space="preserve">* diámetro biestiloideo * diámetro femoral * 400) </w:t>
            </w:r>
            <w:r w:rsidRPr="00823E23">
              <w:rPr>
                <w:rFonts w:eastAsia="Calibri"/>
                <w:vertAlign w:val="superscript"/>
                <w:lang w:val="es-MX"/>
              </w:rPr>
              <w:t>0.712</w:t>
            </w:r>
          </w:p>
          <w:p w14:paraId="33B31B80"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Drinkwater</w:t>
            </w:r>
          </w:p>
          <w:p w14:paraId="7932D35D" w14:textId="77777777" w:rsidR="00E95F7F" w:rsidRPr="00823E23" w:rsidRDefault="00E95F7F" w:rsidP="00BC5222">
            <w:pPr>
              <w:shd w:val="clear" w:color="auto" w:fill="FFFFFF"/>
              <w:rPr>
                <w:rFonts w:eastAsia="Times New Roman"/>
                <w:lang w:val="es-MX"/>
              </w:rPr>
            </w:pPr>
            <w:r w:rsidRPr="00823E23">
              <w:rPr>
                <w:rFonts w:eastAsia="Times New Roman"/>
                <w:lang w:val="es-MX"/>
              </w:rPr>
              <w:t>(Predicción)</w:t>
            </w:r>
          </w:p>
          <w:p w14:paraId="2DE39D22" w14:textId="77777777" w:rsidR="00E95F7F" w:rsidRPr="00823E23" w:rsidRDefault="00E95F7F" w:rsidP="00BC5222">
            <w:pPr>
              <w:shd w:val="clear" w:color="auto" w:fill="FFFFFF"/>
              <w:spacing w:before="240" w:after="240"/>
              <w:jc w:val="center"/>
              <w:rPr>
                <w:rFonts w:eastAsia="Times New Roman"/>
                <w:b/>
                <w:bCs/>
                <w:lang w:val="es-MX"/>
              </w:rPr>
            </w:pPr>
            <w:r w:rsidRPr="00823E23">
              <w:rPr>
                <w:rFonts w:eastAsia="Times New Roman"/>
                <w:b/>
                <w:bCs/>
                <w:lang w:val="es-MX"/>
              </w:rPr>
              <w:t>Z ÓSEA CABEZA = (perímetro de la cabeza – 56,0) / 1,44</w:t>
            </w:r>
          </w:p>
          <w:p w14:paraId="100FEF0E" w14:textId="77777777" w:rsidR="00E95F7F" w:rsidRPr="00823E23" w:rsidRDefault="00E95F7F" w:rsidP="00BC5222">
            <w:pPr>
              <w:shd w:val="clear" w:color="auto" w:fill="FFFFFF"/>
              <w:spacing w:before="240" w:after="240"/>
              <w:rPr>
                <w:rFonts w:eastAsia="Times New Roman"/>
                <w:lang w:val="es-MX"/>
              </w:rPr>
            </w:pPr>
            <w:r w:rsidRPr="00823E23">
              <w:rPr>
                <w:rFonts w:eastAsia="Times New Roman"/>
                <w:lang w:val="es-MX"/>
              </w:rPr>
              <w:t>Donde:</w:t>
            </w:r>
          </w:p>
          <w:p w14:paraId="4E52AD6C" w14:textId="77777777" w:rsidR="00E95F7F" w:rsidRPr="00823E23" w:rsidRDefault="00E95F7F" w:rsidP="00E95F7F">
            <w:pPr>
              <w:pStyle w:val="ListParagraph"/>
              <w:numPr>
                <w:ilvl w:val="1"/>
                <w:numId w:val="25"/>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56,0 = perímetro Phantom de la cabeza</w:t>
            </w:r>
          </w:p>
          <w:p w14:paraId="54D3F10F" w14:textId="77777777" w:rsidR="00E95F7F" w:rsidRPr="00823E23" w:rsidRDefault="00E95F7F" w:rsidP="00E95F7F">
            <w:pPr>
              <w:pStyle w:val="ListParagraph"/>
              <w:numPr>
                <w:ilvl w:val="1"/>
                <w:numId w:val="25"/>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1,44 = desviación estándar Phantom para el perímetro de la cabeza</w:t>
            </w:r>
          </w:p>
          <w:p w14:paraId="61D3AAB5" w14:textId="77777777" w:rsidR="00E95F7F" w:rsidRPr="00823E23" w:rsidRDefault="00E95F7F" w:rsidP="00E95F7F">
            <w:pPr>
              <w:pStyle w:val="ListParagraph"/>
              <w:numPr>
                <w:ilvl w:val="1"/>
                <w:numId w:val="25"/>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M ÓSEA CABEZA = Masa ósea de la cabeza (en kg.)</w:t>
            </w:r>
          </w:p>
          <w:p w14:paraId="1048CEED" w14:textId="77777777" w:rsidR="00E95F7F" w:rsidRPr="00823E23" w:rsidRDefault="00E95F7F" w:rsidP="00E95F7F">
            <w:pPr>
              <w:pStyle w:val="ListParagraph"/>
              <w:numPr>
                <w:ilvl w:val="1"/>
                <w:numId w:val="25"/>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Z ÓSEA CABEZA = Score de proporcionalidad Phantom para masa ósea de la cabeza</w:t>
            </w:r>
          </w:p>
          <w:p w14:paraId="54372686" w14:textId="77777777" w:rsidR="00E95F7F" w:rsidRPr="00823E23" w:rsidRDefault="00E95F7F" w:rsidP="00E95F7F">
            <w:pPr>
              <w:pStyle w:val="ListParagraph"/>
              <w:numPr>
                <w:ilvl w:val="1"/>
                <w:numId w:val="25"/>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1,20 = Constante del método para media de masa ósea Phantom de la cabeza (en kg.)</w:t>
            </w:r>
          </w:p>
          <w:p w14:paraId="62CDC702" w14:textId="77777777" w:rsidR="00E95F7F" w:rsidRPr="00823E23" w:rsidRDefault="00E95F7F" w:rsidP="00E95F7F">
            <w:pPr>
              <w:pStyle w:val="ListParagraph"/>
              <w:numPr>
                <w:ilvl w:val="1"/>
                <w:numId w:val="25"/>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0,18 = Constante del método para desviación estándar de la masa ósea Phantom de la cabeza (en kg.)</w:t>
            </w:r>
          </w:p>
          <w:p w14:paraId="0B5879E3" w14:textId="77777777" w:rsidR="00E95F7F" w:rsidRPr="00823E23" w:rsidRDefault="00E95F7F" w:rsidP="00BC5222">
            <w:pPr>
              <w:shd w:val="clear" w:color="auto" w:fill="FFFFFF"/>
              <w:spacing w:before="240" w:after="240"/>
              <w:jc w:val="center"/>
              <w:rPr>
                <w:rFonts w:eastAsia="Times New Roman"/>
                <w:b/>
                <w:bCs/>
                <w:lang w:val="es-MX"/>
              </w:rPr>
            </w:pPr>
            <w:r w:rsidRPr="00823E23">
              <w:rPr>
                <w:rFonts w:eastAsia="Times New Roman"/>
                <w:b/>
                <w:bCs/>
                <w:lang w:val="es-MX"/>
              </w:rPr>
              <w:t>S ÓSEA CUERPO = sumatoria [ BIAC + BIIL + (2 • HUM) + (2 • FEM)]</w:t>
            </w:r>
          </w:p>
          <w:p w14:paraId="5C48AAFE" w14:textId="77777777" w:rsidR="00E95F7F" w:rsidRPr="00823E23" w:rsidRDefault="00E95F7F" w:rsidP="00BC5222">
            <w:pPr>
              <w:shd w:val="clear" w:color="auto" w:fill="FFFFFF"/>
              <w:spacing w:before="240" w:after="240"/>
              <w:rPr>
                <w:rFonts w:eastAsia="Times New Roman"/>
                <w:lang w:val="es-MX"/>
              </w:rPr>
            </w:pPr>
            <w:r w:rsidRPr="00823E23">
              <w:rPr>
                <w:rFonts w:eastAsia="Times New Roman"/>
                <w:lang w:val="es-MX"/>
              </w:rPr>
              <w:t>Donde:</w:t>
            </w:r>
          </w:p>
          <w:p w14:paraId="6AD4AE95" w14:textId="77777777" w:rsidR="00E95F7F" w:rsidRPr="00823E23" w:rsidRDefault="00E95F7F" w:rsidP="00E95F7F">
            <w:pPr>
              <w:pStyle w:val="ListParagraph"/>
              <w:numPr>
                <w:ilvl w:val="0"/>
                <w:numId w:val="26"/>
              </w:numPr>
              <w:shd w:val="clear" w:color="auto" w:fill="FFFFFF"/>
              <w:tabs>
                <w:tab w:val="clear" w:pos="1080"/>
                <w:tab w:val="num" w:pos="730"/>
              </w:tabs>
              <w:spacing w:line="360" w:lineRule="atLeast"/>
              <w:ind w:hanging="634"/>
              <w:rPr>
                <w:rFonts w:eastAsia="Times New Roman"/>
                <w:lang w:val="es-MX"/>
              </w:rPr>
            </w:pPr>
            <w:r w:rsidRPr="00823E23">
              <w:rPr>
                <w:rFonts w:eastAsia="Times New Roman"/>
                <w:lang w:val="es-MX"/>
              </w:rPr>
              <w:t>BIAC = diámetro biacromial</w:t>
            </w:r>
          </w:p>
          <w:p w14:paraId="7C3A81F0" w14:textId="77777777" w:rsidR="00E95F7F" w:rsidRPr="00823E23" w:rsidRDefault="00E95F7F" w:rsidP="00E95F7F">
            <w:pPr>
              <w:pStyle w:val="ListParagraph"/>
              <w:numPr>
                <w:ilvl w:val="0"/>
                <w:numId w:val="26"/>
              </w:numPr>
              <w:shd w:val="clear" w:color="auto" w:fill="FFFFFF"/>
              <w:tabs>
                <w:tab w:val="clear" w:pos="1080"/>
                <w:tab w:val="num" w:pos="730"/>
              </w:tabs>
              <w:spacing w:line="360" w:lineRule="atLeast"/>
              <w:ind w:hanging="634"/>
              <w:rPr>
                <w:rFonts w:eastAsia="Times New Roman"/>
                <w:lang w:val="es-MX"/>
              </w:rPr>
            </w:pPr>
            <w:r w:rsidRPr="00823E23">
              <w:rPr>
                <w:rFonts w:eastAsia="Times New Roman"/>
                <w:lang w:val="es-MX"/>
              </w:rPr>
              <w:t>BIIL = diámetro biiliocrestal</w:t>
            </w:r>
          </w:p>
          <w:p w14:paraId="6B97BF1C" w14:textId="77777777" w:rsidR="00E95F7F" w:rsidRPr="00823E23" w:rsidRDefault="00E95F7F" w:rsidP="00E95F7F">
            <w:pPr>
              <w:pStyle w:val="ListParagraph"/>
              <w:numPr>
                <w:ilvl w:val="0"/>
                <w:numId w:val="26"/>
              </w:numPr>
              <w:shd w:val="clear" w:color="auto" w:fill="FFFFFF"/>
              <w:tabs>
                <w:tab w:val="clear" w:pos="1080"/>
                <w:tab w:val="num" w:pos="730"/>
              </w:tabs>
              <w:spacing w:line="360" w:lineRule="atLeast"/>
              <w:ind w:hanging="634"/>
              <w:rPr>
                <w:rFonts w:eastAsia="Times New Roman"/>
                <w:lang w:val="es-MX"/>
              </w:rPr>
            </w:pPr>
            <w:r w:rsidRPr="00823E23">
              <w:rPr>
                <w:rFonts w:eastAsia="Times New Roman"/>
                <w:lang w:val="es-MX"/>
              </w:rPr>
              <w:t>HUM = diámetro del húmero</w:t>
            </w:r>
          </w:p>
          <w:p w14:paraId="378B76CE" w14:textId="77777777" w:rsidR="00E95F7F" w:rsidRPr="00823E23" w:rsidRDefault="00E95F7F" w:rsidP="00E95F7F">
            <w:pPr>
              <w:pStyle w:val="ListParagraph"/>
              <w:numPr>
                <w:ilvl w:val="0"/>
                <w:numId w:val="26"/>
              </w:numPr>
              <w:shd w:val="clear" w:color="auto" w:fill="FFFFFF"/>
              <w:tabs>
                <w:tab w:val="clear" w:pos="1080"/>
                <w:tab w:val="num" w:pos="730"/>
              </w:tabs>
              <w:spacing w:line="360" w:lineRule="atLeast"/>
              <w:ind w:hanging="634"/>
              <w:rPr>
                <w:rFonts w:eastAsia="Times New Roman"/>
                <w:lang w:val="es-MX"/>
              </w:rPr>
            </w:pPr>
            <w:r w:rsidRPr="00823E23">
              <w:rPr>
                <w:rFonts w:eastAsia="Times New Roman"/>
                <w:lang w:val="es-MX"/>
              </w:rPr>
              <w:t>FEM = diámetro del fémur</w:t>
            </w:r>
          </w:p>
          <w:p w14:paraId="7C598A62" w14:textId="77777777" w:rsidR="00E95F7F" w:rsidRPr="00823E23" w:rsidRDefault="00E95F7F" w:rsidP="00BC5222">
            <w:pPr>
              <w:shd w:val="clear" w:color="auto" w:fill="FFFFFF"/>
              <w:spacing w:before="240" w:after="240"/>
              <w:jc w:val="center"/>
              <w:rPr>
                <w:rFonts w:eastAsia="Times New Roman"/>
                <w:b/>
                <w:bCs/>
                <w:lang w:val="es-MX"/>
              </w:rPr>
            </w:pPr>
            <w:r w:rsidRPr="00823E23">
              <w:rPr>
                <w:rFonts w:eastAsia="Times New Roman"/>
                <w:b/>
                <w:bCs/>
                <w:lang w:val="es-MX"/>
              </w:rPr>
              <w:t>Z ÓSEA CUERPO = [S ÓSEA CUERPO • (170,18 / HT) – 98,88] / 5,33</w:t>
            </w:r>
          </w:p>
          <w:p w14:paraId="121ED1BB" w14:textId="77777777" w:rsidR="00E95F7F" w:rsidRPr="00823E23" w:rsidRDefault="00E95F7F" w:rsidP="00BC5222">
            <w:pPr>
              <w:shd w:val="clear" w:color="auto" w:fill="FFFFFF"/>
              <w:spacing w:before="240" w:after="240"/>
              <w:rPr>
                <w:rFonts w:eastAsia="Times New Roman"/>
                <w:lang w:val="es-MX"/>
              </w:rPr>
            </w:pPr>
            <w:r w:rsidRPr="00823E23">
              <w:rPr>
                <w:rFonts w:eastAsia="Times New Roman"/>
                <w:lang w:val="es-MX"/>
              </w:rPr>
              <w:t>Donde:</w:t>
            </w:r>
          </w:p>
          <w:p w14:paraId="4360BDC9" w14:textId="77777777" w:rsidR="00E95F7F" w:rsidRPr="00823E23" w:rsidRDefault="00E95F7F" w:rsidP="00E95F7F">
            <w:pPr>
              <w:pStyle w:val="ListParagraph"/>
              <w:numPr>
                <w:ilvl w:val="0"/>
                <w:numId w:val="27"/>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Z ÓSEA CUERPO = Score de proporcionalidad Phantom para masa ósea del cuerpo</w:t>
            </w:r>
          </w:p>
          <w:p w14:paraId="715DB377" w14:textId="77777777" w:rsidR="00E95F7F" w:rsidRPr="00823E23" w:rsidRDefault="00E95F7F" w:rsidP="00E95F7F">
            <w:pPr>
              <w:pStyle w:val="ListParagraph"/>
              <w:numPr>
                <w:ilvl w:val="0"/>
                <w:numId w:val="27"/>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S ÓSEA CUERPO = Sumatoria antes descrita</w:t>
            </w:r>
          </w:p>
          <w:p w14:paraId="32BAC834" w14:textId="77777777" w:rsidR="00E95F7F" w:rsidRPr="00823E23" w:rsidRDefault="00E95F7F" w:rsidP="00E95F7F">
            <w:pPr>
              <w:pStyle w:val="ListParagraph"/>
              <w:numPr>
                <w:ilvl w:val="0"/>
                <w:numId w:val="27"/>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98,88 = valor de sumatoria Phantom de los diámetros óseos</w:t>
            </w:r>
          </w:p>
          <w:p w14:paraId="429F42FD" w14:textId="77777777" w:rsidR="00E95F7F" w:rsidRPr="00823E23" w:rsidRDefault="00E95F7F" w:rsidP="00E95F7F">
            <w:pPr>
              <w:pStyle w:val="ListParagraph"/>
              <w:numPr>
                <w:ilvl w:val="0"/>
                <w:numId w:val="27"/>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5,33 = valor de sumatoria Phantom de los desvíos estándar de los diámetros óseos</w:t>
            </w:r>
          </w:p>
          <w:p w14:paraId="72D9C46A" w14:textId="77777777" w:rsidR="00E95F7F" w:rsidRPr="00823E23" w:rsidRDefault="00E95F7F" w:rsidP="00E95F7F">
            <w:pPr>
              <w:pStyle w:val="ListParagraph"/>
              <w:numPr>
                <w:ilvl w:val="0"/>
                <w:numId w:val="27"/>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170,18 = Constante de altura Phantom</w:t>
            </w:r>
          </w:p>
          <w:p w14:paraId="275114EA" w14:textId="77777777" w:rsidR="00E95F7F" w:rsidRPr="00823E23" w:rsidRDefault="00E95F7F" w:rsidP="00E95F7F">
            <w:pPr>
              <w:pStyle w:val="ListParagraph"/>
              <w:numPr>
                <w:ilvl w:val="0"/>
                <w:numId w:val="27"/>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HT = Altura o talla del evaluado</w:t>
            </w:r>
          </w:p>
          <w:p w14:paraId="6C9C18F7" w14:textId="77777777" w:rsidR="00E95F7F" w:rsidRPr="00823E23" w:rsidRDefault="00E95F7F" w:rsidP="00BC5222">
            <w:pPr>
              <w:shd w:val="clear" w:color="auto" w:fill="FFFFFF"/>
              <w:spacing w:before="240" w:after="240"/>
              <w:jc w:val="center"/>
              <w:rPr>
                <w:rFonts w:eastAsia="Times New Roman"/>
                <w:lang w:val="es-MX"/>
              </w:rPr>
            </w:pPr>
            <w:r w:rsidRPr="00823E23">
              <w:rPr>
                <w:rFonts w:eastAsia="Times New Roman"/>
                <w:noProof/>
                <w:lang w:val="es-MX"/>
              </w:rPr>
              <w:drawing>
                <wp:inline distT="0" distB="0" distL="0" distR="0" wp14:anchorId="3BD28DC2" wp14:editId="179519C8">
                  <wp:extent cx="4105275" cy="603250"/>
                  <wp:effectExtent l="0" t="0" r="9525"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05275" cy="603250"/>
                          </a:xfrm>
                          <a:prstGeom prst="rect">
                            <a:avLst/>
                          </a:prstGeom>
                          <a:noFill/>
                          <a:ln>
                            <a:noFill/>
                          </a:ln>
                        </pic:spPr>
                      </pic:pic>
                    </a:graphicData>
                  </a:graphic>
                </wp:inline>
              </w:drawing>
            </w:r>
          </w:p>
          <w:p w14:paraId="3B76B245" w14:textId="77777777" w:rsidR="00E95F7F" w:rsidRPr="00823E23" w:rsidRDefault="00E95F7F" w:rsidP="00BC5222">
            <w:pPr>
              <w:shd w:val="clear" w:color="auto" w:fill="FFFFFF"/>
              <w:spacing w:before="240" w:after="240"/>
              <w:rPr>
                <w:rFonts w:eastAsia="Times New Roman"/>
                <w:lang w:val="es-MX"/>
              </w:rPr>
            </w:pPr>
            <w:r w:rsidRPr="00823E23">
              <w:rPr>
                <w:rFonts w:eastAsia="Times New Roman"/>
                <w:lang w:val="es-MX"/>
              </w:rPr>
              <w:t>Donde:</w:t>
            </w:r>
          </w:p>
          <w:p w14:paraId="53A1C254" w14:textId="77777777" w:rsidR="00E95F7F" w:rsidRPr="00823E23" w:rsidRDefault="00E95F7F" w:rsidP="00E95F7F">
            <w:pPr>
              <w:pStyle w:val="ListParagraph"/>
              <w:numPr>
                <w:ilvl w:val="0"/>
                <w:numId w:val="28"/>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M ÓSEA CUERPO = masa ósea del cuerpo (en kg.)</w:t>
            </w:r>
          </w:p>
          <w:p w14:paraId="7FA8F25E" w14:textId="77777777" w:rsidR="00E95F7F" w:rsidRPr="00823E23" w:rsidRDefault="00E95F7F" w:rsidP="00E95F7F">
            <w:pPr>
              <w:pStyle w:val="ListParagraph"/>
              <w:numPr>
                <w:ilvl w:val="0"/>
                <w:numId w:val="28"/>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Z ÓSEA CUERPO = Score de proporcionalidad Phantom para masa ósea del cuerpo</w:t>
            </w:r>
          </w:p>
          <w:p w14:paraId="0F6708E5" w14:textId="77777777" w:rsidR="00E95F7F" w:rsidRPr="00823E23" w:rsidRDefault="00E95F7F" w:rsidP="00E95F7F">
            <w:pPr>
              <w:pStyle w:val="ListParagraph"/>
              <w:numPr>
                <w:ilvl w:val="0"/>
                <w:numId w:val="28"/>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6,70 = Constante del método para media de masa ósea corporal Phantom (en kg.)</w:t>
            </w:r>
          </w:p>
          <w:p w14:paraId="7ECCFFB2" w14:textId="77777777" w:rsidR="00E95F7F" w:rsidRPr="00823E23" w:rsidRDefault="00E95F7F" w:rsidP="00E95F7F">
            <w:pPr>
              <w:pStyle w:val="ListParagraph"/>
              <w:numPr>
                <w:ilvl w:val="0"/>
                <w:numId w:val="28"/>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1,34 = Constante del método para desvío estándar de masa ósea corporal Phantom (en kg.)</w:t>
            </w:r>
          </w:p>
          <w:p w14:paraId="197A4CF2" w14:textId="77777777" w:rsidR="00E95F7F" w:rsidRPr="00823E23" w:rsidRDefault="00E95F7F" w:rsidP="00BC5222">
            <w:pPr>
              <w:shd w:val="clear" w:color="auto" w:fill="FFFFFF"/>
              <w:spacing w:before="240" w:after="240"/>
              <w:jc w:val="center"/>
              <w:rPr>
                <w:rFonts w:eastAsia="Times New Roman"/>
                <w:lang w:val="es-MX"/>
              </w:rPr>
            </w:pPr>
          </w:p>
          <w:p w14:paraId="03E6AE5E" w14:textId="77777777" w:rsidR="00E95F7F" w:rsidRPr="00823E23" w:rsidRDefault="00E95F7F" w:rsidP="00BC5222">
            <w:pPr>
              <w:shd w:val="clear" w:color="auto" w:fill="FFFFFF"/>
              <w:spacing w:before="240" w:after="240"/>
              <w:jc w:val="center"/>
              <w:rPr>
                <w:rFonts w:eastAsia="Times New Roman"/>
                <w:b/>
                <w:bCs/>
                <w:lang w:val="es-MX"/>
              </w:rPr>
            </w:pPr>
            <w:r w:rsidRPr="00823E23">
              <w:rPr>
                <w:rFonts w:eastAsia="Times New Roman"/>
                <w:b/>
                <w:bCs/>
                <w:lang w:val="es-MX"/>
              </w:rPr>
              <w:t>MASA TOTAL ÓSEA = M ÓSEA CUERPO + M ÓSEA CABEZA</w:t>
            </w:r>
          </w:p>
          <w:p w14:paraId="43BC0671" w14:textId="77777777" w:rsidR="00E95F7F" w:rsidRPr="00823E23" w:rsidRDefault="00E95F7F" w:rsidP="002C6FB8">
            <w:pPr>
              <w:spacing w:before="400" w:after="21" w:line="360" w:lineRule="auto"/>
              <w:rPr>
                <w:rFonts w:eastAsia="Calibri"/>
                <w:u w:val="single"/>
                <w:lang w:val="es-MX"/>
              </w:rPr>
            </w:pPr>
            <w:r w:rsidRPr="00823E23">
              <w:rPr>
                <w:rFonts w:eastAsia="Calibri"/>
                <w:b/>
                <w:u w:val="single"/>
                <w:lang w:val="es-MX"/>
              </w:rPr>
              <w:t xml:space="preserve">Masa residual </w:t>
            </w:r>
          </w:p>
          <w:p w14:paraId="1F500308"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Wurch</w:t>
            </w:r>
          </w:p>
          <w:tbl>
            <w:tblPr>
              <w:tblW w:w="6367"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183"/>
              <w:gridCol w:w="3184"/>
            </w:tblGrid>
            <w:tr w:rsidR="00E95F7F" w:rsidRPr="00823E23" w14:paraId="2FD5EEE7" w14:textId="77777777" w:rsidTr="00937419">
              <w:trPr>
                <w:trHeight w:val="342"/>
                <w:jc w:val="center"/>
              </w:trPr>
              <w:tc>
                <w:tcPr>
                  <w:tcW w:w="3183" w:type="dxa"/>
                </w:tcPr>
                <w:p w14:paraId="5B91058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i/>
                      <w:lang w:val="es-MX"/>
                    </w:rPr>
                    <w:t xml:space="preserve"> </w:t>
                  </w:r>
                  <w:r w:rsidRPr="00823E23">
                    <w:rPr>
                      <w:rFonts w:eastAsia="Calibri"/>
                      <w:b/>
                      <w:lang w:val="es-MX"/>
                    </w:rPr>
                    <w:t xml:space="preserve">Mujeres </w:t>
                  </w:r>
                </w:p>
              </w:tc>
              <w:tc>
                <w:tcPr>
                  <w:tcW w:w="3184" w:type="dxa"/>
                </w:tcPr>
                <w:p w14:paraId="658EBC2D"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0AD0FD89" w14:textId="77777777" w:rsidTr="00937419">
              <w:trPr>
                <w:trHeight w:val="342"/>
                <w:jc w:val="center"/>
              </w:trPr>
              <w:tc>
                <w:tcPr>
                  <w:tcW w:w="3183" w:type="dxa"/>
                </w:tcPr>
                <w:p w14:paraId="3D3AE49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peso*20.9/100 </w:t>
                  </w:r>
                </w:p>
              </w:tc>
              <w:tc>
                <w:tcPr>
                  <w:tcW w:w="3184" w:type="dxa"/>
                </w:tcPr>
                <w:p w14:paraId="17614CE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peso*24.1/100 </w:t>
                  </w:r>
                </w:p>
              </w:tc>
            </w:tr>
          </w:tbl>
          <w:p w14:paraId="0E9B37A8"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Times New Roman"/>
                <w:lang w:val="es-MX"/>
              </w:rPr>
              <w:t> </w:t>
            </w:r>
            <w:r w:rsidRPr="00823E23">
              <w:rPr>
                <w:rFonts w:eastAsia="Calibri"/>
                <w:b/>
                <w:i/>
                <w:lang w:val="es-MX"/>
              </w:rPr>
              <w:t>Drinkwater</w:t>
            </w:r>
          </w:p>
          <w:p w14:paraId="73B2D50F" w14:textId="77777777" w:rsidR="00E95F7F" w:rsidRPr="00823E23" w:rsidRDefault="00E95F7F" w:rsidP="001956DA">
            <w:pPr>
              <w:shd w:val="clear" w:color="auto" w:fill="FFFFFF"/>
              <w:rPr>
                <w:rFonts w:eastAsia="Times New Roman"/>
                <w:lang w:val="es-MX"/>
              </w:rPr>
            </w:pPr>
            <w:r w:rsidRPr="00823E23">
              <w:rPr>
                <w:rFonts w:eastAsia="Times New Roman"/>
                <w:lang w:val="es-MX"/>
              </w:rPr>
              <w:t>(Predicción)</w:t>
            </w:r>
          </w:p>
          <w:p w14:paraId="2EA4A706" w14:textId="77777777" w:rsidR="00E95F7F" w:rsidRPr="00823E23" w:rsidRDefault="00E95F7F" w:rsidP="001956DA">
            <w:pPr>
              <w:shd w:val="clear" w:color="auto" w:fill="FFFFFF"/>
              <w:spacing w:before="240" w:after="240"/>
              <w:jc w:val="center"/>
              <w:rPr>
                <w:rFonts w:eastAsia="Times New Roman"/>
                <w:b/>
                <w:bCs/>
                <w:lang w:val="es-MX"/>
              </w:rPr>
            </w:pPr>
            <w:r w:rsidRPr="00823E23">
              <w:rPr>
                <w:rFonts w:eastAsia="Times New Roman"/>
                <w:b/>
                <w:bCs/>
                <w:lang w:val="es-MX"/>
              </w:rPr>
              <w:t>S RES = Sumatoria (D APCH + D TRDH + P WC)</w:t>
            </w:r>
          </w:p>
          <w:p w14:paraId="7DA84D58" w14:textId="77777777" w:rsidR="00E95F7F" w:rsidRPr="00823E23" w:rsidRDefault="00E95F7F" w:rsidP="001956DA">
            <w:pPr>
              <w:shd w:val="clear" w:color="auto" w:fill="FFFFFF"/>
              <w:spacing w:before="240" w:after="240"/>
              <w:rPr>
                <w:rFonts w:eastAsia="Times New Roman"/>
                <w:lang w:val="es-MX"/>
              </w:rPr>
            </w:pPr>
            <w:r w:rsidRPr="00823E23">
              <w:rPr>
                <w:rFonts w:eastAsia="Times New Roman"/>
                <w:lang w:val="es-MX"/>
              </w:rPr>
              <w:t>Donde:</w:t>
            </w:r>
          </w:p>
          <w:p w14:paraId="3CAC23B4" w14:textId="77777777" w:rsidR="00E95F7F" w:rsidRPr="00823E23" w:rsidRDefault="00E95F7F" w:rsidP="00E95F7F">
            <w:pPr>
              <w:pStyle w:val="ListParagraph"/>
              <w:numPr>
                <w:ilvl w:val="0"/>
                <w:numId w:val="29"/>
              </w:numPr>
              <w:shd w:val="clear" w:color="auto" w:fill="FFFFFF"/>
              <w:spacing w:line="360" w:lineRule="atLeast"/>
              <w:rPr>
                <w:rFonts w:eastAsia="Times New Roman"/>
                <w:lang w:val="es-MX"/>
              </w:rPr>
            </w:pPr>
            <w:r w:rsidRPr="00823E23">
              <w:rPr>
                <w:rFonts w:eastAsia="Times New Roman"/>
                <w:lang w:val="es-MX"/>
              </w:rPr>
              <w:t>D APCH = Diámetro anteroposterior de la caja torácica</w:t>
            </w:r>
          </w:p>
          <w:p w14:paraId="32E2783F" w14:textId="77777777" w:rsidR="00E95F7F" w:rsidRPr="00823E23" w:rsidRDefault="00E95F7F" w:rsidP="00E95F7F">
            <w:pPr>
              <w:pStyle w:val="ListParagraph"/>
              <w:numPr>
                <w:ilvl w:val="0"/>
                <w:numId w:val="29"/>
              </w:numPr>
              <w:shd w:val="clear" w:color="auto" w:fill="FFFFFF"/>
              <w:spacing w:line="360" w:lineRule="atLeast"/>
              <w:rPr>
                <w:rFonts w:eastAsia="Times New Roman"/>
                <w:lang w:val="es-MX"/>
              </w:rPr>
            </w:pPr>
            <w:r w:rsidRPr="00823E23">
              <w:rPr>
                <w:rFonts w:eastAsia="Times New Roman"/>
                <w:lang w:val="es-MX"/>
              </w:rPr>
              <w:t>D TRCH = Diámetro transversal de la caja torácica</w:t>
            </w:r>
          </w:p>
          <w:p w14:paraId="352BEA25" w14:textId="77777777" w:rsidR="00E95F7F" w:rsidRPr="00823E23" w:rsidRDefault="00E95F7F" w:rsidP="00E95F7F">
            <w:pPr>
              <w:pStyle w:val="ListParagraph"/>
              <w:numPr>
                <w:ilvl w:val="0"/>
                <w:numId w:val="29"/>
              </w:numPr>
              <w:shd w:val="clear" w:color="auto" w:fill="FFFFFF"/>
              <w:spacing w:line="360" w:lineRule="atLeast"/>
              <w:rPr>
                <w:rFonts w:eastAsia="Times New Roman"/>
                <w:lang w:val="es-MX"/>
              </w:rPr>
            </w:pPr>
            <w:r w:rsidRPr="00823E23">
              <w:rPr>
                <w:rFonts w:eastAsia="Times New Roman"/>
                <w:lang w:val="es-MX"/>
              </w:rPr>
              <w:t>P WC = perímetro de la cintura, corregido por el pliegue cutáneo abdominal</w:t>
            </w:r>
          </w:p>
          <w:p w14:paraId="70C25E70" w14:textId="77777777" w:rsidR="00E95F7F" w:rsidRPr="00823E23" w:rsidRDefault="00E95F7F" w:rsidP="001956DA">
            <w:pPr>
              <w:shd w:val="clear" w:color="auto" w:fill="FFFFFF"/>
              <w:spacing w:before="240" w:after="240"/>
              <w:jc w:val="center"/>
              <w:rPr>
                <w:rFonts w:eastAsia="Times New Roman"/>
                <w:b/>
                <w:bCs/>
                <w:lang w:val="en-US"/>
              </w:rPr>
            </w:pPr>
            <w:r w:rsidRPr="00823E23">
              <w:rPr>
                <w:rFonts w:eastAsia="Times New Roman"/>
                <w:b/>
                <w:bCs/>
                <w:lang w:val="en-US"/>
              </w:rPr>
              <w:t>Z RES = [S RES • (89,92 / SIT HT) – 109,35] / 7,08</w:t>
            </w:r>
          </w:p>
          <w:p w14:paraId="6BADD616" w14:textId="77777777" w:rsidR="00E95F7F" w:rsidRPr="00823E23" w:rsidRDefault="00E95F7F" w:rsidP="001956DA">
            <w:pPr>
              <w:shd w:val="clear" w:color="auto" w:fill="FFFFFF"/>
              <w:spacing w:before="240" w:after="240"/>
              <w:rPr>
                <w:rFonts w:eastAsia="Times New Roman"/>
                <w:lang w:val="es-MX"/>
              </w:rPr>
            </w:pPr>
            <w:r w:rsidRPr="00823E23">
              <w:rPr>
                <w:rFonts w:eastAsia="Times New Roman"/>
                <w:lang w:val="es-MX"/>
              </w:rPr>
              <w:t>Donde:</w:t>
            </w:r>
          </w:p>
          <w:p w14:paraId="06FAFD50" w14:textId="77777777" w:rsidR="00E95F7F" w:rsidRPr="00823E23" w:rsidRDefault="00E95F7F" w:rsidP="00E95F7F">
            <w:pPr>
              <w:pStyle w:val="ListParagraph"/>
              <w:numPr>
                <w:ilvl w:val="0"/>
                <w:numId w:val="30"/>
              </w:numPr>
              <w:shd w:val="clear" w:color="auto" w:fill="FFFFFF"/>
              <w:spacing w:line="360" w:lineRule="atLeast"/>
              <w:rPr>
                <w:rFonts w:eastAsia="Times New Roman"/>
                <w:lang w:val="es-MX"/>
              </w:rPr>
            </w:pPr>
            <w:r w:rsidRPr="00823E23">
              <w:rPr>
                <w:rFonts w:eastAsia="Times New Roman"/>
                <w:lang w:val="es-MX"/>
              </w:rPr>
              <w:t>S RES = Sumatoria de variables para el cálculo de la masa residual</w:t>
            </w:r>
          </w:p>
          <w:p w14:paraId="65D48827" w14:textId="77777777" w:rsidR="00E95F7F" w:rsidRPr="00823E23" w:rsidRDefault="00E95F7F" w:rsidP="00E95F7F">
            <w:pPr>
              <w:pStyle w:val="ListParagraph"/>
              <w:numPr>
                <w:ilvl w:val="0"/>
                <w:numId w:val="30"/>
              </w:numPr>
              <w:shd w:val="clear" w:color="auto" w:fill="FFFFFF"/>
              <w:spacing w:line="360" w:lineRule="atLeast"/>
              <w:rPr>
                <w:rFonts w:eastAsia="Times New Roman"/>
                <w:lang w:val="es-MX"/>
              </w:rPr>
            </w:pPr>
            <w:r w:rsidRPr="00823E23">
              <w:rPr>
                <w:rFonts w:eastAsia="Times New Roman"/>
                <w:lang w:val="es-MX"/>
              </w:rPr>
              <w:t>Z RES = Score de proporcionalidad Phantom para la masa residual</w:t>
            </w:r>
          </w:p>
          <w:p w14:paraId="257832CF" w14:textId="77777777" w:rsidR="00E95F7F" w:rsidRPr="00823E23" w:rsidRDefault="00E95F7F" w:rsidP="00E95F7F">
            <w:pPr>
              <w:pStyle w:val="ListParagraph"/>
              <w:numPr>
                <w:ilvl w:val="0"/>
                <w:numId w:val="30"/>
              </w:numPr>
              <w:shd w:val="clear" w:color="auto" w:fill="FFFFFF"/>
              <w:spacing w:line="360" w:lineRule="atLeast"/>
              <w:rPr>
                <w:rFonts w:eastAsia="Times New Roman"/>
                <w:lang w:val="es-MX"/>
              </w:rPr>
            </w:pPr>
            <w:r w:rsidRPr="00823E23">
              <w:rPr>
                <w:rFonts w:eastAsia="Times New Roman"/>
                <w:lang w:val="es-MX"/>
              </w:rPr>
              <w:t>89,92 = altura o talla sentado Phantom</w:t>
            </w:r>
          </w:p>
          <w:p w14:paraId="0F420598" w14:textId="77777777" w:rsidR="00E95F7F" w:rsidRPr="00823E23" w:rsidRDefault="00E95F7F" w:rsidP="00E95F7F">
            <w:pPr>
              <w:pStyle w:val="ListParagraph"/>
              <w:numPr>
                <w:ilvl w:val="0"/>
                <w:numId w:val="30"/>
              </w:numPr>
              <w:shd w:val="clear" w:color="auto" w:fill="FFFFFF"/>
              <w:spacing w:line="360" w:lineRule="atLeast"/>
              <w:rPr>
                <w:rFonts w:eastAsia="Times New Roman"/>
                <w:lang w:val="es-MX"/>
              </w:rPr>
            </w:pPr>
            <w:r w:rsidRPr="00823E23">
              <w:rPr>
                <w:rFonts w:eastAsia="Times New Roman"/>
                <w:lang w:val="es-MX"/>
              </w:rPr>
              <w:t>109,35 = Sumatoria de las medias Phantom de las variables usadas</w:t>
            </w:r>
          </w:p>
          <w:p w14:paraId="72DD5C40" w14:textId="77777777" w:rsidR="00E95F7F" w:rsidRPr="00823E23" w:rsidRDefault="00E95F7F" w:rsidP="00E95F7F">
            <w:pPr>
              <w:pStyle w:val="ListParagraph"/>
              <w:numPr>
                <w:ilvl w:val="0"/>
                <w:numId w:val="30"/>
              </w:numPr>
              <w:shd w:val="clear" w:color="auto" w:fill="FFFFFF"/>
              <w:spacing w:line="360" w:lineRule="atLeast"/>
              <w:rPr>
                <w:rFonts w:eastAsia="Times New Roman"/>
                <w:lang w:val="es-MX"/>
              </w:rPr>
            </w:pPr>
            <w:r w:rsidRPr="00823E23">
              <w:rPr>
                <w:rFonts w:eastAsia="Times New Roman"/>
                <w:lang w:val="es-MX"/>
              </w:rPr>
              <w:t>7,08 = Sumatoria de los desvíos estándar Phantom de las mismas variables</w:t>
            </w:r>
          </w:p>
          <w:p w14:paraId="312900C2" w14:textId="77777777" w:rsidR="00E95F7F" w:rsidRPr="00823E23" w:rsidRDefault="00E95F7F" w:rsidP="00E95F7F">
            <w:pPr>
              <w:pStyle w:val="ListParagraph"/>
              <w:numPr>
                <w:ilvl w:val="0"/>
                <w:numId w:val="30"/>
              </w:numPr>
              <w:shd w:val="clear" w:color="auto" w:fill="FFFFFF"/>
              <w:spacing w:line="360" w:lineRule="atLeast"/>
              <w:rPr>
                <w:rFonts w:eastAsia="Times New Roman"/>
                <w:lang w:val="es-MX"/>
              </w:rPr>
            </w:pPr>
            <w:r w:rsidRPr="00823E23">
              <w:rPr>
                <w:rFonts w:eastAsia="Times New Roman"/>
                <w:lang w:val="es-MX"/>
              </w:rPr>
              <w:t>SIT HT = Altura o talla sentado</w:t>
            </w:r>
          </w:p>
          <w:p w14:paraId="0D0ECF8C" w14:textId="77777777" w:rsidR="00E95F7F" w:rsidRPr="00823E23" w:rsidRDefault="00E95F7F" w:rsidP="001956DA">
            <w:pPr>
              <w:shd w:val="clear" w:color="auto" w:fill="FFFFFF"/>
              <w:spacing w:before="240" w:after="240"/>
              <w:jc w:val="center"/>
              <w:rPr>
                <w:rFonts w:eastAsia="Times New Roman"/>
                <w:b/>
                <w:bCs/>
                <w:lang w:val="es-MX"/>
              </w:rPr>
            </w:pPr>
            <w:r w:rsidRPr="00823E23">
              <w:rPr>
                <w:rFonts w:eastAsia="Times New Roman"/>
                <w:b/>
                <w:bCs/>
                <w:lang w:val="es-MX"/>
              </w:rPr>
              <w:t>M RES (en kg.) = [(Z RES • 1,24) + 6,10] / (89,92 / SIT HT)</w:t>
            </w:r>
            <w:r w:rsidRPr="00823E23">
              <w:rPr>
                <w:rFonts w:eastAsia="Times New Roman"/>
                <w:b/>
                <w:bCs/>
                <w:vertAlign w:val="superscript"/>
                <w:lang w:val="es-MX"/>
              </w:rPr>
              <w:t>3</w:t>
            </w:r>
          </w:p>
          <w:p w14:paraId="0C3CE2C3" w14:textId="77777777" w:rsidR="00E95F7F" w:rsidRPr="00823E23" w:rsidRDefault="00E95F7F" w:rsidP="001956DA">
            <w:pPr>
              <w:shd w:val="clear" w:color="auto" w:fill="FFFFFF"/>
              <w:spacing w:before="240" w:after="240"/>
              <w:rPr>
                <w:rFonts w:eastAsia="Times New Roman"/>
                <w:lang w:val="es-MX"/>
              </w:rPr>
            </w:pPr>
            <w:r w:rsidRPr="00823E23">
              <w:rPr>
                <w:rFonts w:eastAsia="Times New Roman"/>
                <w:lang w:val="es-MX"/>
              </w:rPr>
              <w:t>Donde:</w:t>
            </w:r>
          </w:p>
          <w:p w14:paraId="16D40F76" w14:textId="77777777" w:rsidR="00E95F7F" w:rsidRPr="00823E23" w:rsidRDefault="00E95F7F" w:rsidP="00E95F7F">
            <w:pPr>
              <w:pStyle w:val="ListParagraph"/>
              <w:numPr>
                <w:ilvl w:val="0"/>
                <w:numId w:val="31"/>
              </w:numPr>
              <w:shd w:val="clear" w:color="auto" w:fill="FFFFFF"/>
              <w:spacing w:line="360" w:lineRule="atLeast"/>
              <w:rPr>
                <w:rFonts w:eastAsia="Times New Roman"/>
                <w:lang w:val="es-MX"/>
              </w:rPr>
            </w:pPr>
            <w:r w:rsidRPr="00823E23">
              <w:rPr>
                <w:rFonts w:eastAsia="Times New Roman"/>
                <w:lang w:val="es-MX"/>
              </w:rPr>
              <w:t>M RES = Masa residual (en kg.)</w:t>
            </w:r>
          </w:p>
          <w:p w14:paraId="6061D351" w14:textId="77777777" w:rsidR="00E95F7F" w:rsidRPr="00823E23" w:rsidRDefault="00E95F7F" w:rsidP="00E95F7F">
            <w:pPr>
              <w:pStyle w:val="ListParagraph"/>
              <w:numPr>
                <w:ilvl w:val="0"/>
                <w:numId w:val="31"/>
              </w:numPr>
              <w:shd w:val="clear" w:color="auto" w:fill="FFFFFF"/>
              <w:spacing w:line="360" w:lineRule="atLeast"/>
              <w:rPr>
                <w:rFonts w:eastAsia="Times New Roman"/>
                <w:lang w:val="es-MX"/>
              </w:rPr>
            </w:pPr>
            <w:r w:rsidRPr="00823E23">
              <w:rPr>
                <w:rFonts w:eastAsia="Times New Roman"/>
                <w:lang w:val="es-MX"/>
              </w:rPr>
              <w:t>Z RES = Score de proporcionalidad Phantom para masa residual</w:t>
            </w:r>
          </w:p>
          <w:p w14:paraId="23F4C622" w14:textId="77777777" w:rsidR="00E95F7F" w:rsidRPr="00823E23" w:rsidRDefault="00E95F7F" w:rsidP="00E95F7F">
            <w:pPr>
              <w:pStyle w:val="ListParagraph"/>
              <w:numPr>
                <w:ilvl w:val="0"/>
                <w:numId w:val="31"/>
              </w:numPr>
              <w:shd w:val="clear" w:color="auto" w:fill="FFFFFF"/>
              <w:spacing w:line="360" w:lineRule="atLeast"/>
              <w:rPr>
                <w:rFonts w:eastAsia="Times New Roman"/>
                <w:lang w:val="es-MX"/>
              </w:rPr>
            </w:pPr>
            <w:r w:rsidRPr="00823E23">
              <w:rPr>
                <w:rFonts w:eastAsia="Times New Roman"/>
                <w:lang w:val="es-MX"/>
              </w:rPr>
              <w:t>6,10 = Constante del método para la media de masa residual Phantom</w:t>
            </w:r>
          </w:p>
          <w:p w14:paraId="0061DBED" w14:textId="77777777" w:rsidR="00E95F7F" w:rsidRPr="00823E23" w:rsidRDefault="00E95F7F" w:rsidP="00E95F7F">
            <w:pPr>
              <w:pStyle w:val="ListParagraph"/>
              <w:numPr>
                <w:ilvl w:val="0"/>
                <w:numId w:val="31"/>
              </w:numPr>
              <w:shd w:val="clear" w:color="auto" w:fill="FFFFFF"/>
              <w:spacing w:line="360" w:lineRule="atLeast"/>
              <w:rPr>
                <w:rFonts w:eastAsia="Times New Roman"/>
                <w:lang w:val="es-MX"/>
              </w:rPr>
            </w:pPr>
            <w:r w:rsidRPr="00823E23">
              <w:rPr>
                <w:rFonts w:eastAsia="Times New Roman"/>
                <w:lang w:val="es-MX"/>
              </w:rPr>
              <w:t>1,24 = Constante del método para el desvío estándar para la masa residual Phantom</w:t>
            </w:r>
          </w:p>
          <w:p w14:paraId="453EB0D8" w14:textId="77777777" w:rsidR="00E95F7F" w:rsidRPr="00823E23" w:rsidRDefault="00E95F7F" w:rsidP="002C6FB8">
            <w:pPr>
              <w:spacing w:before="400" w:after="21" w:line="360" w:lineRule="auto"/>
              <w:rPr>
                <w:rFonts w:eastAsia="Calibri"/>
                <w:u w:val="single"/>
                <w:lang w:val="es-MX"/>
              </w:rPr>
            </w:pPr>
            <w:r w:rsidRPr="00823E23">
              <w:rPr>
                <w:rFonts w:eastAsia="Calibri"/>
                <w:b/>
                <w:u w:val="single"/>
                <w:lang w:val="es-MX"/>
              </w:rPr>
              <w:t xml:space="preserve">Masa muscular </w:t>
            </w:r>
          </w:p>
          <w:p w14:paraId="11132C95" w14:textId="77777777" w:rsidR="00E95F7F" w:rsidRPr="00823E23" w:rsidRDefault="00E95F7F" w:rsidP="00E95F7F">
            <w:pPr>
              <w:pStyle w:val="ListParagraph"/>
              <w:numPr>
                <w:ilvl w:val="0"/>
                <w:numId w:val="13"/>
              </w:numPr>
              <w:spacing w:before="400" w:after="21" w:line="360" w:lineRule="auto"/>
              <w:rPr>
                <w:rFonts w:eastAsia="Calibri"/>
                <w:lang w:val="es-MX"/>
              </w:rPr>
            </w:pPr>
            <w:r w:rsidRPr="00823E23">
              <w:rPr>
                <w:rFonts w:eastAsia="Calibri"/>
                <w:b/>
                <w:lang w:val="es-MX"/>
              </w:rPr>
              <w:t>Rose y Guimaraes</w:t>
            </w:r>
          </w:p>
          <w:p w14:paraId="27A21763" w14:textId="77777777" w:rsidR="00E95F7F" w:rsidRPr="00823E23" w:rsidRDefault="00E95F7F" w:rsidP="00B979E3">
            <w:pPr>
              <w:pStyle w:val="ListParagraph"/>
              <w:spacing w:before="400" w:after="21" w:line="360" w:lineRule="auto"/>
              <w:ind w:left="360"/>
              <w:jc w:val="center"/>
              <w:rPr>
                <w:rFonts w:eastAsia="Calibri"/>
                <w:lang w:val="es-MX"/>
              </w:rPr>
            </w:pPr>
            <w:r w:rsidRPr="00823E23">
              <w:rPr>
                <w:rFonts w:eastAsia="Calibri"/>
                <w:lang w:val="es-MX"/>
              </w:rPr>
              <w:t>100 - (Porcentaje de masa grasa corporal + Porcentaje masa ósea + Porcentaje masa residual)</w:t>
            </w:r>
          </w:p>
          <w:p w14:paraId="106800D7" w14:textId="77777777" w:rsidR="00E95F7F" w:rsidRPr="00823E23" w:rsidRDefault="00E95F7F" w:rsidP="00E95F7F">
            <w:pPr>
              <w:pStyle w:val="ListParagraph"/>
              <w:numPr>
                <w:ilvl w:val="0"/>
                <w:numId w:val="13"/>
              </w:numPr>
              <w:spacing w:before="400" w:after="21" w:line="360" w:lineRule="auto"/>
              <w:rPr>
                <w:rFonts w:eastAsia="Calibri"/>
                <w:lang w:val="es-MX"/>
              </w:rPr>
            </w:pPr>
            <w:r w:rsidRPr="00823E23">
              <w:rPr>
                <w:rFonts w:eastAsia="Calibri"/>
                <w:b/>
                <w:lang w:val="es-MX"/>
              </w:rPr>
              <w:t xml:space="preserve">Matiegka </w:t>
            </w:r>
          </w:p>
          <w:p w14:paraId="00F503B6" w14:textId="77777777" w:rsidR="00E95F7F" w:rsidRPr="00823E23" w:rsidRDefault="00E95F7F" w:rsidP="002C6FB8">
            <w:pPr>
              <w:spacing w:before="400" w:after="21" w:line="360" w:lineRule="auto"/>
              <w:jc w:val="center"/>
              <w:rPr>
                <w:rFonts w:eastAsia="Calibri"/>
                <w:lang w:val="es-MX"/>
              </w:rPr>
            </w:pPr>
            <w:r w:rsidRPr="00823E23">
              <w:rPr>
                <w:rFonts w:eastAsia="Calibri"/>
                <w:lang w:val="es-MX"/>
              </w:rPr>
              <w:t>peso- (masa grasa + masa ósea + masa residual)</w:t>
            </w:r>
          </w:p>
          <w:p w14:paraId="529C1B28" w14:textId="77777777" w:rsidR="00E95F7F" w:rsidRPr="00823E23" w:rsidRDefault="00E95F7F" w:rsidP="00E95F7F">
            <w:pPr>
              <w:pStyle w:val="ListParagraph"/>
              <w:numPr>
                <w:ilvl w:val="0"/>
                <w:numId w:val="13"/>
              </w:numPr>
              <w:spacing w:before="400" w:after="21" w:line="360" w:lineRule="auto"/>
              <w:rPr>
                <w:rFonts w:eastAsia="Calibri"/>
                <w:lang w:val="es-MX"/>
              </w:rPr>
            </w:pPr>
            <w:r w:rsidRPr="00823E23">
              <w:rPr>
                <w:rFonts w:eastAsia="Calibri"/>
                <w:b/>
                <w:lang w:val="es-MX"/>
              </w:rPr>
              <w:t>Drinkwater</w:t>
            </w:r>
          </w:p>
          <w:p w14:paraId="49CAB6A8" w14:textId="77777777" w:rsidR="00E95F7F" w:rsidRPr="00823E23" w:rsidRDefault="00E95F7F" w:rsidP="00B766E0">
            <w:pPr>
              <w:shd w:val="clear" w:color="auto" w:fill="FFFFFF"/>
              <w:rPr>
                <w:rFonts w:eastAsia="Times New Roman"/>
                <w:lang w:val="es-MX"/>
              </w:rPr>
            </w:pPr>
            <w:r w:rsidRPr="00823E23">
              <w:rPr>
                <w:rFonts w:eastAsia="Times New Roman"/>
                <w:lang w:val="es-MX"/>
              </w:rPr>
              <w:t>(Predicción)</w:t>
            </w:r>
          </w:p>
          <w:p w14:paraId="00CE2A45" w14:textId="77777777" w:rsidR="00E95F7F" w:rsidRPr="00823E23" w:rsidRDefault="00E95F7F" w:rsidP="00B766E0">
            <w:pPr>
              <w:shd w:val="clear" w:color="auto" w:fill="FFFFFF"/>
              <w:spacing w:before="240" w:after="240"/>
              <w:jc w:val="center"/>
              <w:rPr>
                <w:rFonts w:eastAsia="Times New Roman"/>
                <w:b/>
                <w:bCs/>
                <w:lang w:val="en-US"/>
              </w:rPr>
            </w:pPr>
            <w:r w:rsidRPr="00823E23">
              <w:rPr>
                <w:rFonts w:eastAsia="Times New Roman"/>
                <w:b/>
                <w:bCs/>
                <w:lang w:val="en-US"/>
              </w:rPr>
              <w:t>S MUS = Sumatoria (P ARC + P FA + PTHC + P MCC + P CHC)</w:t>
            </w:r>
          </w:p>
          <w:p w14:paraId="00384760" w14:textId="77777777" w:rsidR="00E95F7F" w:rsidRPr="00823E23" w:rsidRDefault="00E95F7F" w:rsidP="00B766E0">
            <w:pPr>
              <w:shd w:val="clear" w:color="auto" w:fill="FFFFFF"/>
              <w:spacing w:before="240" w:after="240"/>
              <w:jc w:val="center"/>
              <w:rPr>
                <w:rFonts w:eastAsia="Times New Roman"/>
                <w:b/>
                <w:bCs/>
                <w:lang w:val="en-US"/>
              </w:rPr>
            </w:pPr>
            <w:r w:rsidRPr="00823E23">
              <w:rPr>
                <w:rFonts w:eastAsia="Times New Roman"/>
                <w:b/>
                <w:bCs/>
                <w:lang w:val="en-US"/>
              </w:rPr>
              <w:t>Z MUS = [S MUS • (170,18 / HT) – 207,21] / 13,74</w:t>
            </w:r>
          </w:p>
          <w:p w14:paraId="0A16EB19" w14:textId="77777777" w:rsidR="00E95F7F" w:rsidRPr="00823E23" w:rsidRDefault="00E95F7F" w:rsidP="00B766E0">
            <w:pPr>
              <w:shd w:val="clear" w:color="auto" w:fill="FFFFFF"/>
              <w:spacing w:before="240" w:after="240"/>
              <w:rPr>
                <w:rFonts w:eastAsia="Times New Roman"/>
                <w:lang w:val="es-MX"/>
              </w:rPr>
            </w:pPr>
            <w:r w:rsidRPr="00823E23">
              <w:rPr>
                <w:rFonts w:eastAsia="Times New Roman"/>
                <w:lang w:val="es-MX"/>
              </w:rPr>
              <w:t>Donde:</w:t>
            </w:r>
          </w:p>
          <w:p w14:paraId="2C45C60E" w14:textId="77777777" w:rsidR="00E95F7F" w:rsidRPr="00823E23" w:rsidRDefault="00E95F7F" w:rsidP="00E95F7F">
            <w:pPr>
              <w:pStyle w:val="ListParagraph"/>
              <w:numPr>
                <w:ilvl w:val="0"/>
                <w:numId w:val="32"/>
              </w:numPr>
              <w:shd w:val="clear" w:color="auto" w:fill="FFFFFF"/>
              <w:spacing w:line="360" w:lineRule="atLeast"/>
              <w:rPr>
                <w:rFonts w:eastAsia="Times New Roman"/>
                <w:lang w:val="es-MX"/>
              </w:rPr>
            </w:pPr>
            <w:r w:rsidRPr="00823E23">
              <w:rPr>
                <w:rFonts w:eastAsia="Times New Roman"/>
                <w:lang w:val="es-MX"/>
              </w:rPr>
              <w:t>207,21 = sumatoria de las medias Phantom de los perímetros corregidos</w:t>
            </w:r>
          </w:p>
          <w:p w14:paraId="0BCBDC5C" w14:textId="77777777" w:rsidR="00E95F7F" w:rsidRPr="00823E23" w:rsidRDefault="00E95F7F" w:rsidP="00E95F7F">
            <w:pPr>
              <w:pStyle w:val="ListParagraph"/>
              <w:numPr>
                <w:ilvl w:val="0"/>
                <w:numId w:val="32"/>
              </w:numPr>
              <w:shd w:val="clear" w:color="auto" w:fill="FFFFFF"/>
              <w:spacing w:line="360" w:lineRule="atLeast"/>
              <w:rPr>
                <w:rFonts w:eastAsia="Times New Roman"/>
                <w:lang w:val="es-MX"/>
              </w:rPr>
            </w:pPr>
            <w:r w:rsidRPr="00823E23">
              <w:rPr>
                <w:rFonts w:eastAsia="Times New Roman"/>
                <w:lang w:val="es-MX"/>
              </w:rPr>
              <w:t>13,74 = sumatoria de los desvíos estándar Phantom para los perímetros corregidos</w:t>
            </w:r>
          </w:p>
          <w:p w14:paraId="26D15DA9" w14:textId="77777777" w:rsidR="00E95F7F" w:rsidRPr="00823E23" w:rsidRDefault="00E95F7F" w:rsidP="00E95F7F">
            <w:pPr>
              <w:pStyle w:val="ListParagraph"/>
              <w:numPr>
                <w:ilvl w:val="0"/>
                <w:numId w:val="32"/>
              </w:numPr>
              <w:shd w:val="clear" w:color="auto" w:fill="FFFFFF"/>
              <w:spacing w:line="360" w:lineRule="atLeast"/>
              <w:rPr>
                <w:rFonts w:eastAsia="Times New Roman"/>
                <w:lang w:val="es-MX"/>
              </w:rPr>
            </w:pPr>
            <w:r w:rsidRPr="00823E23">
              <w:rPr>
                <w:rFonts w:eastAsia="Times New Roman"/>
                <w:lang w:val="es-MX"/>
              </w:rPr>
              <w:t>PARC = perímetro del brazo (relajado), corregido por el pliegue cutáneo del tríceps</w:t>
            </w:r>
          </w:p>
          <w:p w14:paraId="4902E4A0" w14:textId="77777777" w:rsidR="00E95F7F" w:rsidRPr="00823E23" w:rsidRDefault="00E95F7F" w:rsidP="00E95F7F">
            <w:pPr>
              <w:pStyle w:val="ListParagraph"/>
              <w:numPr>
                <w:ilvl w:val="0"/>
                <w:numId w:val="32"/>
              </w:numPr>
              <w:shd w:val="clear" w:color="auto" w:fill="FFFFFF"/>
              <w:spacing w:line="360" w:lineRule="atLeast"/>
              <w:rPr>
                <w:rFonts w:eastAsia="Times New Roman"/>
                <w:lang w:val="es-MX"/>
              </w:rPr>
            </w:pPr>
            <w:r w:rsidRPr="00823E23">
              <w:rPr>
                <w:rFonts w:eastAsia="Times New Roman"/>
                <w:lang w:val="es-MX"/>
              </w:rPr>
              <w:t>P FA = perímetro del antebrazo (no corregido)</w:t>
            </w:r>
          </w:p>
          <w:p w14:paraId="0F09ABDD" w14:textId="77777777" w:rsidR="00E95F7F" w:rsidRPr="00823E23" w:rsidRDefault="00E95F7F" w:rsidP="00E95F7F">
            <w:pPr>
              <w:pStyle w:val="ListParagraph"/>
              <w:numPr>
                <w:ilvl w:val="0"/>
                <w:numId w:val="32"/>
              </w:numPr>
              <w:shd w:val="clear" w:color="auto" w:fill="FFFFFF"/>
              <w:spacing w:line="360" w:lineRule="atLeast"/>
              <w:rPr>
                <w:rFonts w:eastAsia="Times New Roman"/>
                <w:lang w:val="es-MX"/>
              </w:rPr>
            </w:pPr>
            <w:r w:rsidRPr="00823E23">
              <w:rPr>
                <w:rFonts w:eastAsia="Times New Roman"/>
                <w:lang w:val="es-MX"/>
              </w:rPr>
              <w:t>P THC = perímetro del muslo, corregido por el pliegue cutáneo del muslo frontal</w:t>
            </w:r>
          </w:p>
          <w:p w14:paraId="0112F9AE" w14:textId="77777777" w:rsidR="00E95F7F" w:rsidRPr="00823E23" w:rsidRDefault="00E95F7F" w:rsidP="00E95F7F">
            <w:pPr>
              <w:pStyle w:val="ListParagraph"/>
              <w:numPr>
                <w:ilvl w:val="0"/>
                <w:numId w:val="32"/>
              </w:numPr>
              <w:shd w:val="clear" w:color="auto" w:fill="FFFFFF"/>
              <w:spacing w:line="360" w:lineRule="atLeast"/>
              <w:rPr>
                <w:rFonts w:eastAsia="Times New Roman"/>
                <w:lang w:val="es-MX"/>
              </w:rPr>
            </w:pPr>
            <w:r w:rsidRPr="00823E23">
              <w:rPr>
                <w:rFonts w:eastAsia="Times New Roman"/>
                <w:lang w:val="es-MX"/>
              </w:rPr>
              <w:t>P MCC = perímetro de la pantorrilla, corregido por el pliegue cutáneo de la pantorrilla medial</w:t>
            </w:r>
          </w:p>
          <w:p w14:paraId="50014B1F" w14:textId="77777777" w:rsidR="00E95F7F" w:rsidRPr="00823E23" w:rsidRDefault="00E95F7F" w:rsidP="00E95F7F">
            <w:pPr>
              <w:pStyle w:val="ListParagraph"/>
              <w:numPr>
                <w:ilvl w:val="0"/>
                <w:numId w:val="32"/>
              </w:numPr>
              <w:shd w:val="clear" w:color="auto" w:fill="FFFFFF"/>
              <w:spacing w:line="360" w:lineRule="atLeast"/>
              <w:rPr>
                <w:rFonts w:eastAsia="Times New Roman"/>
                <w:lang w:val="es-MX"/>
              </w:rPr>
            </w:pPr>
            <w:r w:rsidRPr="00823E23">
              <w:rPr>
                <w:rFonts w:eastAsia="Times New Roman"/>
                <w:lang w:val="es-MX"/>
              </w:rPr>
              <w:t>P CHC = perímetro de la caja torácica, corregido por el pliegue cutáneo subescapular</w:t>
            </w:r>
          </w:p>
          <w:p w14:paraId="5CABC5F8" w14:textId="77777777" w:rsidR="00E95F7F" w:rsidRPr="00823E23" w:rsidRDefault="00E95F7F" w:rsidP="00C252FE">
            <w:pPr>
              <w:pStyle w:val="ListParagraph"/>
              <w:shd w:val="clear" w:color="auto" w:fill="FFFFFF"/>
              <w:spacing w:line="360" w:lineRule="atLeast"/>
              <w:rPr>
                <w:rFonts w:eastAsia="Times New Roman"/>
                <w:b/>
                <w:bCs/>
                <w:lang w:val="es-MX"/>
              </w:rPr>
            </w:pPr>
          </w:p>
          <w:p w14:paraId="44D69B01" w14:textId="77777777" w:rsidR="00E95F7F" w:rsidRPr="00823E23" w:rsidRDefault="00E95F7F" w:rsidP="00B766E0">
            <w:pPr>
              <w:shd w:val="clear" w:color="auto" w:fill="FFFFFF"/>
              <w:jc w:val="center"/>
              <w:rPr>
                <w:rFonts w:eastAsia="Times New Roman"/>
                <w:b/>
                <w:bCs/>
                <w:lang w:val="en-US"/>
              </w:rPr>
            </w:pPr>
            <w:r w:rsidRPr="00823E23">
              <w:rPr>
                <w:rFonts w:eastAsia="Times New Roman"/>
                <w:b/>
                <w:bCs/>
                <w:lang w:val="en-US"/>
              </w:rPr>
              <w:t>M MUS (kg.) = [ (Z MUS • 5,4) + 24,5] / (170,18 / HT)</w:t>
            </w:r>
            <w:r w:rsidRPr="00823E23">
              <w:rPr>
                <w:rFonts w:eastAsia="Times New Roman"/>
                <w:b/>
                <w:bCs/>
                <w:vertAlign w:val="superscript"/>
                <w:lang w:val="en-US"/>
              </w:rPr>
              <w:t>3</w:t>
            </w:r>
          </w:p>
          <w:p w14:paraId="78053C04" w14:textId="77777777" w:rsidR="00E95F7F" w:rsidRPr="00823E23" w:rsidRDefault="00E95F7F" w:rsidP="00B766E0">
            <w:pPr>
              <w:shd w:val="clear" w:color="auto" w:fill="FFFFFF"/>
              <w:spacing w:before="240" w:after="240"/>
              <w:rPr>
                <w:rFonts w:eastAsia="Times New Roman"/>
                <w:lang w:val="es-MX"/>
              </w:rPr>
            </w:pPr>
            <w:r w:rsidRPr="00823E23">
              <w:rPr>
                <w:rFonts w:eastAsia="Times New Roman"/>
                <w:lang w:val="es-MX"/>
              </w:rPr>
              <w:t>Donde:</w:t>
            </w:r>
          </w:p>
          <w:p w14:paraId="7BDC70AB" w14:textId="77777777" w:rsidR="00E95F7F" w:rsidRPr="00823E23" w:rsidRDefault="00E95F7F" w:rsidP="00E95F7F">
            <w:pPr>
              <w:pStyle w:val="ListParagraph"/>
              <w:numPr>
                <w:ilvl w:val="0"/>
                <w:numId w:val="33"/>
              </w:numPr>
              <w:shd w:val="clear" w:color="auto" w:fill="FFFFFF"/>
              <w:spacing w:line="360" w:lineRule="atLeast"/>
              <w:rPr>
                <w:rFonts w:eastAsia="Times New Roman"/>
                <w:lang w:val="es-MX"/>
              </w:rPr>
            </w:pPr>
            <w:r w:rsidRPr="00823E23">
              <w:rPr>
                <w:rFonts w:eastAsia="Times New Roman"/>
                <w:lang w:val="es-MX"/>
              </w:rPr>
              <w:t>M MUS = Masa muscular (en kg.)</w:t>
            </w:r>
          </w:p>
          <w:p w14:paraId="52DB3CD7" w14:textId="77777777" w:rsidR="00E95F7F" w:rsidRPr="00823E23" w:rsidRDefault="00E95F7F" w:rsidP="00E95F7F">
            <w:pPr>
              <w:pStyle w:val="ListParagraph"/>
              <w:numPr>
                <w:ilvl w:val="0"/>
                <w:numId w:val="33"/>
              </w:numPr>
              <w:shd w:val="clear" w:color="auto" w:fill="FFFFFF"/>
              <w:spacing w:line="360" w:lineRule="atLeast"/>
              <w:rPr>
                <w:rFonts w:eastAsia="Times New Roman"/>
                <w:lang w:val="es-MX"/>
              </w:rPr>
            </w:pPr>
            <w:r w:rsidRPr="00823E23">
              <w:rPr>
                <w:rFonts w:eastAsia="Times New Roman"/>
                <w:lang w:val="es-MX"/>
              </w:rPr>
              <w:t>Z MUS = Score de proporcionalidad Phantom para masa muscular</w:t>
            </w:r>
          </w:p>
          <w:p w14:paraId="3FB9F386" w14:textId="77777777" w:rsidR="00E95F7F" w:rsidRPr="00823E23" w:rsidRDefault="00E95F7F" w:rsidP="00E95F7F">
            <w:pPr>
              <w:pStyle w:val="ListParagraph"/>
              <w:numPr>
                <w:ilvl w:val="0"/>
                <w:numId w:val="33"/>
              </w:numPr>
              <w:shd w:val="clear" w:color="auto" w:fill="FFFFFF"/>
              <w:spacing w:line="360" w:lineRule="atLeast"/>
              <w:rPr>
                <w:rFonts w:eastAsia="Times New Roman"/>
                <w:lang w:val="es-MX"/>
              </w:rPr>
            </w:pPr>
            <w:r w:rsidRPr="00823E23">
              <w:rPr>
                <w:rFonts w:eastAsia="Times New Roman"/>
                <w:lang w:val="es-MX"/>
              </w:rPr>
              <w:t>24,5 = Constante del método para media de masa muscular Phantom (en kg.)</w:t>
            </w:r>
          </w:p>
          <w:p w14:paraId="5BC03957" w14:textId="77777777" w:rsidR="00E95F7F" w:rsidRPr="00823E23" w:rsidRDefault="00E95F7F" w:rsidP="00E95F7F">
            <w:pPr>
              <w:pStyle w:val="ListParagraph"/>
              <w:numPr>
                <w:ilvl w:val="0"/>
                <w:numId w:val="33"/>
              </w:numPr>
              <w:shd w:val="clear" w:color="auto" w:fill="FFFFFF"/>
              <w:spacing w:line="360" w:lineRule="atLeast"/>
              <w:rPr>
                <w:rFonts w:eastAsia="Times New Roman"/>
                <w:lang w:val="es-MX"/>
              </w:rPr>
            </w:pPr>
            <w:r w:rsidRPr="00823E23">
              <w:rPr>
                <w:rFonts w:eastAsia="Times New Roman"/>
                <w:lang w:val="es-MX"/>
              </w:rPr>
              <w:t>5,4 = Constante del método para desvío estándar Phantom para el músculo (en Kg.)</w:t>
            </w:r>
          </w:p>
          <w:p w14:paraId="78649A64" w14:textId="77777777" w:rsidR="00E95F7F" w:rsidRPr="00823E23" w:rsidRDefault="00E95F7F" w:rsidP="008B70A3">
            <w:pPr>
              <w:pStyle w:val="NormalWeb"/>
              <w:shd w:val="clear" w:color="auto" w:fill="FFFFFF"/>
              <w:spacing w:before="240" w:beforeAutospacing="0" w:after="240" w:afterAutospacing="0"/>
              <w:rPr>
                <w:rFonts w:ascii="Arial" w:hAnsi="Arial" w:cs="Arial"/>
                <w:b/>
                <w:bCs/>
                <w:sz w:val="22"/>
                <w:szCs w:val="22"/>
                <w:u w:val="single"/>
              </w:rPr>
            </w:pPr>
            <w:r w:rsidRPr="00823E23">
              <w:rPr>
                <w:rFonts w:ascii="Arial" w:hAnsi="Arial" w:cs="Arial"/>
                <w:b/>
                <w:bCs/>
                <w:sz w:val="22"/>
                <w:szCs w:val="22"/>
                <w:u w:val="single"/>
              </w:rPr>
              <w:t xml:space="preserve">Fórmula General de Perímetro corregido </w:t>
            </w:r>
          </w:p>
          <w:p w14:paraId="4683DBB9" w14:textId="77777777" w:rsidR="00E95F7F" w:rsidRPr="00823E23" w:rsidRDefault="00E95F7F" w:rsidP="008B70A3">
            <w:pPr>
              <w:pStyle w:val="NormalWeb"/>
              <w:shd w:val="clear" w:color="auto" w:fill="FFFFFF"/>
              <w:spacing w:before="240" w:beforeAutospacing="0" w:after="240" w:afterAutospacing="0"/>
              <w:jc w:val="center"/>
              <w:rPr>
                <w:rFonts w:ascii="Arial" w:hAnsi="Arial" w:cs="Arial"/>
                <w:sz w:val="22"/>
                <w:szCs w:val="22"/>
              </w:rPr>
            </w:pPr>
            <w:r w:rsidRPr="00823E23">
              <w:rPr>
                <w:rFonts w:ascii="Arial" w:hAnsi="Arial" w:cs="Arial"/>
                <w:sz w:val="22"/>
                <w:szCs w:val="22"/>
              </w:rPr>
              <w:t>Perímetro total - (π x Pliegue) / 10</w:t>
            </w:r>
          </w:p>
          <w:p w14:paraId="4B91298A" w14:textId="77777777" w:rsidR="00E95F7F" w:rsidRPr="00823E23" w:rsidRDefault="00E95F7F" w:rsidP="002C6FB8">
            <w:pPr>
              <w:spacing w:before="400" w:after="21" w:line="360" w:lineRule="auto"/>
              <w:rPr>
                <w:rFonts w:eastAsia="Calibri"/>
                <w:b/>
                <w:u w:val="single"/>
                <w:lang w:val="es-MX"/>
              </w:rPr>
            </w:pPr>
            <w:r w:rsidRPr="00823E23">
              <w:rPr>
                <w:rFonts w:eastAsia="Calibri"/>
                <w:b/>
                <w:u w:val="single"/>
                <w:lang w:val="es-MX"/>
              </w:rPr>
              <w:t xml:space="preserve">Circunferencia muscular del brazo </w:t>
            </w:r>
          </w:p>
          <w:p w14:paraId="1AF36B1A" w14:textId="77777777" w:rsidR="00E95F7F" w:rsidRPr="00823E23" w:rsidRDefault="00E95F7F" w:rsidP="00E93E03">
            <w:pPr>
              <w:spacing w:before="400" w:after="21" w:line="360" w:lineRule="auto"/>
              <w:ind w:left="720" w:hanging="720"/>
              <w:jc w:val="center"/>
              <w:rPr>
                <w:lang w:val="es-MX"/>
              </w:rPr>
            </w:pPr>
            <w:r w:rsidRPr="00823E23">
              <w:rPr>
                <w:lang w:val="es-MX"/>
              </w:rPr>
              <w:t>CMB = CB (cm) – [</w:t>
            </w:r>
            <w:r w:rsidRPr="00823E23">
              <w:rPr>
                <w:rFonts w:eastAsia="Calibri"/>
                <w:lang w:val="es-MX"/>
              </w:rPr>
              <w:t xml:space="preserve"> π*</w:t>
            </w:r>
            <w:r w:rsidRPr="00823E23">
              <w:rPr>
                <w:lang w:val="es-MX"/>
              </w:rPr>
              <w:t>PTC (cm)]</w:t>
            </w:r>
          </w:p>
          <w:p w14:paraId="0760815E" w14:textId="77777777" w:rsidR="00E95F7F" w:rsidRPr="00823E23" w:rsidRDefault="00E95F7F" w:rsidP="002C6FB8">
            <w:pPr>
              <w:spacing w:before="400" w:after="21" w:line="360" w:lineRule="auto"/>
              <w:rPr>
                <w:lang w:val="es-MX"/>
              </w:rPr>
            </w:pPr>
            <w:r w:rsidRPr="00823E23">
              <w:rPr>
                <w:lang w:val="es-MX"/>
              </w:rPr>
              <w:t>Donde:</w:t>
            </w:r>
          </w:p>
          <w:p w14:paraId="1C4F9A1D" w14:textId="77777777" w:rsidR="00E95F7F" w:rsidRPr="00823E23" w:rsidRDefault="00E95F7F" w:rsidP="00E95F7F">
            <w:pPr>
              <w:pStyle w:val="ListParagraph"/>
              <w:numPr>
                <w:ilvl w:val="0"/>
                <w:numId w:val="13"/>
              </w:numPr>
              <w:spacing w:before="400" w:after="21" w:line="360" w:lineRule="auto"/>
              <w:jc w:val="center"/>
              <w:rPr>
                <w:rFonts w:eastAsia="Calibri"/>
                <w:b/>
                <w:u w:val="single"/>
                <w:lang w:val="es-MX"/>
              </w:rPr>
            </w:pPr>
            <w:r w:rsidRPr="00823E23">
              <w:rPr>
                <w:lang w:val="es-MX"/>
              </w:rPr>
              <w:t>CB =circunferencia del brazo</w:t>
            </w:r>
          </w:p>
          <w:p w14:paraId="34D80F65" w14:textId="77777777" w:rsidR="00E95F7F" w:rsidRPr="00823E23" w:rsidRDefault="00E95F7F" w:rsidP="00E95F7F">
            <w:pPr>
              <w:pStyle w:val="ListParagraph"/>
              <w:numPr>
                <w:ilvl w:val="0"/>
                <w:numId w:val="13"/>
              </w:numPr>
              <w:spacing w:before="400" w:after="21" w:line="360" w:lineRule="auto"/>
              <w:jc w:val="center"/>
              <w:rPr>
                <w:rFonts w:eastAsia="Calibri"/>
                <w:b/>
                <w:u w:val="single"/>
                <w:lang w:val="es-MX"/>
              </w:rPr>
            </w:pPr>
            <w:r w:rsidRPr="00823E23">
              <w:t>PCT=pliegue cutáneo del tríceps</w:t>
            </w:r>
          </w:p>
          <w:p w14:paraId="5FD36CC2" w14:textId="77777777" w:rsidR="00E95F7F" w:rsidRPr="00823E23" w:rsidRDefault="00E95F7F" w:rsidP="002C6FB8">
            <w:pPr>
              <w:spacing w:before="400" w:after="21" w:line="360" w:lineRule="auto"/>
              <w:rPr>
                <w:rFonts w:eastAsia="Calibri"/>
                <w:b/>
                <w:u w:val="single"/>
                <w:lang w:val="es-MX"/>
              </w:rPr>
            </w:pPr>
            <w:r w:rsidRPr="00823E23">
              <w:rPr>
                <w:rFonts w:eastAsia="Calibri"/>
                <w:b/>
                <w:u w:val="single"/>
                <w:lang w:val="es-MX"/>
              </w:rPr>
              <w:t xml:space="preserve">Área muscular de brazo libre de hueso y masa muscular </w:t>
            </w:r>
          </w:p>
          <w:p w14:paraId="4D002ADD" w14:textId="77777777" w:rsidR="00E95F7F" w:rsidRPr="00823E23" w:rsidRDefault="00E95F7F" w:rsidP="002C6FB8">
            <w:pPr>
              <w:spacing w:before="400" w:after="21" w:line="360" w:lineRule="auto"/>
              <w:rPr>
                <w:rFonts w:eastAsia="Calibri"/>
                <w:i/>
                <w:lang w:val="es-MX"/>
              </w:rPr>
            </w:pPr>
            <w:r w:rsidRPr="00823E23">
              <w:rPr>
                <w:rFonts w:eastAsia="Calibri"/>
                <w:i/>
                <w:lang w:val="es-MX"/>
              </w:rPr>
              <w:t>Mujeres</w:t>
            </w:r>
          </w:p>
          <w:tbl>
            <w:tblPr>
              <w:tblW w:w="6367"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183"/>
              <w:gridCol w:w="3184"/>
            </w:tblGrid>
            <w:tr w:rsidR="00E95F7F" w:rsidRPr="00823E23" w14:paraId="6D92F413" w14:textId="77777777" w:rsidTr="001F23E3">
              <w:trPr>
                <w:trHeight w:val="342"/>
                <w:jc w:val="center"/>
              </w:trPr>
              <w:tc>
                <w:tcPr>
                  <w:tcW w:w="3183" w:type="dxa"/>
                </w:tcPr>
                <w:p w14:paraId="1A7938B4"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84" w:type="dxa"/>
                </w:tcPr>
                <w:p w14:paraId="378111C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28722D48" w14:textId="77777777" w:rsidTr="001F23E3">
              <w:trPr>
                <w:trHeight w:val="342"/>
                <w:jc w:val="center"/>
              </w:trPr>
              <w:tc>
                <w:tcPr>
                  <w:tcW w:w="3183" w:type="dxa"/>
                </w:tcPr>
                <w:p w14:paraId="39AA6A6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AMB cm</w:t>
                  </w:r>
                  <w:r w:rsidRPr="00823E23">
                    <w:rPr>
                      <w:rFonts w:eastAsia="Calibri"/>
                      <w:vertAlign w:val="superscript"/>
                      <w:lang w:val="es-MX"/>
                    </w:rPr>
                    <w:t xml:space="preserve">2 </w:t>
                  </w:r>
                  <w:r w:rsidRPr="00823E23">
                    <w:rPr>
                      <w:rFonts w:eastAsia="Calibri"/>
                      <w:lang w:val="es-MX"/>
                    </w:rPr>
                    <w:t>= (perímetro de brazo (cm) – (π*</w:t>
                  </w:r>
                  <w:r w:rsidRPr="00823E23">
                    <w:t xml:space="preserve"> PTC (cm)</w:t>
                  </w:r>
                  <w:r w:rsidRPr="00823E23">
                    <w:rPr>
                      <w:rFonts w:eastAsia="Calibri"/>
                      <w:lang w:val="es-MX"/>
                    </w:rPr>
                    <w:t>))</w:t>
                  </w:r>
                  <w:r w:rsidRPr="00823E23">
                    <w:rPr>
                      <w:rFonts w:eastAsia="Calibri"/>
                      <w:vertAlign w:val="superscript"/>
                      <w:lang w:val="es-MX"/>
                    </w:rPr>
                    <w:t xml:space="preserve">2 </w:t>
                  </w:r>
                  <w:r w:rsidRPr="00823E23">
                    <w:rPr>
                      <w:rFonts w:eastAsia="Calibri"/>
                      <w:lang w:val="es-MX"/>
                    </w:rPr>
                    <w:t xml:space="preserve">/ 4 π - 10  </w:t>
                  </w:r>
                </w:p>
              </w:tc>
              <w:tc>
                <w:tcPr>
                  <w:tcW w:w="3184" w:type="dxa"/>
                </w:tcPr>
                <w:p w14:paraId="59BFA6E3"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AMB cm</w:t>
                  </w:r>
                  <w:r w:rsidRPr="00823E23">
                    <w:rPr>
                      <w:rFonts w:eastAsia="Calibri"/>
                      <w:vertAlign w:val="superscript"/>
                      <w:lang w:val="es-MX"/>
                    </w:rPr>
                    <w:t>2</w:t>
                  </w:r>
                  <w:r w:rsidRPr="00823E23">
                    <w:rPr>
                      <w:rFonts w:eastAsia="Calibri"/>
                      <w:lang w:val="es-MX"/>
                    </w:rPr>
                    <w:t xml:space="preserve"> = (perímetro de brazo (cm) – (π*</w:t>
                  </w:r>
                  <w:r w:rsidRPr="00823E23">
                    <w:t xml:space="preserve"> PTC (cm)</w:t>
                  </w:r>
                  <w:r w:rsidRPr="00823E23">
                    <w:rPr>
                      <w:rFonts w:eastAsia="Calibri"/>
                      <w:lang w:val="es-MX"/>
                    </w:rPr>
                    <w:t>))</w:t>
                  </w:r>
                  <w:r w:rsidRPr="00823E23">
                    <w:rPr>
                      <w:rFonts w:eastAsia="Calibri"/>
                      <w:vertAlign w:val="superscript"/>
                      <w:lang w:val="es-MX"/>
                    </w:rPr>
                    <w:t>2</w:t>
                  </w:r>
                  <w:r w:rsidRPr="00823E23">
                    <w:rPr>
                      <w:rFonts w:eastAsia="Calibri"/>
                      <w:lang w:val="es-MX"/>
                    </w:rPr>
                    <w:t xml:space="preserve"> / 4 π - 6.5</w:t>
                  </w:r>
                </w:p>
              </w:tc>
            </w:tr>
          </w:tbl>
          <w:p w14:paraId="3F3FDC54" w14:textId="77777777" w:rsidR="00E95F7F" w:rsidRPr="00823E23" w:rsidRDefault="00E95F7F" w:rsidP="002C6FB8">
            <w:pPr>
              <w:spacing w:before="400" w:after="21" w:line="360" w:lineRule="auto"/>
            </w:pPr>
            <w:r w:rsidRPr="00823E23">
              <w:t>Donde:</w:t>
            </w:r>
          </w:p>
          <w:p w14:paraId="0FF44CB3" w14:textId="77777777" w:rsidR="00E95F7F" w:rsidRPr="00823E23" w:rsidRDefault="00E95F7F" w:rsidP="00E95F7F">
            <w:pPr>
              <w:pStyle w:val="ListParagraph"/>
              <w:numPr>
                <w:ilvl w:val="0"/>
                <w:numId w:val="13"/>
              </w:numPr>
              <w:spacing w:before="400" w:after="21" w:line="360" w:lineRule="auto"/>
              <w:jc w:val="center"/>
              <w:rPr>
                <w:rFonts w:eastAsia="Calibri"/>
                <w:b/>
                <w:u w:val="single"/>
                <w:lang w:val="es-MX"/>
              </w:rPr>
            </w:pPr>
            <w:r w:rsidRPr="00823E23">
              <w:t>PCT=pliegue cutáneo del tríceps</w:t>
            </w:r>
          </w:p>
          <w:p w14:paraId="2A2F1BC3" w14:textId="77777777" w:rsidR="00E95F7F" w:rsidRPr="00823E23" w:rsidRDefault="00E95F7F" w:rsidP="002C6FB8">
            <w:pPr>
              <w:spacing w:before="400" w:after="21" w:line="360" w:lineRule="auto"/>
              <w:rPr>
                <w:rFonts w:eastAsia="Calibri"/>
                <w:b/>
                <w:u w:val="single"/>
                <w:lang w:val="es-MX"/>
              </w:rPr>
            </w:pPr>
            <w:r w:rsidRPr="00823E23">
              <w:rPr>
                <w:rFonts w:eastAsia="Calibri"/>
                <w:b/>
                <w:u w:val="single"/>
                <w:lang w:val="es-MX"/>
              </w:rPr>
              <w:t xml:space="preserve">Fórmulas para el cálculo del Somatotipo </w:t>
            </w:r>
          </w:p>
          <w:p w14:paraId="6C48CC2C" w14:textId="77777777" w:rsidR="00E95F7F" w:rsidRPr="00823E23" w:rsidRDefault="00E95F7F" w:rsidP="00E95F7F">
            <w:pPr>
              <w:pStyle w:val="ListParagraph"/>
              <w:numPr>
                <w:ilvl w:val="0"/>
                <w:numId w:val="13"/>
              </w:numPr>
              <w:spacing w:before="400" w:after="21" w:line="360" w:lineRule="auto"/>
              <w:rPr>
                <w:rFonts w:eastAsia="Calibri"/>
                <w:b/>
                <w:i/>
                <w:lang w:val="es-MX"/>
              </w:rPr>
            </w:pPr>
            <w:r w:rsidRPr="00823E23">
              <w:rPr>
                <w:rFonts w:eastAsia="Calibri"/>
                <w:b/>
                <w:i/>
                <w:lang w:val="es-MX"/>
              </w:rPr>
              <w:t xml:space="preserve">Mesomorfismo </w:t>
            </w:r>
          </w:p>
          <w:p w14:paraId="3FCDA700" w14:textId="77777777" w:rsidR="00E95F7F" w:rsidRPr="00823E23" w:rsidRDefault="00E95F7F" w:rsidP="002A4C0A">
            <w:pPr>
              <w:spacing w:before="400" w:after="21" w:line="360" w:lineRule="auto"/>
              <w:jc w:val="center"/>
              <w:rPr>
                <w:rFonts w:eastAsia="Calibri"/>
                <w:lang w:val="es-MX"/>
              </w:rPr>
            </w:pPr>
            <w:r w:rsidRPr="00823E23">
              <w:rPr>
                <w:rFonts w:eastAsia="Calibri"/>
                <w:u w:val="single"/>
                <w:lang w:val="es-MX"/>
              </w:rPr>
              <w:t>Mesomorfia</w:t>
            </w:r>
            <w:r w:rsidRPr="00823E23">
              <w:rPr>
                <w:rFonts w:eastAsia="Calibri"/>
                <w:lang w:val="es-MX"/>
              </w:rPr>
              <w:t>=0.858*A+0.601*B+0.188*C+0.161*D-0.131*E+4.5</w:t>
            </w:r>
          </w:p>
          <w:p w14:paraId="4F8C7DF2" w14:textId="77777777" w:rsidR="00E95F7F" w:rsidRPr="00823E23" w:rsidRDefault="00E95F7F" w:rsidP="002C6FB8">
            <w:pPr>
              <w:spacing w:before="400" w:after="21" w:line="360" w:lineRule="auto"/>
              <w:rPr>
                <w:rFonts w:eastAsia="Calibri"/>
                <w:i/>
                <w:lang w:val="es-MX"/>
              </w:rPr>
            </w:pPr>
            <w:r w:rsidRPr="00823E23">
              <w:rPr>
                <w:rFonts w:eastAsia="Calibri"/>
                <w:lang w:val="es-MX"/>
              </w:rPr>
              <w:t xml:space="preserve"> </w:t>
            </w:r>
            <w:r w:rsidRPr="00823E23">
              <w:rPr>
                <w:rFonts w:eastAsia="Calibri"/>
                <w:i/>
                <w:lang w:val="es-MX"/>
              </w:rPr>
              <w:t xml:space="preserve">Donde </w:t>
            </w:r>
          </w:p>
          <w:p w14:paraId="5BC889AD" w14:textId="77777777" w:rsidR="00E95F7F" w:rsidRPr="00823E23" w:rsidRDefault="00E95F7F" w:rsidP="00E95F7F">
            <w:pPr>
              <w:pStyle w:val="ListParagraph"/>
              <w:numPr>
                <w:ilvl w:val="0"/>
                <w:numId w:val="18"/>
              </w:numPr>
              <w:spacing w:before="400" w:after="21" w:line="360" w:lineRule="auto"/>
              <w:rPr>
                <w:rFonts w:eastAsia="Calibri"/>
                <w:lang w:val="es-MX"/>
              </w:rPr>
            </w:pPr>
            <w:r w:rsidRPr="00823E23">
              <w:rPr>
                <w:rFonts w:eastAsia="Calibri"/>
                <w:lang w:val="es-MX"/>
              </w:rPr>
              <w:t xml:space="preserve">A = amplitud del húmero en centímetros </w:t>
            </w:r>
          </w:p>
          <w:p w14:paraId="375686BE" w14:textId="77777777" w:rsidR="00E95F7F" w:rsidRPr="00823E23" w:rsidRDefault="00E95F7F" w:rsidP="00E95F7F">
            <w:pPr>
              <w:pStyle w:val="ListParagraph"/>
              <w:numPr>
                <w:ilvl w:val="0"/>
                <w:numId w:val="18"/>
              </w:numPr>
              <w:spacing w:before="400" w:after="21" w:line="360" w:lineRule="auto"/>
              <w:rPr>
                <w:rFonts w:eastAsia="Calibri"/>
                <w:lang w:val="es-MX"/>
              </w:rPr>
            </w:pPr>
            <w:r w:rsidRPr="00823E23">
              <w:rPr>
                <w:rFonts w:eastAsia="Calibri"/>
                <w:lang w:val="es-MX"/>
              </w:rPr>
              <w:t xml:space="preserve">B = amplitud del fémur en centímetros </w:t>
            </w:r>
          </w:p>
          <w:p w14:paraId="0D7BF926" w14:textId="77777777" w:rsidR="00E95F7F" w:rsidRPr="00823E23" w:rsidRDefault="00E95F7F" w:rsidP="00E95F7F">
            <w:pPr>
              <w:pStyle w:val="ListParagraph"/>
              <w:numPr>
                <w:ilvl w:val="0"/>
                <w:numId w:val="18"/>
              </w:numPr>
              <w:spacing w:before="400" w:after="21" w:line="360" w:lineRule="auto"/>
              <w:rPr>
                <w:rFonts w:eastAsia="Calibri"/>
                <w:lang w:val="es-MX"/>
              </w:rPr>
            </w:pPr>
            <w:r w:rsidRPr="00823E23">
              <w:rPr>
                <w:rFonts w:eastAsia="Calibri"/>
                <w:lang w:val="es-MX"/>
              </w:rPr>
              <w:t xml:space="preserve">C = circunferencia del brazo relajado corregido (se resta el pliegue tricipital) </w:t>
            </w:r>
          </w:p>
          <w:p w14:paraId="6811DD47" w14:textId="77777777" w:rsidR="00E95F7F" w:rsidRPr="00823E23" w:rsidRDefault="00E95F7F" w:rsidP="00E95F7F">
            <w:pPr>
              <w:pStyle w:val="ListParagraph"/>
              <w:numPr>
                <w:ilvl w:val="0"/>
                <w:numId w:val="18"/>
              </w:numPr>
              <w:spacing w:before="400" w:after="21" w:line="360" w:lineRule="auto"/>
              <w:rPr>
                <w:lang w:val="es-MX"/>
              </w:rPr>
            </w:pPr>
            <w:r w:rsidRPr="00823E23">
              <w:rPr>
                <w:rFonts w:eastAsia="Calibri"/>
                <w:lang w:val="es-MX"/>
              </w:rPr>
              <w:t>D = circunferencia de la pantorrilla corregida (se resta el pliegue de la pantorrilla en centímetros)</w:t>
            </w:r>
          </w:p>
          <w:p w14:paraId="1062C8A9" w14:textId="77777777" w:rsidR="00E95F7F" w:rsidRPr="00823E23" w:rsidRDefault="00E95F7F" w:rsidP="00E95F7F">
            <w:pPr>
              <w:pStyle w:val="ListParagraph"/>
              <w:numPr>
                <w:ilvl w:val="0"/>
                <w:numId w:val="18"/>
              </w:numPr>
              <w:spacing w:before="400" w:after="21" w:line="360" w:lineRule="auto"/>
              <w:rPr>
                <w:rFonts w:eastAsia="Calibri"/>
                <w:lang w:val="es-MX"/>
              </w:rPr>
            </w:pPr>
            <w:r w:rsidRPr="00823E23">
              <w:rPr>
                <w:rFonts w:eastAsia="Calibri"/>
                <w:lang w:val="es-MX"/>
              </w:rPr>
              <w:t xml:space="preserve">E= estatura en centímetros </w:t>
            </w:r>
          </w:p>
          <w:p w14:paraId="38B8A308" w14:textId="77777777" w:rsidR="00E95F7F" w:rsidRPr="00823E23" w:rsidRDefault="00E95F7F" w:rsidP="002C6FB8">
            <w:pPr>
              <w:spacing w:before="400" w:after="21" w:line="360" w:lineRule="auto"/>
              <w:rPr>
                <w:rFonts w:eastAsia="Calibri"/>
                <w:b/>
                <w:i/>
                <w:lang w:val="es-MX"/>
              </w:rPr>
            </w:pPr>
            <w:r w:rsidRPr="00823E23">
              <w:rPr>
                <w:rFonts w:eastAsia="Calibri"/>
                <w:b/>
                <w:i/>
                <w:lang w:val="es-MX"/>
              </w:rPr>
              <w:t xml:space="preserve">Endomorfismo </w:t>
            </w:r>
          </w:p>
          <w:p w14:paraId="1E53471F" w14:textId="77777777" w:rsidR="00E95F7F" w:rsidRPr="00823E23" w:rsidRDefault="00E95F7F" w:rsidP="009D2270">
            <w:pPr>
              <w:spacing w:before="400" w:after="21" w:line="360" w:lineRule="auto"/>
              <w:jc w:val="center"/>
              <w:rPr>
                <w:rFonts w:eastAsia="Calibri"/>
                <w:lang w:val="es-MX"/>
              </w:rPr>
            </w:pPr>
            <w:r w:rsidRPr="00823E23">
              <w:rPr>
                <w:rFonts w:eastAsia="Calibri"/>
                <w:lang w:val="es-MX"/>
              </w:rPr>
              <w:t>Endomorfia=-0.7182+(0.1451*PC) -(0.00068*PC</w:t>
            </w:r>
            <w:r w:rsidRPr="00823E23">
              <w:rPr>
                <w:rFonts w:eastAsia="Calibri"/>
                <w:vertAlign w:val="superscript"/>
                <w:lang w:val="es-MX"/>
              </w:rPr>
              <w:t>2</w:t>
            </w:r>
            <w:r w:rsidRPr="00823E23">
              <w:rPr>
                <w:rFonts w:eastAsia="Calibri"/>
                <w:lang w:val="es-MX"/>
              </w:rPr>
              <w:t>) +(0.0000014*PC</w:t>
            </w:r>
            <w:r w:rsidRPr="00823E23">
              <w:rPr>
                <w:rFonts w:eastAsia="Calibri"/>
                <w:vertAlign w:val="superscript"/>
                <w:lang w:val="es-MX"/>
              </w:rPr>
              <w:t>3</w:t>
            </w:r>
            <w:r w:rsidRPr="00823E23">
              <w:rPr>
                <w:rFonts w:eastAsia="Calibri"/>
                <w:lang w:val="es-MX"/>
              </w:rPr>
              <w:t>)</w:t>
            </w:r>
          </w:p>
          <w:p w14:paraId="7BDC223C" w14:textId="77777777" w:rsidR="00E95F7F" w:rsidRPr="00823E23" w:rsidRDefault="00E95F7F" w:rsidP="002C6FB8">
            <w:pPr>
              <w:spacing w:before="400" w:after="21" w:line="360" w:lineRule="auto"/>
              <w:rPr>
                <w:rFonts w:eastAsia="Calibri"/>
                <w:lang w:val="es-MX"/>
              </w:rPr>
            </w:pPr>
            <w:r w:rsidRPr="00823E23">
              <w:rPr>
                <w:rFonts w:eastAsia="Calibri"/>
                <w:lang w:val="es-MX"/>
              </w:rPr>
              <w:t xml:space="preserve">Donde </w:t>
            </w:r>
          </w:p>
          <w:p w14:paraId="471A5DEB" w14:textId="77777777" w:rsidR="00E95F7F" w:rsidRPr="00823E23" w:rsidRDefault="00E95F7F" w:rsidP="002C6FB8">
            <w:pPr>
              <w:spacing w:before="400" w:after="21" w:line="360" w:lineRule="auto"/>
              <w:ind w:left="720"/>
              <w:rPr>
                <w:rFonts w:eastAsia="Calibri"/>
                <w:lang w:val="es-MX"/>
              </w:rPr>
            </w:pPr>
            <w:r w:rsidRPr="00823E23">
              <w:rPr>
                <w:rFonts w:eastAsia="Calibri"/>
                <w:lang w:val="es-MX"/>
              </w:rPr>
              <w:t xml:space="preserve">PC= (p. tricipital + p. subescapular + p. supraespinal) * (170.18 / estatura (cm)) </w:t>
            </w:r>
          </w:p>
          <w:p w14:paraId="5991DF9B" w14:textId="77777777" w:rsidR="00E95F7F" w:rsidRPr="00823E23" w:rsidRDefault="00E95F7F" w:rsidP="002C6FB8">
            <w:pPr>
              <w:spacing w:before="400" w:after="21" w:line="360" w:lineRule="auto"/>
              <w:rPr>
                <w:rFonts w:eastAsia="Calibri"/>
                <w:b/>
                <w:i/>
                <w:lang w:val="es-MX"/>
              </w:rPr>
            </w:pPr>
            <w:r w:rsidRPr="00823E23">
              <w:rPr>
                <w:rFonts w:eastAsia="Calibri"/>
                <w:b/>
                <w:i/>
                <w:lang w:val="es-MX"/>
              </w:rPr>
              <w:t xml:space="preserve">Ectomorfismo </w:t>
            </w:r>
          </w:p>
          <w:p w14:paraId="4C3C11FA" w14:textId="77777777" w:rsidR="00E95F7F" w:rsidRPr="00823E23" w:rsidRDefault="00E95F7F" w:rsidP="00B856A7">
            <w:pPr>
              <w:spacing w:before="400" w:after="21" w:line="360" w:lineRule="auto"/>
              <w:jc w:val="center"/>
              <w:rPr>
                <w:rFonts w:eastAsia="Calibri"/>
                <w:lang w:val="es-MX"/>
              </w:rPr>
            </w:pPr>
            <w:r w:rsidRPr="00823E23">
              <w:rPr>
                <w:rFonts w:eastAsia="Calibri"/>
                <w:lang w:val="es-MX"/>
              </w:rPr>
              <w:t>índice ponderal IP=estatura / raíz cúbica (peso)</w:t>
            </w:r>
          </w:p>
          <w:tbl>
            <w:tblPr>
              <w:tblW w:w="5067" w:type="dxa"/>
              <w:jc w:val="center"/>
              <w:tblLayout w:type="fixed"/>
              <w:tblCellMar>
                <w:left w:w="70" w:type="dxa"/>
                <w:right w:w="70" w:type="dxa"/>
              </w:tblCellMar>
              <w:tblLook w:val="04A0" w:firstRow="1" w:lastRow="0" w:firstColumn="1" w:lastColumn="0" w:noHBand="0" w:noVBand="1"/>
            </w:tblPr>
            <w:tblGrid>
              <w:gridCol w:w="2531"/>
              <w:gridCol w:w="615"/>
              <w:gridCol w:w="1761"/>
              <w:gridCol w:w="160"/>
            </w:tblGrid>
            <w:tr w:rsidR="00E95F7F" w:rsidRPr="00823E23" w14:paraId="49197243" w14:textId="77777777" w:rsidTr="00B856A7">
              <w:trPr>
                <w:trHeight w:val="370"/>
                <w:jc w:val="center"/>
              </w:trPr>
              <w:tc>
                <w:tcPr>
                  <w:tcW w:w="2531" w:type="dxa"/>
                  <w:tcBorders>
                    <w:top w:val="nil"/>
                    <w:left w:val="nil"/>
                    <w:bottom w:val="nil"/>
                    <w:right w:val="nil"/>
                  </w:tcBorders>
                  <w:shd w:val="clear" w:color="auto" w:fill="auto"/>
                  <w:noWrap/>
                  <w:vAlign w:val="bottom"/>
                </w:tcPr>
                <w:p w14:paraId="378A8767" w14:textId="77777777" w:rsidR="00E95F7F" w:rsidRPr="00823E23" w:rsidRDefault="00E95F7F" w:rsidP="00D00AD6">
                  <w:pPr>
                    <w:framePr w:hSpace="141" w:wrap="around" w:vAnchor="text" w:hAnchor="margin" w:y="186"/>
                    <w:spacing w:line="240" w:lineRule="auto"/>
                    <w:jc w:val="right"/>
                    <w:rPr>
                      <w:rFonts w:eastAsia="Times New Roman"/>
                      <w:lang w:val="es-MX"/>
                    </w:rPr>
                  </w:pPr>
                </w:p>
              </w:tc>
              <w:tc>
                <w:tcPr>
                  <w:tcW w:w="615" w:type="dxa"/>
                  <w:tcBorders>
                    <w:top w:val="nil"/>
                    <w:left w:val="nil"/>
                    <w:bottom w:val="nil"/>
                    <w:right w:val="nil"/>
                  </w:tcBorders>
                  <w:shd w:val="clear" w:color="auto" w:fill="auto"/>
                  <w:noWrap/>
                  <w:vAlign w:val="bottom"/>
                </w:tcPr>
                <w:p w14:paraId="58793D41" w14:textId="77777777" w:rsidR="00E95F7F" w:rsidRPr="00823E23" w:rsidRDefault="00E95F7F" w:rsidP="00D00AD6">
                  <w:pPr>
                    <w:framePr w:hSpace="141" w:wrap="around" w:vAnchor="text" w:hAnchor="margin" w:y="186"/>
                    <w:spacing w:line="240" w:lineRule="auto"/>
                    <w:jc w:val="right"/>
                    <w:rPr>
                      <w:rFonts w:eastAsia="Times New Roman"/>
                      <w:lang w:val="es-MX"/>
                    </w:rPr>
                  </w:pPr>
                </w:p>
              </w:tc>
              <w:tc>
                <w:tcPr>
                  <w:tcW w:w="1921" w:type="dxa"/>
                  <w:gridSpan w:val="2"/>
                  <w:tcBorders>
                    <w:top w:val="nil"/>
                    <w:left w:val="nil"/>
                    <w:bottom w:val="nil"/>
                    <w:right w:val="nil"/>
                  </w:tcBorders>
                  <w:shd w:val="clear" w:color="auto" w:fill="auto"/>
                  <w:noWrap/>
                  <w:vAlign w:val="bottom"/>
                </w:tcPr>
                <w:p w14:paraId="3E2FC15A" w14:textId="77777777" w:rsidR="00E95F7F" w:rsidRPr="00823E23" w:rsidRDefault="00E95F7F" w:rsidP="00D00AD6">
                  <w:pPr>
                    <w:framePr w:hSpace="141" w:wrap="around" w:vAnchor="text" w:hAnchor="margin" w:y="186"/>
                    <w:spacing w:line="240" w:lineRule="auto"/>
                    <w:rPr>
                      <w:rFonts w:eastAsia="Times New Roman"/>
                      <w:lang w:val="es-MX"/>
                    </w:rPr>
                  </w:pPr>
                  <w:r w:rsidRPr="00823E23">
                    <w:rPr>
                      <w:rFonts w:eastAsia="Times New Roman"/>
                      <w:lang w:val="es-MX"/>
                    </w:rPr>
                    <w:t>Ecto</w:t>
                  </w:r>
                </w:p>
              </w:tc>
            </w:tr>
            <w:tr w:rsidR="00E95F7F" w:rsidRPr="00823E23" w14:paraId="28897346" w14:textId="77777777" w:rsidTr="00B856A7">
              <w:trPr>
                <w:trHeight w:val="370"/>
                <w:jc w:val="center"/>
              </w:trPr>
              <w:tc>
                <w:tcPr>
                  <w:tcW w:w="2531" w:type="dxa"/>
                  <w:tcBorders>
                    <w:top w:val="nil"/>
                    <w:left w:val="nil"/>
                    <w:bottom w:val="nil"/>
                    <w:right w:val="nil"/>
                  </w:tcBorders>
                  <w:shd w:val="clear" w:color="auto" w:fill="auto"/>
                  <w:noWrap/>
                  <w:vAlign w:val="bottom"/>
                  <w:hideMark/>
                </w:tcPr>
                <w:p w14:paraId="704142A3" w14:textId="77777777" w:rsidR="00E95F7F" w:rsidRPr="00823E23" w:rsidRDefault="00E95F7F" w:rsidP="00D00AD6">
                  <w:pPr>
                    <w:framePr w:hSpace="141" w:wrap="around" w:vAnchor="text" w:hAnchor="margin" w:y="186"/>
                    <w:spacing w:line="240" w:lineRule="auto"/>
                    <w:jc w:val="right"/>
                    <w:rPr>
                      <w:rFonts w:eastAsia="Times New Roman"/>
                      <w:lang w:val="es-MX"/>
                    </w:rPr>
                  </w:pPr>
                  <w:r w:rsidRPr="00823E23">
                    <w:rPr>
                      <w:rFonts w:eastAsia="Times New Roman"/>
                      <w:lang w:val="es-MX"/>
                    </w:rPr>
                    <w:t>Si IP &gt; 40.75</w:t>
                  </w:r>
                </w:p>
              </w:tc>
              <w:tc>
                <w:tcPr>
                  <w:tcW w:w="615" w:type="dxa"/>
                  <w:tcBorders>
                    <w:top w:val="nil"/>
                    <w:left w:val="nil"/>
                    <w:bottom w:val="nil"/>
                    <w:right w:val="nil"/>
                  </w:tcBorders>
                  <w:shd w:val="clear" w:color="auto" w:fill="auto"/>
                  <w:noWrap/>
                  <w:vAlign w:val="bottom"/>
                  <w:hideMark/>
                </w:tcPr>
                <w:p w14:paraId="12A6604D" w14:textId="77777777" w:rsidR="00E95F7F" w:rsidRPr="00823E23" w:rsidRDefault="00E95F7F" w:rsidP="00D00AD6">
                  <w:pPr>
                    <w:framePr w:hSpace="141" w:wrap="around" w:vAnchor="text" w:hAnchor="margin" w:y="186"/>
                    <w:spacing w:line="240" w:lineRule="auto"/>
                    <w:jc w:val="right"/>
                    <w:rPr>
                      <w:rFonts w:eastAsia="Times New Roman"/>
                      <w:lang w:val="es-MX"/>
                    </w:rPr>
                  </w:pPr>
                </w:p>
              </w:tc>
              <w:tc>
                <w:tcPr>
                  <w:tcW w:w="1921" w:type="dxa"/>
                  <w:gridSpan w:val="2"/>
                  <w:tcBorders>
                    <w:top w:val="nil"/>
                    <w:left w:val="nil"/>
                    <w:bottom w:val="nil"/>
                    <w:right w:val="nil"/>
                  </w:tcBorders>
                  <w:shd w:val="clear" w:color="auto" w:fill="auto"/>
                  <w:noWrap/>
                  <w:vAlign w:val="bottom"/>
                  <w:hideMark/>
                </w:tcPr>
                <w:p w14:paraId="13C931D5" w14:textId="77777777" w:rsidR="00E95F7F" w:rsidRPr="00823E23" w:rsidRDefault="00E95F7F" w:rsidP="00D00AD6">
                  <w:pPr>
                    <w:framePr w:hSpace="141" w:wrap="around" w:vAnchor="text" w:hAnchor="margin" w:y="186"/>
                    <w:spacing w:line="240" w:lineRule="auto"/>
                    <w:rPr>
                      <w:rFonts w:eastAsia="Times New Roman"/>
                      <w:lang w:val="es-MX"/>
                    </w:rPr>
                  </w:pPr>
                  <w:r w:rsidRPr="00823E23">
                    <w:rPr>
                      <w:rFonts w:eastAsia="Times New Roman"/>
                      <w:lang w:val="es-MX"/>
                    </w:rPr>
                    <w:t>0.463 x IP - 17.63</w:t>
                  </w:r>
                </w:p>
              </w:tc>
            </w:tr>
            <w:tr w:rsidR="00E95F7F" w:rsidRPr="00823E23" w14:paraId="03FDC307" w14:textId="77777777" w:rsidTr="00B856A7">
              <w:trPr>
                <w:trHeight w:val="370"/>
                <w:jc w:val="center"/>
              </w:trPr>
              <w:tc>
                <w:tcPr>
                  <w:tcW w:w="2531" w:type="dxa"/>
                  <w:tcBorders>
                    <w:top w:val="nil"/>
                    <w:left w:val="nil"/>
                    <w:bottom w:val="nil"/>
                    <w:right w:val="nil"/>
                  </w:tcBorders>
                  <w:shd w:val="clear" w:color="auto" w:fill="auto"/>
                  <w:noWrap/>
                  <w:vAlign w:val="bottom"/>
                  <w:hideMark/>
                </w:tcPr>
                <w:p w14:paraId="3C18156E" w14:textId="77777777" w:rsidR="00E95F7F" w:rsidRPr="00823E23" w:rsidRDefault="00E95F7F" w:rsidP="00D00AD6">
                  <w:pPr>
                    <w:framePr w:hSpace="141" w:wrap="around" w:vAnchor="text" w:hAnchor="margin" w:y="186"/>
                    <w:spacing w:line="240" w:lineRule="auto"/>
                    <w:jc w:val="right"/>
                    <w:rPr>
                      <w:rFonts w:eastAsia="Times New Roman"/>
                      <w:lang w:val="es-MX"/>
                    </w:rPr>
                  </w:pPr>
                  <w:r w:rsidRPr="00823E23">
                    <w:rPr>
                      <w:rFonts w:eastAsia="Times New Roman"/>
                      <w:lang w:val="es-MX"/>
                    </w:rPr>
                    <w:t>Si IP &gt; 38.25 y ≤ 40.75</w:t>
                  </w:r>
                </w:p>
              </w:tc>
              <w:tc>
                <w:tcPr>
                  <w:tcW w:w="615" w:type="dxa"/>
                  <w:tcBorders>
                    <w:top w:val="nil"/>
                    <w:left w:val="nil"/>
                    <w:bottom w:val="nil"/>
                    <w:right w:val="nil"/>
                  </w:tcBorders>
                  <w:shd w:val="clear" w:color="auto" w:fill="auto"/>
                  <w:noWrap/>
                  <w:vAlign w:val="bottom"/>
                  <w:hideMark/>
                </w:tcPr>
                <w:p w14:paraId="02FADE01" w14:textId="77777777" w:rsidR="00E95F7F" w:rsidRPr="00823E23" w:rsidRDefault="00E95F7F" w:rsidP="00D00AD6">
                  <w:pPr>
                    <w:framePr w:hSpace="141" w:wrap="around" w:vAnchor="text" w:hAnchor="margin" w:y="186"/>
                    <w:spacing w:line="240" w:lineRule="auto"/>
                    <w:jc w:val="right"/>
                    <w:rPr>
                      <w:rFonts w:eastAsia="Times New Roman"/>
                      <w:lang w:val="es-MX"/>
                    </w:rPr>
                  </w:pPr>
                </w:p>
              </w:tc>
              <w:tc>
                <w:tcPr>
                  <w:tcW w:w="1921" w:type="dxa"/>
                  <w:gridSpan w:val="2"/>
                  <w:tcBorders>
                    <w:top w:val="nil"/>
                    <w:left w:val="nil"/>
                    <w:bottom w:val="nil"/>
                    <w:right w:val="nil"/>
                  </w:tcBorders>
                  <w:shd w:val="clear" w:color="auto" w:fill="auto"/>
                  <w:noWrap/>
                  <w:vAlign w:val="bottom"/>
                  <w:hideMark/>
                </w:tcPr>
                <w:p w14:paraId="6D2372F3" w14:textId="77777777" w:rsidR="00E95F7F" w:rsidRPr="00823E23" w:rsidRDefault="00E95F7F" w:rsidP="00D00AD6">
                  <w:pPr>
                    <w:framePr w:hSpace="141" w:wrap="around" w:vAnchor="text" w:hAnchor="margin" w:y="186"/>
                    <w:spacing w:line="240" w:lineRule="auto"/>
                    <w:rPr>
                      <w:rFonts w:eastAsia="Times New Roman"/>
                      <w:lang w:val="es-MX"/>
                    </w:rPr>
                  </w:pPr>
                  <w:r w:rsidRPr="00823E23">
                    <w:rPr>
                      <w:rFonts w:eastAsia="Times New Roman"/>
                      <w:lang w:val="es-MX"/>
                    </w:rPr>
                    <w:t>0.732 x IP - 28.59</w:t>
                  </w:r>
                </w:p>
              </w:tc>
            </w:tr>
            <w:tr w:rsidR="00E95F7F" w:rsidRPr="00823E23" w14:paraId="32711733" w14:textId="77777777" w:rsidTr="00B856A7">
              <w:trPr>
                <w:trHeight w:val="370"/>
                <w:jc w:val="center"/>
              </w:trPr>
              <w:tc>
                <w:tcPr>
                  <w:tcW w:w="2531" w:type="dxa"/>
                  <w:tcBorders>
                    <w:top w:val="nil"/>
                    <w:left w:val="nil"/>
                    <w:bottom w:val="nil"/>
                    <w:right w:val="nil"/>
                  </w:tcBorders>
                  <w:shd w:val="clear" w:color="auto" w:fill="auto"/>
                  <w:noWrap/>
                  <w:vAlign w:val="bottom"/>
                  <w:hideMark/>
                </w:tcPr>
                <w:p w14:paraId="392F9991" w14:textId="77777777" w:rsidR="00E95F7F" w:rsidRPr="00823E23" w:rsidRDefault="00E95F7F" w:rsidP="00D00AD6">
                  <w:pPr>
                    <w:framePr w:hSpace="141" w:wrap="around" w:vAnchor="text" w:hAnchor="margin" w:y="186"/>
                    <w:spacing w:line="240" w:lineRule="auto"/>
                    <w:jc w:val="right"/>
                    <w:rPr>
                      <w:rFonts w:eastAsia="Times New Roman"/>
                      <w:lang w:val="es-MX"/>
                    </w:rPr>
                  </w:pPr>
                  <w:r w:rsidRPr="00823E23">
                    <w:rPr>
                      <w:rFonts w:eastAsia="Times New Roman"/>
                      <w:lang w:val="es-MX"/>
                    </w:rPr>
                    <w:t>Si IP ≤ 38.25</w:t>
                  </w:r>
                </w:p>
              </w:tc>
              <w:tc>
                <w:tcPr>
                  <w:tcW w:w="615" w:type="dxa"/>
                  <w:tcBorders>
                    <w:top w:val="nil"/>
                    <w:left w:val="nil"/>
                    <w:bottom w:val="nil"/>
                    <w:right w:val="nil"/>
                  </w:tcBorders>
                  <w:shd w:val="clear" w:color="auto" w:fill="auto"/>
                  <w:noWrap/>
                  <w:vAlign w:val="bottom"/>
                  <w:hideMark/>
                </w:tcPr>
                <w:p w14:paraId="72232817" w14:textId="77777777" w:rsidR="00E95F7F" w:rsidRPr="00823E23" w:rsidRDefault="00E95F7F" w:rsidP="00D00AD6">
                  <w:pPr>
                    <w:framePr w:hSpace="141" w:wrap="around" w:vAnchor="text" w:hAnchor="margin" w:y="186"/>
                    <w:spacing w:line="240" w:lineRule="auto"/>
                    <w:jc w:val="right"/>
                    <w:rPr>
                      <w:rFonts w:eastAsia="Times New Roman"/>
                      <w:lang w:val="es-MX"/>
                    </w:rPr>
                  </w:pPr>
                </w:p>
              </w:tc>
              <w:tc>
                <w:tcPr>
                  <w:tcW w:w="1761" w:type="dxa"/>
                  <w:tcBorders>
                    <w:top w:val="nil"/>
                    <w:left w:val="nil"/>
                    <w:bottom w:val="nil"/>
                    <w:right w:val="nil"/>
                  </w:tcBorders>
                  <w:shd w:val="clear" w:color="auto" w:fill="auto"/>
                  <w:noWrap/>
                  <w:vAlign w:val="bottom"/>
                  <w:hideMark/>
                </w:tcPr>
                <w:p w14:paraId="49C5E115" w14:textId="77777777" w:rsidR="00E95F7F" w:rsidRPr="00823E23" w:rsidRDefault="00E95F7F" w:rsidP="00D00AD6">
                  <w:pPr>
                    <w:framePr w:hSpace="141" w:wrap="around" w:vAnchor="text" w:hAnchor="margin" w:y="186"/>
                    <w:spacing w:line="240" w:lineRule="auto"/>
                    <w:rPr>
                      <w:rFonts w:eastAsia="Times New Roman"/>
                      <w:lang w:val="es-MX"/>
                    </w:rPr>
                  </w:pPr>
                  <w:r w:rsidRPr="00823E23">
                    <w:rPr>
                      <w:rFonts w:eastAsia="Times New Roman"/>
                      <w:lang w:val="es-MX"/>
                    </w:rPr>
                    <w:t>0.1</w:t>
                  </w:r>
                </w:p>
              </w:tc>
              <w:tc>
                <w:tcPr>
                  <w:tcW w:w="160" w:type="dxa"/>
                  <w:tcBorders>
                    <w:top w:val="nil"/>
                    <w:left w:val="nil"/>
                    <w:bottom w:val="nil"/>
                    <w:right w:val="nil"/>
                  </w:tcBorders>
                  <w:shd w:val="clear" w:color="auto" w:fill="auto"/>
                  <w:noWrap/>
                  <w:vAlign w:val="bottom"/>
                  <w:hideMark/>
                </w:tcPr>
                <w:p w14:paraId="4758BDAB" w14:textId="77777777" w:rsidR="00E95F7F" w:rsidRPr="00823E23" w:rsidRDefault="00E95F7F" w:rsidP="00D00AD6">
                  <w:pPr>
                    <w:framePr w:hSpace="141" w:wrap="around" w:vAnchor="text" w:hAnchor="margin" w:y="186"/>
                    <w:spacing w:line="240" w:lineRule="auto"/>
                    <w:rPr>
                      <w:rFonts w:eastAsia="Times New Roman"/>
                      <w:lang w:val="es-MX"/>
                    </w:rPr>
                  </w:pPr>
                </w:p>
              </w:tc>
            </w:tr>
          </w:tbl>
          <w:p w14:paraId="3793BD58" w14:textId="77777777" w:rsidR="00E95F7F" w:rsidRPr="00823E23" w:rsidRDefault="00E95F7F" w:rsidP="007C5205">
            <w:pPr>
              <w:spacing w:before="400" w:after="21" w:line="360" w:lineRule="auto"/>
              <w:rPr>
                <w:b/>
                <w:bCs/>
                <w:u w:val="single"/>
                <w:lang w:val="es-MX"/>
              </w:rPr>
            </w:pPr>
            <w:r w:rsidRPr="00823E23">
              <w:rPr>
                <w:b/>
                <w:bCs/>
                <w:u w:val="single"/>
                <w:lang w:val="es-MX"/>
              </w:rPr>
              <w:t>Ecuaciones Nutricionales</w:t>
            </w:r>
          </w:p>
          <w:p w14:paraId="39D3AD30" w14:textId="77777777" w:rsidR="00E95F7F" w:rsidRPr="00823E23" w:rsidRDefault="00E95F7F" w:rsidP="007C5205">
            <w:pPr>
              <w:spacing w:before="400" w:after="21" w:line="360" w:lineRule="auto"/>
              <w:rPr>
                <w:b/>
                <w:bCs/>
                <w:u w:val="single"/>
                <w:lang w:val="es-MX"/>
              </w:rPr>
            </w:pPr>
            <w:r w:rsidRPr="00823E23">
              <w:rPr>
                <w:b/>
                <w:bCs/>
                <w:u w:val="single"/>
                <w:lang w:val="es-MX"/>
              </w:rPr>
              <w:t>Gasto Energético Basal (GEB)</w:t>
            </w:r>
          </w:p>
          <w:p w14:paraId="08A7EA93" w14:textId="77777777" w:rsidR="00E95F7F" w:rsidRPr="00823E23" w:rsidRDefault="00E95F7F" w:rsidP="00E95F7F">
            <w:pPr>
              <w:pStyle w:val="ListParagraph"/>
              <w:numPr>
                <w:ilvl w:val="0"/>
                <w:numId w:val="2"/>
              </w:numPr>
              <w:spacing w:before="400" w:after="21" w:line="360" w:lineRule="auto"/>
              <w:rPr>
                <w:b/>
                <w:bCs/>
                <w:i/>
                <w:iCs/>
                <w:lang w:val="es-MX"/>
              </w:rPr>
            </w:pPr>
            <w:r w:rsidRPr="00823E23">
              <w:rPr>
                <w:b/>
                <w:bCs/>
                <w:i/>
                <w:iCs/>
                <w:lang w:val="es-MX"/>
              </w:rPr>
              <w:t xml:space="preserve">FAO/OMS/ONU </w:t>
            </w:r>
          </w:p>
          <w:tbl>
            <w:tblPr>
              <w:tblW w:w="6351" w:type="dxa"/>
              <w:jc w:val="center"/>
              <w:tblBorders>
                <w:insideH w:val="single" w:sz="4" w:space="0" w:color="auto"/>
                <w:insideV w:val="single" w:sz="4" w:space="0" w:color="auto"/>
              </w:tblBorders>
              <w:tblLayout w:type="fixed"/>
              <w:tblCellMar>
                <w:top w:w="46" w:type="dxa"/>
                <w:left w:w="175" w:type="dxa"/>
                <w:right w:w="115" w:type="dxa"/>
              </w:tblCellMar>
              <w:tblLook w:val="04A0" w:firstRow="1" w:lastRow="0" w:firstColumn="1" w:lastColumn="0" w:noHBand="0" w:noVBand="1"/>
            </w:tblPr>
            <w:tblGrid>
              <w:gridCol w:w="1555"/>
              <w:gridCol w:w="2398"/>
              <w:gridCol w:w="2398"/>
            </w:tblGrid>
            <w:tr w:rsidR="00E95F7F" w:rsidRPr="00823E23" w14:paraId="3F64E8A9" w14:textId="77777777" w:rsidTr="009656FB">
              <w:trPr>
                <w:trHeight w:val="323"/>
                <w:jc w:val="center"/>
              </w:trPr>
              <w:tc>
                <w:tcPr>
                  <w:tcW w:w="1555" w:type="dxa"/>
                </w:tcPr>
                <w:p w14:paraId="2CDEBE9A"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EDAD </w:t>
                  </w:r>
                </w:p>
              </w:tc>
              <w:tc>
                <w:tcPr>
                  <w:tcW w:w="2398" w:type="dxa"/>
                </w:tcPr>
                <w:p w14:paraId="7842F26F"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FÓRMULA PARA MUJERES </w:t>
                  </w:r>
                </w:p>
              </w:tc>
              <w:tc>
                <w:tcPr>
                  <w:tcW w:w="2398" w:type="dxa"/>
                </w:tcPr>
                <w:p w14:paraId="3B5B7A0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FÓRMULA PARA HOMBRES </w:t>
                  </w:r>
                </w:p>
              </w:tc>
            </w:tr>
            <w:tr w:rsidR="00E95F7F" w:rsidRPr="00823E23" w14:paraId="7C67A417" w14:textId="77777777" w:rsidTr="009656FB">
              <w:trPr>
                <w:trHeight w:val="323"/>
                <w:jc w:val="center"/>
              </w:trPr>
              <w:tc>
                <w:tcPr>
                  <w:tcW w:w="1555" w:type="dxa"/>
                </w:tcPr>
                <w:p w14:paraId="1D3E62E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lt;=30 </w:t>
                  </w:r>
                </w:p>
              </w:tc>
              <w:tc>
                <w:tcPr>
                  <w:tcW w:w="2398" w:type="dxa"/>
                </w:tcPr>
                <w:p w14:paraId="7D64102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14.7*peso +496 </w:t>
                  </w:r>
                </w:p>
              </w:tc>
              <w:tc>
                <w:tcPr>
                  <w:tcW w:w="2398" w:type="dxa"/>
                </w:tcPr>
                <w:p w14:paraId="02CC8DC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15.3*peso+679 </w:t>
                  </w:r>
                </w:p>
              </w:tc>
            </w:tr>
            <w:tr w:rsidR="00E95F7F" w:rsidRPr="00823E23" w14:paraId="16F4377F" w14:textId="77777777" w:rsidTr="009656FB">
              <w:trPr>
                <w:trHeight w:val="323"/>
                <w:jc w:val="center"/>
              </w:trPr>
              <w:tc>
                <w:tcPr>
                  <w:tcW w:w="1555" w:type="dxa"/>
                </w:tcPr>
                <w:p w14:paraId="2F0F0B4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lt;=60 </w:t>
                  </w:r>
                </w:p>
              </w:tc>
              <w:tc>
                <w:tcPr>
                  <w:tcW w:w="2398" w:type="dxa"/>
                </w:tcPr>
                <w:p w14:paraId="6F309C8D"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8.7*peso+829 </w:t>
                  </w:r>
                </w:p>
              </w:tc>
              <w:tc>
                <w:tcPr>
                  <w:tcW w:w="2398" w:type="dxa"/>
                </w:tcPr>
                <w:p w14:paraId="36F2AD6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11.6*peso+879 </w:t>
                  </w:r>
                </w:p>
              </w:tc>
            </w:tr>
            <w:tr w:rsidR="00E95F7F" w:rsidRPr="00823E23" w14:paraId="158495DE" w14:textId="77777777" w:rsidTr="009656FB">
              <w:trPr>
                <w:trHeight w:val="323"/>
                <w:jc w:val="center"/>
              </w:trPr>
              <w:tc>
                <w:tcPr>
                  <w:tcW w:w="1555" w:type="dxa"/>
                </w:tcPr>
                <w:p w14:paraId="3201B12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gt;=60 </w:t>
                  </w:r>
                </w:p>
              </w:tc>
              <w:tc>
                <w:tcPr>
                  <w:tcW w:w="2398" w:type="dxa"/>
                </w:tcPr>
                <w:p w14:paraId="05F5A027"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10.5*peso+596 </w:t>
                  </w:r>
                </w:p>
              </w:tc>
              <w:tc>
                <w:tcPr>
                  <w:tcW w:w="2398" w:type="dxa"/>
                </w:tcPr>
                <w:p w14:paraId="3B0DA52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13.5*peso+487 </w:t>
                  </w:r>
                </w:p>
              </w:tc>
            </w:tr>
          </w:tbl>
          <w:p w14:paraId="1A7625F1" w14:textId="77777777" w:rsidR="00E95F7F" w:rsidRPr="00823E23" w:rsidRDefault="00E95F7F" w:rsidP="007C5205">
            <w:pPr>
              <w:spacing w:before="400" w:after="21" w:line="360" w:lineRule="auto"/>
              <w:rPr>
                <w:rFonts w:eastAsia="Calibri"/>
                <w:b/>
                <w:i/>
                <w:lang w:val="es-MX"/>
              </w:rPr>
            </w:pPr>
            <w:r w:rsidRPr="00823E23">
              <w:rPr>
                <w:rFonts w:eastAsia="Calibri"/>
                <w:lang w:val="es-MX"/>
              </w:rPr>
              <w:t xml:space="preserve"> </w:t>
            </w:r>
            <w:r w:rsidRPr="00823E23">
              <w:rPr>
                <w:rFonts w:eastAsia="Calibri"/>
                <w:b/>
                <w:i/>
                <w:lang w:val="es-MX"/>
              </w:rPr>
              <w:t xml:space="preserve">Harris-Benedict </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E95F7F" w:rsidRPr="00823E23" w14:paraId="07764BE7" w14:textId="77777777" w:rsidTr="009656FB">
              <w:trPr>
                <w:trHeight w:val="392"/>
                <w:jc w:val="center"/>
              </w:trPr>
              <w:tc>
                <w:tcPr>
                  <w:tcW w:w="3366" w:type="dxa"/>
                </w:tcPr>
                <w:p w14:paraId="419A3C2F"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5503A24D"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7A41D6C8" w14:textId="77777777" w:rsidTr="009656FB">
              <w:trPr>
                <w:trHeight w:val="392"/>
                <w:jc w:val="center"/>
              </w:trPr>
              <w:tc>
                <w:tcPr>
                  <w:tcW w:w="3366" w:type="dxa"/>
                </w:tcPr>
                <w:p w14:paraId="604A8DEB"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655.1+(9.56*peso) +(1.85*estatura) -(4.68*años) </w:t>
                  </w:r>
                </w:p>
              </w:tc>
              <w:tc>
                <w:tcPr>
                  <w:tcW w:w="3165" w:type="dxa"/>
                </w:tcPr>
                <w:p w14:paraId="273368A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66.47+(13.75*peso) +(5*estatura) -(6.76*años)</w:t>
                  </w:r>
                </w:p>
              </w:tc>
            </w:tr>
          </w:tbl>
          <w:p w14:paraId="4AD99EE2" w14:textId="77777777" w:rsidR="00E95F7F" w:rsidRPr="00823E23" w:rsidRDefault="00E95F7F" w:rsidP="007C5205">
            <w:pPr>
              <w:spacing w:before="400" w:after="21" w:line="360" w:lineRule="auto"/>
              <w:rPr>
                <w:rFonts w:eastAsia="Calibri"/>
                <w:b/>
                <w:i/>
                <w:lang w:val="es-MX"/>
              </w:rPr>
            </w:pPr>
            <w:r w:rsidRPr="00823E23">
              <w:rPr>
                <w:rFonts w:eastAsia="Calibri"/>
                <w:lang w:val="es-MX"/>
              </w:rPr>
              <w:t xml:space="preserve"> </w:t>
            </w:r>
            <w:r w:rsidRPr="00823E23">
              <w:rPr>
                <w:rFonts w:eastAsia="Calibri"/>
                <w:b/>
                <w:i/>
                <w:lang w:val="es-MX"/>
              </w:rPr>
              <w:t xml:space="preserve">Mifflin St. Jeor </w:t>
            </w:r>
          </w:p>
          <w:tbl>
            <w:tblPr>
              <w:tblW w:w="6438" w:type="dxa"/>
              <w:jc w:val="center"/>
              <w:tblBorders>
                <w:insideH w:val="single" w:sz="4" w:space="0" w:color="auto"/>
                <w:insideV w:val="single" w:sz="4" w:space="0" w:color="auto"/>
              </w:tblBorders>
              <w:tblLayout w:type="fixed"/>
              <w:tblCellMar>
                <w:top w:w="46" w:type="dxa"/>
                <w:right w:w="96" w:type="dxa"/>
              </w:tblCellMar>
              <w:tblLook w:val="04A0" w:firstRow="1" w:lastRow="0" w:firstColumn="1" w:lastColumn="0" w:noHBand="0" w:noVBand="1"/>
            </w:tblPr>
            <w:tblGrid>
              <w:gridCol w:w="3299"/>
              <w:gridCol w:w="3139"/>
            </w:tblGrid>
            <w:tr w:rsidR="00E95F7F" w:rsidRPr="00823E23" w14:paraId="397FD6E7" w14:textId="77777777" w:rsidTr="009656FB">
              <w:trPr>
                <w:trHeight w:val="232"/>
                <w:jc w:val="center"/>
              </w:trPr>
              <w:tc>
                <w:tcPr>
                  <w:tcW w:w="3299" w:type="dxa"/>
                </w:tcPr>
                <w:p w14:paraId="19B1110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39" w:type="dxa"/>
                </w:tcPr>
                <w:p w14:paraId="38E80E7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E95F7F" w:rsidRPr="00823E23" w14:paraId="1E6AB54A" w14:textId="77777777" w:rsidTr="009656FB">
              <w:trPr>
                <w:trHeight w:val="235"/>
                <w:jc w:val="center"/>
              </w:trPr>
              <w:tc>
                <w:tcPr>
                  <w:tcW w:w="3299" w:type="dxa"/>
                </w:tcPr>
                <w:p w14:paraId="7864366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9.99 *peso) +(6.25*estatura) -(4.92*años)-161</w:t>
                  </w:r>
                </w:p>
              </w:tc>
              <w:tc>
                <w:tcPr>
                  <w:tcW w:w="3139" w:type="dxa"/>
                </w:tcPr>
                <w:p w14:paraId="378903F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9.99 *peso) +(6.25*estatura) -(4.92*años) +5</w:t>
                  </w:r>
                </w:p>
              </w:tc>
            </w:tr>
          </w:tbl>
          <w:p w14:paraId="7EB98A15" w14:textId="77777777" w:rsidR="00E95F7F" w:rsidRPr="00823E23" w:rsidRDefault="00E95F7F" w:rsidP="007C5205">
            <w:pPr>
              <w:spacing w:before="400" w:after="21" w:line="360" w:lineRule="auto"/>
              <w:rPr>
                <w:b/>
                <w:bCs/>
                <w:u w:val="single"/>
                <w:lang w:val="es-MX"/>
              </w:rPr>
            </w:pPr>
            <w:r w:rsidRPr="00823E23">
              <w:rPr>
                <w:b/>
                <w:bCs/>
                <w:u w:val="single"/>
                <w:lang w:val="es-MX"/>
              </w:rPr>
              <w:t>Efecto Termogénico de los Alimentos (ETA)</w:t>
            </w:r>
          </w:p>
          <w:p w14:paraId="2EF33C4B" w14:textId="77777777" w:rsidR="00E95F7F" w:rsidRPr="00823E23" w:rsidRDefault="00E95F7F" w:rsidP="008A798D">
            <w:pPr>
              <w:jc w:val="center"/>
              <w:rPr>
                <w:rFonts w:eastAsia="Calibri"/>
              </w:rPr>
            </w:pPr>
            <w:r w:rsidRPr="00823E23">
              <w:rPr>
                <w:rFonts w:eastAsia="Calibri"/>
              </w:rPr>
              <w:t>ETA=GEB*0.10</w:t>
            </w:r>
          </w:p>
          <w:p w14:paraId="445CDC0B" w14:textId="77777777" w:rsidR="00E95F7F" w:rsidRPr="00823E23" w:rsidRDefault="00E95F7F" w:rsidP="00D122C7">
            <w:pPr>
              <w:spacing w:before="400" w:after="21" w:line="360" w:lineRule="auto"/>
              <w:rPr>
                <w:b/>
                <w:bCs/>
                <w:u w:val="single"/>
                <w:lang w:val="es-MX"/>
              </w:rPr>
            </w:pPr>
            <w:r w:rsidRPr="00823E23">
              <w:rPr>
                <w:b/>
                <w:bCs/>
                <w:u w:val="single"/>
                <w:lang w:val="es-MX"/>
              </w:rPr>
              <w:t>Gasto Energético Total (GET)</w:t>
            </w:r>
          </w:p>
          <w:p w14:paraId="397260D2" w14:textId="77777777" w:rsidR="00E95F7F" w:rsidRPr="00823E23" w:rsidRDefault="00E95F7F" w:rsidP="008E47E7">
            <w:pPr>
              <w:spacing w:before="400" w:after="21" w:line="360" w:lineRule="auto"/>
              <w:jc w:val="center"/>
              <w:rPr>
                <w:shd w:val="clear" w:color="auto" w:fill="FFFFFF"/>
              </w:rPr>
            </w:pPr>
            <w:r w:rsidRPr="00823E23">
              <w:rPr>
                <w:rFonts w:eastAsia="Calibri"/>
              </w:rPr>
              <w:t xml:space="preserve">GET= </w:t>
            </w:r>
            <w:r w:rsidRPr="00823E23">
              <w:rPr>
                <w:shd w:val="clear" w:color="auto" w:fill="FFFFFF"/>
              </w:rPr>
              <w:t>GEB + FA + ETA</w:t>
            </w:r>
          </w:p>
          <w:p w14:paraId="73F9356C" w14:textId="77777777" w:rsidR="00E95F7F" w:rsidRPr="00823E23" w:rsidRDefault="00E95F7F" w:rsidP="00905A55">
            <w:pPr>
              <w:spacing w:before="400" w:after="21" w:line="360" w:lineRule="auto"/>
              <w:rPr>
                <w:b/>
                <w:bCs/>
                <w:u w:val="single"/>
                <w:lang w:val="es-MX"/>
              </w:rPr>
            </w:pPr>
            <w:r w:rsidRPr="00823E23">
              <w:rPr>
                <w:b/>
                <w:bCs/>
                <w:u w:val="single"/>
                <w:lang w:val="es-MX"/>
              </w:rPr>
              <w:t>Dieto sintética</w:t>
            </w:r>
          </w:p>
          <w:tbl>
            <w:tblPr>
              <w:tblW w:w="4700" w:type="dxa"/>
              <w:jc w:val="center"/>
              <w:tblBorders>
                <w:insideH w:val="single" w:sz="4" w:space="0" w:color="auto"/>
                <w:insideV w:val="single" w:sz="4" w:space="0" w:color="auto"/>
              </w:tblBorders>
              <w:tblLayout w:type="fixed"/>
              <w:tblCellMar>
                <w:top w:w="46" w:type="dxa"/>
                <w:right w:w="96" w:type="dxa"/>
              </w:tblCellMar>
              <w:tblLook w:val="04A0" w:firstRow="1" w:lastRow="0" w:firstColumn="1" w:lastColumn="0" w:noHBand="0" w:noVBand="1"/>
            </w:tblPr>
            <w:tblGrid>
              <w:gridCol w:w="2408"/>
              <w:gridCol w:w="2292"/>
            </w:tblGrid>
            <w:tr w:rsidR="00E95F7F" w:rsidRPr="00823E23" w14:paraId="378B86E9" w14:textId="77777777" w:rsidTr="00290E9F">
              <w:trPr>
                <w:trHeight w:val="99"/>
                <w:jc w:val="center"/>
              </w:trPr>
              <w:tc>
                <w:tcPr>
                  <w:tcW w:w="2408" w:type="dxa"/>
                </w:tcPr>
                <w:p w14:paraId="3A8367F8" w14:textId="77777777" w:rsidR="00E95F7F" w:rsidRPr="00823E23" w:rsidRDefault="00E95F7F" w:rsidP="00D00AD6">
                  <w:pPr>
                    <w:framePr w:hSpace="141" w:wrap="around" w:vAnchor="text" w:hAnchor="margin" w:y="186"/>
                    <w:spacing w:before="400" w:after="21" w:line="360" w:lineRule="auto"/>
                    <w:jc w:val="center"/>
                    <w:rPr>
                      <w:rFonts w:eastAsia="Calibri"/>
                      <w:lang w:val="es-MX"/>
                    </w:rPr>
                  </w:pPr>
                </w:p>
              </w:tc>
              <w:tc>
                <w:tcPr>
                  <w:tcW w:w="2292" w:type="dxa"/>
                </w:tcPr>
                <w:p w14:paraId="5E38791F" w14:textId="77777777" w:rsidR="00E95F7F" w:rsidRPr="00823E23" w:rsidRDefault="00E95F7F" w:rsidP="00D00AD6">
                  <w:pPr>
                    <w:framePr w:hSpace="141" w:wrap="around" w:vAnchor="text" w:hAnchor="margin" w:y="186"/>
                    <w:spacing w:before="400" w:after="21" w:line="360" w:lineRule="auto"/>
                    <w:jc w:val="center"/>
                  </w:pPr>
                  <w:r w:rsidRPr="00823E23">
                    <w:t>Kcal / gr</w:t>
                  </w:r>
                </w:p>
              </w:tc>
            </w:tr>
            <w:tr w:rsidR="00E95F7F" w:rsidRPr="00823E23" w14:paraId="03DB7302" w14:textId="77777777" w:rsidTr="00290E9F">
              <w:trPr>
                <w:trHeight w:val="534"/>
                <w:jc w:val="center"/>
              </w:trPr>
              <w:tc>
                <w:tcPr>
                  <w:tcW w:w="2408" w:type="dxa"/>
                </w:tcPr>
                <w:p w14:paraId="7EC35AA7" w14:textId="77777777" w:rsidR="00E95F7F" w:rsidRPr="00823E23" w:rsidRDefault="00E95F7F" w:rsidP="00D00AD6">
                  <w:pPr>
                    <w:framePr w:hSpace="141" w:wrap="around" w:vAnchor="text" w:hAnchor="margin" w:y="186"/>
                    <w:spacing w:before="400" w:after="21" w:line="360" w:lineRule="auto"/>
                    <w:jc w:val="center"/>
                    <w:rPr>
                      <w:rFonts w:eastAsia="Calibri"/>
                      <w:lang w:val="es-MX"/>
                    </w:rPr>
                  </w:pPr>
                  <w:r w:rsidRPr="00823E23">
                    <w:t>Carbohidratos</w:t>
                  </w:r>
                </w:p>
              </w:tc>
              <w:tc>
                <w:tcPr>
                  <w:tcW w:w="2292" w:type="dxa"/>
                </w:tcPr>
                <w:p w14:paraId="2779B9D9" w14:textId="77777777" w:rsidR="00E95F7F" w:rsidRPr="00823E23" w:rsidRDefault="00E95F7F" w:rsidP="00D00AD6">
                  <w:pPr>
                    <w:framePr w:hSpace="141" w:wrap="around" w:vAnchor="text" w:hAnchor="margin" w:y="186"/>
                    <w:spacing w:before="400" w:after="21" w:line="360" w:lineRule="auto"/>
                    <w:jc w:val="center"/>
                    <w:rPr>
                      <w:rFonts w:eastAsia="Calibri"/>
                      <w:lang w:val="es-MX"/>
                    </w:rPr>
                  </w:pPr>
                  <w:r w:rsidRPr="00823E23">
                    <w:t>4</w:t>
                  </w:r>
                </w:p>
              </w:tc>
            </w:tr>
            <w:tr w:rsidR="00E95F7F" w:rsidRPr="00823E23" w14:paraId="1DA0E58E" w14:textId="77777777" w:rsidTr="00290E9F">
              <w:trPr>
                <w:trHeight w:val="101"/>
                <w:jc w:val="center"/>
              </w:trPr>
              <w:tc>
                <w:tcPr>
                  <w:tcW w:w="2408" w:type="dxa"/>
                </w:tcPr>
                <w:p w14:paraId="14D7B78C" w14:textId="77777777" w:rsidR="00E95F7F" w:rsidRPr="00823E23" w:rsidRDefault="00E95F7F" w:rsidP="00D00AD6">
                  <w:pPr>
                    <w:framePr w:hSpace="141" w:wrap="around" w:vAnchor="text" w:hAnchor="margin" w:y="186"/>
                    <w:spacing w:before="400" w:after="21" w:line="360" w:lineRule="auto"/>
                    <w:jc w:val="center"/>
                  </w:pPr>
                  <w:r w:rsidRPr="00823E23">
                    <w:t>proteínas</w:t>
                  </w:r>
                </w:p>
              </w:tc>
              <w:tc>
                <w:tcPr>
                  <w:tcW w:w="2292" w:type="dxa"/>
                </w:tcPr>
                <w:p w14:paraId="32A92298" w14:textId="77777777" w:rsidR="00E95F7F" w:rsidRPr="00823E23" w:rsidRDefault="00E95F7F" w:rsidP="00D00AD6">
                  <w:pPr>
                    <w:framePr w:hSpace="141" w:wrap="around" w:vAnchor="text" w:hAnchor="margin" w:y="186"/>
                    <w:spacing w:before="400" w:after="21" w:line="360" w:lineRule="auto"/>
                    <w:jc w:val="center"/>
                  </w:pPr>
                  <w:r w:rsidRPr="00823E23">
                    <w:t>4</w:t>
                  </w:r>
                </w:p>
              </w:tc>
            </w:tr>
            <w:tr w:rsidR="00E95F7F" w:rsidRPr="00823E23" w14:paraId="1D44F0B4" w14:textId="77777777" w:rsidTr="00290E9F">
              <w:trPr>
                <w:trHeight w:val="101"/>
                <w:jc w:val="center"/>
              </w:trPr>
              <w:tc>
                <w:tcPr>
                  <w:tcW w:w="2408" w:type="dxa"/>
                </w:tcPr>
                <w:p w14:paraId="4093453D" w14:textId="77777777" w:rsidR="00E95F7F" w:rsidRPr="00823E23" w:rsidRDefault="00E95F7F" w:rsidP="00D00AD6">
                  <w:pPr>
                    <w:framePr w:hSpace="141" w:wrap="around" w:vAnchor="text" w:hAnchor="margin" w:y="186"/>
                    <w:spacing w:before="400" w:after="21" w:line="360" w:lineRule="auto"/>
                    <w:jc w:val="center"/>
                  </w:pPr>
                  <w:r w:rsidRPr="00823E23">
                    <w:t>Grasas</w:t>
                  </w:r>
                </w:p>
              </w:tc>
              <w:tc>
                <w:tcPr>
                  <w:tcW w:w="2292" w:type="dxa"/>
                </w:tcPr>
                <w:p w14:paraId="6CD40807" w14:textId="77777777" w:rsidR="00E95F7F" w:rsidRPr="00823E23" w:rsidRDefault="00E95F7F" w:rsidP="00D00AD6">
                  <w:pPr>
                    <w:framePr w:hSpace="141" w:wrap="around" w:vAnchor="text" w:hAnchor="margin" w:y="186"/>
                    <w:spacing w:before="400" w:after="21" w:line="360" w:lineRule="auto"/>
                    <w:jc w:val="center"/>
                  </w:pPr>
                  <w:r w:rsidRPr="00823E23">
                    <w:t>9</w:t>
                  </w:r>
                </w:p>
              </w:tc>
            </w:tr>
          </w:tbl>
          <w:p w14:paraId="78D2DC1D" w14:textId="77777777" w:rsidR="00E95F7F" w:rsidRPr="00823E23" w:rsidRDefault="00E95F7F" w:rsidP="008E47E7">
            <w:pPr>
              <w:spacing w:before="400" w:after="21" w:line="360" w:lineRule="auto"/>
              <w:jc w:val="center"/>
            </w:pPr>
          </w:p>
          <w:p w14:paraId="4C53439D" w14:textId="77777777" w:rsidR="00E95F7F" w:rsidRPr="00823E23" w:rsidRDefault="00E95F7F" w:rsidP="002C6FB8">
            <w:pPr>
              <w:spacing w:before="400" w:after="21" w:line="360" w:lineRule="auto"/>
              <w:jc w:val="both"/>
              <w:rPr>
                <w:b/>
                <w:bCs/>
                <w:u w:val="single"/>
              </w:rPr>
            </w:pPr>
            <w:r w:rsidRPr="00823E23">
              <w:rPr>
                <w:b/>
                <w:bCs/>
                <w:u w:val="single"/>
              </w:rPr>
              <w:t>Índices</w:t>
            </w:r>
          </w:p>
          <w:p w14:paraId="3155BA46" w14:textId="77777777" w:rsidR="00E95F7F" w:rsidRPr="00823E23" w:rsidRDefault="00E95F7F" w:rsidP="00E95F7F">
            <w:pPr>
              <w:pStyle w:val="ListParagraph"/>
              <w:numPr>
                <w:ilvl w:val="0"/>
                <w:numId w:val="13"/>
              </w:numPr>
              <w:spacing w:before="400" w:after="21" w:line="360" w:lineRule="auto"/>
              <w:jc w:val="both"/>
              <w:rPr>
                <w:b/>
                <w:bCs/>
              </w:rPr>
            </w:pPr>
            <w:r w:rsidRPr="00823E23">
              <w:rPr>
                <w:b/>
                <w:bCs/>
              </w:rPr>
              <w:t xml:space="preserve">Factor de Actividad Física (AF) </w:t>
            </w:r>
          </w:p>
          <w:p w14:paraId="40D7D9E9" w14:textId="77777777" w:rsidR="00E95F7F" w:rsidRPr="00823E23" w:rsidRDefault="00E95F7F" w:rsidP="00E95F7F">
            <w:pPr>
              <w:pStyle w:val="ListParagraph"/>
              <w:numPr>
                <w:ilvl w:val="1"/>
                <w:numId w:val="13"/>
              </w:numPr>
              <w:spacing w:before="400" w:after="21" w:line="360" w:lineRule="auto"/>
              <w:jc w:val="both"/>
              <w:rPr>
                <w:b/>
                <w:bCs/>
              </w:rPr>
            </w:pPr>
            <w:r w:rsidRPr="00823E23">
              <w:rPr>
                <w:b/>
                <w:bCs/>
              </w:rPr>
              <w:t>FAO/OMS (1985)</w:t>
            </w:r>
          </w:p>
          <w:p w14:paraId="33CF8840" w14:textId="77777777" w:rsidR="00E95F7F" w:rsidRPr="00823E23" w:rsidRDefault="00E95F7F" w:rsidP="000F5D11">
            <w:pPr>
              <w:pStyle w:val="ListParagraph"/>
              <w:spacing w:before="400" w:after="21" w:line="360" w:lineRule="auto"/>
              <w:ind w:left="360"/>
              <w:jc w:val="both"/>
              <w:rPr>
                <w:b/>
                <w:bCs/>
              </w:rPr>
            </w:pPr>
            <w:r w:rsidRPr="00823E23">
              <w:rPr>
                <w:noProof/>
                <w:shd w:val="clear" w:color="auto" w:fill="FFFFFF"/>
              </w:rPr>
              <w:drawing>
                <wp:inline distT="0" distB="0" distL="0" distR="0" wp14:anchorId="4E0ABA03" wp14:editId="0C8EF350">
                  <wp:extent cx="2860040" cy="1527175"/>
                  <wp:effectExtent l="0" t="0" r="0" b="0"/>
                  <wp:docPr id="34" name="Imagen 12" descr="Factor de actividad física">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ctor de actividad física">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0040" cy="1527175"/>
                          </a:xfrm>
                          <a:prstGeom prst="rect">
                            <a:avLst/>
                          </a:prstGeom>
                          <a:noFill/>
                          <a:ln>
                            <a:noFill/>
                          </a:ln>
                        </pic:spPr>
                      </pic:pic>
                    </a:graphicData>
                  </a:graphic>
                </wp:inline>
              </w:drawing>
            </w:r>
          </w:p>
          <w:p w14:paraId="3BAAD977" w14:textId="77777777" w:rsidR="00E95F7F" w:rsidRPr="00823E23" w:rsidRDefault="00E95F7F" w:rsidP="00E95F7F">
            <w:pPr>
              <w:pStyle w:val="ListParagraph"/>
              <w:numPr>
                <w:ilvl w:val="1"/>
                <w:numId w:val="13"/>
              </w:numPr>
              <w:spacing w:before="400" w:after="21" w:line="360" w:lineRule="auto"/>
              <w:jc w:val="both"/>
              <w:rPr>
                <w:b/>
                <w:bCs/>
              </w:rPr>
            </w:pPr>
            <w:r w:rsidRPr="00823E23">
              <w:rPr>
                <w:b/>
                <w:bCs/>
              </w:rPr>
              <w:t>Por porcentaje</w:t>
            </w:r>
          </w:p>
          <w:p w14:paraId="24657862" w14:textId="77777777" w:rsidR="00E95F7F" w:rsidRPr="00823E23" w:rsidRDefault="00E95F7F" w:rsidP="00736828">
            <w:pPr>
              <w:spacing w:before="400" w:after="21" w:line="360" w:lineRule="auto"/>
              <w:jc w:val="center"/>
              <w:rPr>
                <w:b/>
                <w:bCs/>
              </w:rPr>
            </w:pPr>
            <w:r w:rsidRPr="00823E23">
              <w:rPr>
                <w:noProof/>
              </w:rPr>
              <w:drawing>
                <wp:inline distT="0" distB="0" distL="0" distR="0" wp14:anchorId="6318FEF4" wp14:editId="50F9CE00">
                  <wp:extent cx="3868616" cy="1644162"/>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biLevel thresh="50000"/>
                          </a:blip>
                          <a:srcRect l="11918" t="27319" r="19081" b="20548"/>
                          <a:stretch/>
                        </pic:blipFill>
                        <pic:spPr bwMode="auto">
                          <a:xfrm>
                            <a:off x="0" y="0"/>
                            <a:ext cx="3868960" cy="1644308"/>
                          </a:xfrm>
                          <a:prstGeom prst="rect">
                            <a:avLst/>
                          </a:prstGeom>
                          <a:ln>
                            <a:noFill/>
                          </a:ln>
                          <a:extLst>
                            <a:ext uri="{53640926-AAD7-44D8-BBD7-CCE9431645EC}">
                              <a14:shadowObscured xmlns:a14="http://schemas.microsoft.com/office/drawing/2010/main"/>
                            </a:ext>
                          </a:extLst>
                        </pic:spPr>
                      </pic:pic>
                    </a:graphicData>
                  </a:graphic>
                </wp:inline>
              </w:drawing>
            </w:r>
          </w:p>
          <w:p w14:paraId="63C80C62" w14:textId="77777777" w:rsidR="00E95F7F" w:rsidRPr="00823E23" w:rsidRDefault="00E95F7F" w:rsidP="00E95F7F">
            <w:pPr>
              <w:pStyle w:val="ListParagraph"/>
              <w:numPr>
                <w:ilvl w:val="0"/>
                <w:numId w:val="13"/>
              </w:numPr>
              <w:spacing w:before="400" w:after="21" w:line="360" w:lineRule="auto"/>
              <w:jc w:val="both"/>
              <w:rPr>
                <w:b/>
                <w:bCs/>
              </w:rPr>
            </w:pPr>
            <w:r w:rsidRPr="00823E23">
              <w:rPr>
                <w:b/>
                <w:bCs/>
              </w:rPr>
              <w:t>Índice de Masa Corporal (IMC).</w:t>
            </w:r>
          </w:p>
          <w:tbl>
            <w:tblPr>
              <w:tblW w:w="4931" w:type="pct"/>
              <w:tblBorders>
                <w:insideH w:val="single" w:sz="4" w:space="0" w:color="auto"/>
                <w:insideV w:val="single" w:sz="4" w:space="0" w:color="auto"/>
              </w:tblBorders>
              <w:tblLayout w:type="fixed"/>
              <w:tblLook w:val="04A0" w:firstRow="1" w:lastRow="0" w:firstColumn="1" w:lastColumn="0" w:noHBand="0" w:noVBand="1"/>
            </w:tblPr>
            <w:tblGrid>
              <w:gridCol w:w="3702"/>
              <w:gridCol w:w="2741"/>
            </w:tblGrid>
            <w:tr w:rsidR="00E95F7F" w:rsidRPr="00823E23" w14:paraId="609521D4" w14:textId="77777777" w:rsidTr="006158F4">
              <w:trPr>
                <w:trHeight w:val="300"/>
              </w:trPr>
              <w:tc>
                <w:tcPr>
                  <w:tcW w:w="2873" w:type="pct"/>
                  <w:shd w:val="clear" w:color="auto" w:fill="auto"/>
                </w:tcPr>
                <w:p w14:paraId="0C900211" w14:textId="77777777" w:rsidR="00E95F7F" w:rsidRPr="00823E23" w:rsidRDefault="00E95F7F" w:rsidP="00D00AD6">
                  <w:pPr>
                    <w:framePr w:hSpace="141" w:wrap="around" w:vAnchor="text" w:hAnchor="margin" w:y="186"/>
                    <w:rPr>
                      <w:b/>
                      <w:bCs/>
                    </w:rPr>
                  </w:pPr>
                  <w:r w:rsidRPr="00823E23">
                    <w:rPr>
                      <w:b/>
                      <w:bCs/>
                    </w:rPr>
                    <w:t>Categoría</w:t>
                  </w:r>
                </w:p>
              </w:tc>
              <w:tc>
                <w:tcPr>
                  <w:tcW w:w="2127" w:type="pct"/>
                  <w:shd w:val="clear" w:color="auto" w:fill="auto"/>
                </w:tcPr>
                <w:p w14:paraId="0BAC0053" w14:textId="77777777" w:rsidR="00E95F7F" w:rsidRPr="00823E23" w:rsidRDefault="00E95F7F" w:rsidP="00D00AD6">
                  <w:pPr>
                    <w:framePr w:hSpace="141" w:wrap="around" w:vAnchor="text" w:hAnchor="margin" w:y="186"/>
                    <w:rPr>
                      <w:b/>
                      <w:bCs/>
                    </w:rPr>
                  </w:pPr>
                  <w:r w:rsidRPr="00823E23">
                    <w:rPr>
                      <w:b/>
                      <w:bCs/>
                    </w:rPr>
                    <w:t>Intervalo de IMC (kg/m2)</w:t>
                  </w:r>
                </w:p>
              </w:tc>
            </w:tr>
            <w:tr w:rsidR="00E95F7F" w:rsidRPr="00823E23" w14:paraId="577830E1" w14:textId="77777777" w:rsidTr="006158F4">
              <w:trPr>
                <w:trHeight w:val="300"/>
              </w:trPr>
              <w:tc>
                <w:tcPr>
                  <w:tcW w:w="2873" w:type="pct"/>
                  <w:shd w:val="clear" w:color="auto" w:fill="auto"/>
                </w:tcPr>
                <w:p w14:paraId="543FAC43" w14:textId="77777777" w:rsidR="00E95F7F" w:rsidRPr="00823E23" w:rsidRDefault="00E95F7F" w:rsidP="00D00AD6">
                  <w:pPr>
                    <w:framePr w:hSpace="141" w:wrap="around" w:vAnchor="text" w:hAnchor="margin" w:y="186"/>
                    <w:rPr>
                      <w:b/>
                      <w:bCs/>
                    </w:rPr>
                  </w:pPr>
                  <w:r w:rsidRPr="00823E23">
                    <w:rPr>
                      <w:b/>
                      <w:bCs/>
                    </w:rPr>
                    <w:t xml:space="preserve">Peso insuficiente </w:t>
                  </w:r>
                </w:p>
              </w:tc>
              <w:tc>
                <w:tcPr>
                  <w:tcW w:w="2127" w:type="pct"/>
                  <w:shd w:val="clear" w:color="auto" w:fill="auto"/>
                </w:tcPr>
                <w:p w14:paraId="29C075E9" w14:textId="77777777" w:rsidR="00E95F7F" w:rsidRPr="00823E23" w:rsidRDefault="00E95F7F" w:rsidP="00D00AD6">
                  <w:pPr>
                    <w:framePr w:hSpace="141" w:wrap="around" w:vAnchor="text" w:hAnchor="margin" w:y="186"/>
                  </w:pPr>
                  <w:r w:rsidRPr="00823E23">
                    <w:t>&lt; 18,5</w:t>
                  </w:r>
                </w:p>
              </w:tc>
            </w:tr>
            <w:tr w:rsidR="00E95F7F" w:rsidRPr="00823E23" w14:paraId="0C094F44" w14:textId="77777777" w:rsidTr="006158F4">
              <w:trPr>
                <w:trHeight w:val="300"/>
              </w:trPr>
              <w:tc>
                <w:tcPr>
                  <w:tcW w:w="2873" w:type="pct"/>
                  <w:shd w:val="clear" w:color="auto" w:fill="auto"/>
                </w:tcPr>
                <w:p w14:paraId="38F7FB49" w14:textId="77777777" w:rsidR="00E95F7F" w:rsidRPr="00823E23" w:rsidRDefault="00E95F7F" w:rsidP="00D00AD6">
                  <w:pPr>
                    <w:framePr w:hSpace="141" w:wrap="around" w:vAnchor="text" w:hAnchor="margin" w:y="186"/>
                    <w:rPr>
                      <w:b/>
                      <w:bCs/>
                    </w:rPr>
                  </w:pPr>
                  <w:r w:rsidRPr="00823E23">
                    <w:rPr>
                      <w:b/>
                      <w:bCs/>
                    </w:rPr>
                    <w:t>Normopeso</w:t>
                  </w:r>
                </w:p>
              </w:tc>
              <w:tc>
                <w:tcPr>
                  <w:tcW w:w="2127" w:type="pct"/>
                  <w:shd w:val="clear" w:color="auto" w:fill="auto"/>
                </w:tcPr>
                <w:p w14:paraId="1C6FE74E" w14:textId="77777777" w:rsidR="00E95F7F" w:rsidRPr="00823E23" w:rsidRDefault="00E95F7F" w:rsidP="00D00AD6">
                  <w:pPr>
                    <w:framePr w:hSpace="141" w:wrap="around" w:vAnchor="text" w:hAnchor="margin" w:y="186"/>
                  </w:pPr>
                  <w:r w:rsidRPr="00823E23">
                    <w:t>18,5-24,9</w:t>
                  </w:r>
                </w:p>
              </w:tc>
            </w:tr>
            <w:tr w:rsidR="00E95F7F" w:rsidRPr="00823E23" w14:paraId="212826E2" w14:textId="77777777" w:rsidTr="006158F4">
              <w:trPr>
                <w:trHeight w:val="300"/>
              </w:trPr>
              <w:tc>
                <w:tcPr>
                  <w:tcW w:w="2873" w:type="pct"/>
                  <w:shd w:val="clear" w:color="auto" w:fill="auto"/>
                </w:tcPr>
                <w:p w14:paraId="5C329275" w14:textId="77777777" w:rsidR="00E95F7F" w:rsidRPr="00823E23" w:rsidRDefault="00E95F7F" w:rsidP="00D00AD6">
                  <w:pPr>
                    <w:framePr w:hSpace="141" w:wrap="around" w:vAnchor="text" w:hAnchor="margin" w:y="186"/>
                    <w:rPr>
                      <w:b/>
                      <w:bCs/>
                    </w:rPr>
                  </w:pPr>
                  <w:r w:rsidRPr="00823E23">
                    <w:rPr>
                      <w:b/>
                      <w:bCs/>
                    </w:rPr>
                    <w:t>Sobrepeso grado I</w:t>
                  </w:r>
                </w:p>
              </w:tc>
              <w:tc>
                <w:tcPr>
                  <w:tcW w:w="2127" w:type="pct"/>
                  <w:shd w:val="clear" w:color="auto" w:fill="auto"/>
                </w:tcPr>
                <w:p w14:paraId="1B297988" w14:textId="77777777" w:rsidR="00E95F7F" w:rsidRPr="00823E23" w:rsidRDefault="00E95F7F" w:rsidP="00D00AD6">
                  <w:pPr>
                    <w:framePr w:hSpace="141" w:wrap="around" w:vAnchor="text" w:hAnchor="margin" w:y="186"/>
                  </w:pPr>
                  <w:r w:rsidRPr="00823E23">
                    <w:t>25,0-26,9</w:t>
                  </w:r>
                </w:p>
              </w:tc>
            </w:tr>
            <w:tr w:rsidR="00E95F7F" w:rsidRPr="00823E23" w14:paraId="7D513B7B" w14:textId="77777777" w:rsidTr="006158F4">
              <w:trPr>
                <w:trHeight w:val="300"/>
              </w:trPr>
              <w:tc>
                <w:tcPr>
                  <w:tcW w:w="2873" w:type="pct"/>
                  <w:shd w:val="clear" w:color="auto" w:fill="auto"/>
                </w:tcPr>
                <w:p w14:paraId="1C6862BA" w14:textId="77777777" w:rsidR="00E95F7F" w:rsidRPr="00823E23" w:rsidRDefault="00E95F7F" w:rsidP="00D00AD6">
                  <w:pPr>
                    <w:framePr w:hSpace="141" w:wrap="around" w:vAnchor="text" w:hAnchor="margin" w:y="186"/>
                    <w:rPr>
                      <w:b/>
                      <w:bCs/>
                    </w:rPr>
                  </w:pPr>
                  <w:r w:rsidRPr="00823E23">
                    <w:rPr>
                      <w:b/>
                      <w:bCs/>
                    </w:rPr>
                    <w:t xml:space="preserve">Sobrepeso grado II (preobesidad) </w:t>
                  </w:r>
                </w:p>
              </w:tc>
              <w:tc>
                <w:tcPr>
                  <w:tcW w:w="2127" w:type="pct"/>
                  <w:shd w:val="clear" w:color="auto" w:fill="auto"/>
                </w:tcPr>
                <w:p w14:paraId="6BA03D01" w14:textId="77777777" w:rsidR="00E95F7F" w:rsidRPr="00823E23" w:rsidRDefault="00E95F7F" w:rsidP="00D00AD6">
                  <w:pPr>
                    <w:framePr w:hSpace="141" w:wrap="around" w:vAnchor="text" w:hAnchor="margin" w:y="186"/>
                  </w:pPr>
                  <w:r w:rsidRPr="00823E23">
                    <w:t>27,0-29,9</w:t>
                  </w:r>
                </w:p>
              </w:tc>
            </w:tr>
            <w:tr w:rsidR="00E95F7F" w:rsidRPr="00823E23" w14:paraId="29D564DB" w14:textId="77777777" w:rsidTr="006158F4">
              <w:trPr>
                <w:trHeight w:val="300"/>
              </w:trPr>
              <w:tc>
                <w:tcPr>
                  <w:tcW w:w="2873" w:type="pct"/>
                  <w:shd w:val="clear" w:color="auto" w:fill="auto"/>
                </w:tcPr>
                <w:p w14:paraId="3063E215" w14:textId="77777777" w:rsidR="00E95F7F" w:rsidRPr="00823E23" w:rsidRDefault="00E95F7F" w:rsidP="00D00AD6">
                  <w:pPr>
                    <w:framePr w:hSpace="141" w:wrap="around" w:vAnchor="text" w:hAnchor="margin" w:y="186"/>
                    <w:rPr>
                      <w:b/>
                      <w:bCs/>
                    </w:rPr>
                  </w:pPr>
                  <w:r w:rsidRPr="00823E23">
                    <w:rPr>
                      <w:b/>
                      <w:bCs/>
                    </w:rPr>
                    <w:t xml:space="preserve">Obesidad grado I </w:t>
                  </w:r>
                </w:p>
              </w:tc>
              <w:tc>
                <w:tcPr>
                  <w:tcW w:w="2127" w:type="pct"/>
                  <w:shd w:val="clear" w:color="auto" w:fill="auto"/>
                </w:tcPr>
                <w:p w14:paraId="02E517F9" w14:textId="77777777" w:rsidR="00E95F7F" w:rsidRPr="00823E23" w:rsidRDefault="00E95F7F" w:rsidP="00D00AD6">
                  <w:pPr>
                    <w:framePr w:hSpace="141" w:wrap="around" w:vAnchor="text" w:hAnchor="margin" w:y="186"/>
                  </w:pPr>
                  <w:r w:rsidRPr="00823E23">
                    <w:t>30,0-34,9</w:t>
                  </w:r>
                </w:p>
              </w:tc>
            </w:tr>
            <w:tr w:rsidR="00E95F7F" w:rsidRPr="00823E23" w14:paraId="547F06A8" w14:textId="77777777" w:rsidTr="006158F4">
              <w:trPr>
                <w:trHeight w:val="300"/>
              </w:trPr>
              <w:tc>
                <w:tcPr>
                  <w:tcW w:w="2873" w:type="pct"/>
                  <w:shd w:val="clear" w:color="auto" w:fill="auto"/>
                </w:tcPr>
                <w:p w14:paraId="7A8ADE47" w14:textId="77777777" w:rsidR="00E95F7F" w:rsidRPr="00823E23" w:rsidRDefault="00E95F7F" w:rsidP="00D00AD6">
                  <w:pPr>
                    <w:framePr w:hSpace="141" w:wrap="around" w:vAnchor="text" w:hAnchor="margin" w:y="186"/>
                    <w:rPr>
                      <w:b/>
                      <w:bCs/>
                    </w:rPr>
                  </w:pPr>
                  <w:r w:rsidRPr="00823E23">
                    <w:rPr>
                      <w:b/>
                      <w:bCs/>
                    </w:rPr>
                    <w:t>Obesidad grado II</w:t>
                  </w:r>
                </w:p>
              </w:tc>
              <w:tc>
                <w:tcPr>
                  <w:tcW w:w="2127" w:type="pct"/>
                  <w:shd w:val="clear" w:color="auto" w:fill="auto"/>
                </w:tcPr>
                <w:p w14:paraId="3C7E4DE4" w14:textId="77777777" w:rsidR="00E95F7F" w:rsidRPr="00823E23" w:rsidRDefault="00E95F7F" w:rsidP="00D00AD6">
                  <w:pPr>
                    <w:framePr w:hSpace="141" w:wrap="around" w:vAnchor="text" w:hAnchor="margin" w:y="186"/>
                  </w:pPr>
                  <w:r w:rsidRPr="00823E23">
                    <w:t>35,0-39,9</w:t>
                  </w:r>
                </w:p>
              </w:tc>
            </w:tr>
            <w:tr w:rsidR="00E95F7F" w:rsidRPr="00823E23" w14:paraId="568C6045" w14:textId="77777777" w:rsidTr="006158F4">
              <w:trPr>
                <w:trHeight w:val="300"/>
              </w:trPr>
              <w:tc>
                <w:tcPr>
                  <w:tcW w:w="2873" w:type="pct"/>
                  <w:shd w:val="clear" w:color="auto" w:fill="auto"/>
                </w:tcPr>
                <w:p w14:paraId="282F4B47" w14:textId="77777777" w:rsidR="00E95F7F" w:rsidRPr="00823E23" w:rsidRDefault="00E95F7F" w:rsidP="00D00AD6">
                  <w:pPr>
                    <w:framePr w:hSpace="141" w:wrap="around" w:vAnchor="text" w:hAnchor="margin" w:y="186"/>
                    <w:rPr>
                      <w:b/>
                      <w:bCs/>
                    </w:rPr>
                  </w:pPr>
                  <w:r w:rsidRPr="00823E23">
                    <w:rPr>
                      <w:b/>
                      <w:bCs/>
                    </w:rPr>
                    <w:t>Obesidad grado III (mórbida)</w:t>
                  </w:r>
                </w:p>
              </w:tc>
              <w:tc>
                <w:tcPr>
                  <w:tcW w:w="2127" w:type="pct"/>
                  <w:shd w:val="clear" w:color="auto" w:fill="auto"/>
                </w:tcPr>
                <w:p w14:paraId="39679A04" w14:textId="77777777" w:rsidR="00E95F7F" w:rsidRPr="00823E23" w:rsidRDefault="00E95F7F" w:rsidP="00D00AD6">
                  <w:pPr>
                    <w:framePr w:hSpace="141" w:wrap="around" w:vAnchor="text" w:hAnchor="margin" w:y="186"/>
                  </w:pPr>
                  <w:r w:rsidRPr="00823E23">
                    <w:t>40,0-49,9</w:t>
                  </w:r>
                </w:p>
              </w:tc>
            </w:tr>
            <w:tr w:rsidR="00E95F7F" w:rsidRPr="00823E23" w14:paraId="59E5D07A" w14:textId="77777777" w:rsidTr="006158F4">
              <w:trPr>
                <w:trHeight w:val="300"/>
              </w:trPr>
              <w:tc>
                <w:tcPr>
                  <w:tcW w:w="2873" w:type="pct"/>
                  <w:shd w:val="clear" w:color="auto" w:fill="auto"/>
                </w:tcPr>
                <w:p w14:paraId="62562895" w14:textId="77777777" w:rsidR="00E95F7F" w:rsidRPr="00823E23" w:rsidRDefault="00E95F7F" w:rsidP="00D00AD6">
                  <w:pPr>
                    <w:framePr w:hSpace="141" w:wrap="around" w:vAnchor="text" w:hAnchor="margin" w:y="186"/>
                    <w:rPr>
                      <w:b/>
                      <w:bCs/>
                    </w:rPr>
                  </w:pPr>
                  <w:r w:rsidRPr="00823E23">
                    <w:rPr>
                      <w:b/>
                      <w:bCs/>
                    </w:rPr>
                    <w:t>Obesidad grado IV (extrema)</w:t>
                  </w:r>
                </w:p>
              </w:tc>
              <w:tc>
                <w:tcPr>
                  <w:tcW w:w="2127" w:type="pct"/>
                  <w:shd w:val="clear" w:color="auto" w:fill="auto"/>
                </w:tcPr>
                <w:p w14:paraId="1E5FBD17" w14:textId="77777777" w:rsidR="00E95F7F" w:rsidRPr="00823E23" w:rsidRDefault="00E95F7F" w:rsidP="00D00AD6">
                  <w:pPr>
                    <w:framePr w:hSpace="141" w:wrap="around" w:vAnchor="text" w:hAnchor="margin" w:y="186"/>
                  </w:pPr>
                  <w:r w:rsidRPr="00823E23">
                    <w:t>&gt; 50</w:t>
                  </w:r>
                </w:p>
              </w:tc>
            </w:tr>
          </w:tbl>
          <w:p w14:paraId="607BD034" w14:textId="77777777" w:rsidR="00E95F7F" w:rsidRPr="00823E23" w:rsidRDefault="00E95F7F" w:rsidP="00E95F7F">
            <w:pPr>
              <w:pStyle w:val="ListParagraph"/>
              <w:numPr>
                <w:ilvl w:val="0"/>
                <w:numId w:val="13"/>
              </w:numPr>
              <w:spacing w:before="400" w:after="21" w:line="360" w:lineRule="auto"/>
              <w:jc w:val="both"/>
            </w:pPr>
            <w:r w:rsidRPr="00823E23">
              <w:rPr>
                <w:b/>
                <w:bCs/>
              </w:rPr>
              <w:t>Porcentaje de grasa.</w:t>
            </w:r>
          </w:p>
          <w:p w14:paraId="08EF4CB6" w14:textId="77777777" w:rsidR="00E95F7F" w:rsidRPr="00823E23" w:rsidRDefault="00E95F7F" w:rsidP="00E95F7F">
            <w:pPr>
              <w:pStyle w:val="ListParagraph"/>
              <w:numPr>
                <w:ilvl w:val="1"/>
                <w:numId w:val="13"/>
              </w:numPr>
              <w:spacing w:before="400" w:after="21" w:line="360" w:lineRule="auto"/>
              <w:jc w:val="both"/>
              <w:rPr>
                <w:b/>
                <w:bCs/>
              </w:rPr>
            </w:pPr>
            <w:r w:rsidRPr="00823E23">
              <w:rPr>
                <w:b/>
                <w:bCs/>
              </w:rPr>
              <w:t>Lohman</w:t>
            </w:r>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E95F7F" w:rsidRPr="00823E23" w14:paraId="6FC2CE71" w14:textId="77777777" w:rsidTr="00335A2F">
              <w:trPr>
                <w:trHeight w:val="252"/>
                <w:jc w:val="center"/>
              </w:trPr>
              <w:tc>
                <w:tcPr>
                  <w:tcW w:w="1966" w:type="dxa"/>
                </w:tcPr>
                <w:p w14:paraId="5F5E923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Categoría </w:t>
                  </w:r>
                </w:p>
              </w:tc>
              <w:tc>
                <w:tcPr>
                  <w:tcW w:w="1789" w:type="dxa"/>
                </w:tcPr>
                <w:p w14:paraId="4A1C5FB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asculino </w:t>
                  </w:r>
                </w:p>
              </w:tc>
              <w:tc>
                <w:tcPr>
                  <w:tcW w:w="1792" w:type="dxa"/>
                </w:tcPr>
                <w:p w14:paraId="3D909C23"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Femenino </w:t>
                  </w:r>
                </w:p>
              </w:tc>
            </w:tr>
            <w:tr w:rsidR="00E95F7F" w:rsidRPr="00823E23" w14:paraId="2BA7C91E" w14:textId="77777777" w:rsidTr="00335A2F">
              <w:trPr>
                <w:trHeight w:val="252"/>
                <w:jc w:val="center"/>
              </w:trPr>
              <w:tc>
                <w:tcPr>
                  <w:tcW w:w="1966" w:type="dxa"/>
                </w:tcPr>
                <w:p w14:paraId="1F76BC3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Delgado</w:t>
                  </w:r>
                </w:p>
              </w:tc>
              <w:tc>
                <w:tcPr>
                  <w:tcW w:w="1789" w:type="dxa"/>
                </w:tcPr>
                <w:p w14:paraId="291E501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lt;8% </w:t>
                  </w:r>
                </w:p>
              </w:tc>
              <w:tc>
                <w:tcPr>
                  <w:tcW w:w="1792" w:type="dxa"/>
                </w:tcPr>
                <w:p w14:paraId="0AF31CE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lt;13% </w:t>
                  </w:r>
                </w:p>
              </w:tc>
            </w:tr>
            <w:tr w:rsidR="00E95F7F" w:rsidRPr="00823E23" w14:paraId="1ACE2F5B" w14:textId="77777777" w:rsidTr="00335A2F">
              <w:trPr>
                <w:trHeight w:val="252"/>
                <w:jc w:val="center"/>
              </w:trPr>
              <w:tc>
                <w:tcPr>
                  <w:tcW w:w="1966" w:type="dxa"/>
                </w:tcPr>
                <w:p w14:paraId="5EDB548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Óptimo</w:t>
                  </w:r>
                </w:p>
              </w:tc>
              <w:tc>
                <w:tcPr>
                  <w:tcW w:w="1789" w:type="dxa"/>
                </w:tcPr>
                <w:p w14:paraId="1F465D3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 8-15% </w:t>
                  </w:r>
                </w:p>
              </w:tc>
              <w:tc>
                <w:tcPr>
                  <w:tcW w:w="1792" w:type="dxa"/>
                </w:tcPr>
                <w:p w14:paraId="6973CEB7"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13 -20%</w:t>
                  </w:r>
                </w:p>
              </w:tc>
            </w:tr>
            <w:tr w:rsidR="00E95F7F" w:rsidRPr="00823E23" w14:paraId="66D6FB3D" w14:textId="77777777" w:rsidTr="00335A2F">
              <w:trPr>
                <w:trHeight w:val="254"/>
                <w:jc w:val="center"/>
              </w:trPr>
              <w:tc>
                <w:tcPr>
                  <w:tcW w:w="1966" w:type="dxa"/>
                </w:tcPr>
                <w:p w14:paraId="72FB669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Ligero sobrepeso</w:t>
                  </w:r>
                </w:p>
              </w:tc>
              <w:tc>
                <w:tcPr>
                  <w:tcW w:w="1789" w:type="dxa"/>
                </w:tcPr>
                <w:p w14:paraId="319C637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16-20% </w:t>
                  </w:r>
                </w:p>
              </w:tc>
              <w:tc>
                <w:tcPr>
                  <w:tcW w:w="1792" w:type="dxa"/>
                </w:tcPr>
                <w:p w14:paraId="57A16CC7"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21-25% </w:t>
                  </w:r>
                </w:p>
              </w:tc>
            </w:tr>
            <w:tr w:rsidR="00E95F7F" w:rsidRPr="00823E23" w14:paraId="6CA4079F" w14:textId="77777777" w:rsidTr="00335A2F">
              <w:trPr>
                <w:trHeight w:val="254"/>
                <w:jc w:val="center"/>
              </w:trPr>
              <w:tc>
                <w:tcPr>
                  <w:tcW w:w="1966" w:type="dxa"/>
                </w:tcPr>
                <w:p w14:paraId="6071310B"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Sobrepeso</w:t>
                  </w:r>
                </w:p>
              </w:tc>
              <w:tc>
                <w:tcPr>
                  <w:tcW w:w="1789" w:type="dxa"/>
                </w:tcPr>
                <w:p w14:paraId="717363B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21-24%</w:t>
                  </w:r>
                </w:p>
              </w:tc>
              <w:tc>
                <w:tcPr>
                  <w:tcW w:w="1792" w:type="dxa"/>
                </w:tcPr>
                <w:p w14:paraId="72C437F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26-32%</w:t>
                  </w:r>
                </w:p>
              </w:tc>
            </w:tr>
            <w:tr w:rsidR="00E95F7F" w:rsidRPr="00823E23" w14:paraId="7DA0C995" w14:textId="77777777" w:rsidTr="00335A2F">
              <w:trPr>
                <w:trHeight w:val="254"/>
                <w:jc w:val="center"/>
              </w:trPr>
              <w:tc>
                <w:tcPr>
                  <w:tcW w:w="1966" w:type="dxa"/>
                </w:tcPr>
                <w:p w14:paraId="6BC5599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Obeso</w:t>
                  </w:r>
                </w:p>
              </w:tc>
              <w:tc>
                <w:tcPr>
                  <w:tcW w:w="1789" w:type="dxa"/>
                </w:tcPr>
                <w:p w14:paraId="0D0A04CB"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gt;=25%</w:t>
                  </w:r>
                </w:p>
              </w:tc>
              <w:tc>
                <w:tcPr>
                  <w:tcW w:w="1792" w:type="dxa"/>
                </w:tcPr>
                <w:p w14:paraId="54668FA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gt;=33%</w:t>
                  </w:r>
                </w:p>
              </w:tc>
            </w:tr>
          </w:tbl>
          <w:p w14:paraId="1C625EE1" w14:textId="77777777" w:rsidR="00E95F7F" w:rsidRPr="00823E23" w:rsidRDefault="00E95F7F" w:rsidP="00E95F7F">
            <w:pPr>
              <w:pStyle w:val="ListParagraph"/>
              <w:numPr>
                <w:ilvl w:val="0"/>
                <w:numId w:val="13"/>
              </w:numPr>
              <w:spacing w:before="400" w:after="21" w:line="360" w:lineRule="auto"/>
              <w:rPr>
                <w:rFonts w:eastAsia="Calibri"/>
                <w:b/>
                <w:lang w:val="es-MX"/>
              </w:rPr>
            </w:pPr>
            <w:r w:rsidRPr="00823E23">
              <w:rPr>
                <w:rFonts w:eastAsia="Calibri"/>
                <w:b/>
                <w:lang w:val="es-MX"/>
              </w:rPr>
              <w:t>Complexión corporal.</w:t>
            </w:r>
          </w:p>
          <w:p w14:paraId="04DE9A0F" w14:textId="77777777" w:rsidR="00E95F7F" w:rsidRPr="00823E23" w:rsidRDefault="00E95F7F" w:rsidP="00E95F7F">
            <w:pPr>
              <w:pStyle w:val="ListParagraph"/>
              <w:numPr>
                <w:ilvl w:val="1"/>
                <w:numId w:val="13"/>
              </w:numPr>
              <w:spacing w:before="400" w:after="21" w:line="360" w:lineRule="auto"/>
              <w:rPr>
                <w:rFonts w:eastAsia="Calibri"/>
                <w:b/>
                <w:lang w:val="es-MX"/>
              </w:rPr>
            </w:pPr>
            <w:r w:rsidRPr="00823E23">
              <w:rPr>
                <w:rFonts w:eastAsia="Calibri"/>
                <w:b/>
                <w:lang w:val="es-MX"/>
              </w:rPr>
              <w:t xml:space="preserve"> Mediante circunferencia de muñeca (cm).</w:t>
            </w:r>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E95F7F" w:rsidRPr="00823E23" w14:paraId="1EFC2304" w14:textId="77777777" w:rsidTr="007267B2">
              <w:trPr>
                <w:trHeight w:val="252"/>
                <w:jc w:val="center"/>
              </w:trPr>
              <w:tc>
                <w:tcPr>
                  <w:tcW w:w="1966" w:type="dxa"/>
                </w:tcPr>
                <w:p w14:paraId="6AC8ED64"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Complexión </w:t>
                  </w:r>
                </w:p>
              </w:tc>
              <w:tc>
                <w:tcPr>
                  <w:tcW w:w="1789" w:type="dxa"/>
                </w:tcPr>
                <w:p w14:paraId="3947FB2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asculino </w:t>
                  </w:r>
                </w:p>
              </w:tc>
              <w:tc>
                <w:tcPr>
                  <w:tcW w:w="1792" w:type="dxa"/>
                </w:tcPr>
                <w:p w14:paraId="197B01A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Femenino </w:t>
                  </w:r>
                </w:p>
              </w:tc>
            </w:tr>
            <w:tr w:rsidR="00E95F7F" w:rsidRPr="00823E23" w14:paraId="70E1AF23" w14:textId="77777777" w:rsidTr="007267B2">
              <w:trPr>
                <w:trHeight w:val="252"/>
                <w:jc w:val="center"/>
              </w:trPr>
              <w:tc>
                <w:tcPr>
                  <w:tcW w:w="1966" w:type="dxa"/>
                </w:tcPr>
                <w:p w14:paraId="49D809C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Pequeña </w:t>
                  </w:r>
                </w:p>
              </w:tc>
              <w:tc>
                <w:tcPr>
                  <w:tcW w:w="1789" w:type="dxa"/>
                </w:tcPr>
                <w:p w14:paraId="7FFBC90B"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gt;=11 </w:t>
                  </w:r>
                </w:p>
              </w:tc>
              <w:tc>
                <w:tcPr>
                  <w:tcW w:w="1792" w:type="dxa"/>
                </w:tcPr>
                <w:p w14:paraId="795C9C3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gt;=10.4 </w:t>
                  </w:r>
                </w:p>
              </w:tc>
            </w:tr>
            <w:tr w:rsidR="00E95F7F" w:rsidRPr="00823E23" w14:paraId="7DD9338A" w14:textId="77777777" w:rsidTr="007267B2">
              <w:trPr>
                <w:trHeight w:val="252"/>
                <w:jc w:val="center"/>
              </w:trPr>
              <w:tc>
                <w:tcPr>
                  <w:tcW w:w="1966" w:type="dxa"/>
                </w:tcPr>
                <w:p w14:paraId="1D08C4BB"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Mediana </w:t>
                  </w:r>
                </w:p>
              </w:tc>
              <w:tc>
                <w:tcPr>
                  <w:tcW w:w="1789" w:type="dxa"/>
                </w:tcPr>
                <w:p w14:paraId="74700CE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 10.1 - 10.9 </w:t>
                  </w:r>
                </w:p>
              </w:tc>
              <w:tc>
                <w:tcPr>
                  <w:tcW w:w="1792" w:type="dxa"/>
                </w:tcPr>
                <w:p w14:paraId="09AAF08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9.6 – 10.3 </w:t>
                  </w:r>
                </w:p>
              </w:tc>
            </w:tr>
            <w:tr w:rsidR="00E95F7F" w:rsidRPr="00823E23" w14:paraId="570D4AE4" w14:textId="77777777" w:rsidTr="007267B2">
              <w:trPr>
                <w:trHeight w:val="254"/>
                <w:jc w:val="center"/>
              </w:trPr>
              <w:tc>
                <w:tcPr>
                  <w:tcW w:w="1966" w:type="dxa"/>
                </w:tcPr>
                <w:p w14:paraId="109B3B8F"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Grande </w:t>
                  </w:r>
                </w:p>
              </w:tc>
              <w:tc>
                <w:tcPr>
                  <w:tcW w:w="1789" w:type="dxa"/>
                </w:tcPr>
                <w:p w14:paraId="2E488B55"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lt;=10.1 </w:t>
                  </w:r>
                </w:p>
              </w:tc>
              <w:tc>
                <w:tcPr>
                  <w:tcW w:w="1792" w:type="dxa"/>
                </w:tcPr>
                <w:p w14:paraId="3016001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lt;=9.6 </w:t>
                  </w:r>
                </w:p>
              </w:tc>
            </w:tr>
          </w:tbl>
          <w:p w14:paraId="33FEE7F1" w14:textId="77777777" w:rsidR="00E95F7F" w:rsidRPr="00823E23" w:rsidRDefault="00E95F7F" w:rsidP="00E95F7F">
            <w:pPr>
              <w:pStyle w:val="ListParagraph"/>
              <w:numPr>
                <w:ilvl w:val="1"/>
                <w:numId w:val="13"/>
              </w:numPr>
              <w:spacing w:before="400" w:after="21" w:line="360" w:lineRule="auto"/>
              <w:rPr>
                <w:rFonts w:eastAsia="Calibri"/>
                <w:b/>
                <w:bCs/>
                <w:lang w:val="es-MX"/>
              </w:rPr>
            </w:pPr>
            <w:r w:rsidRPr="00823E23">
              <w:rPr>
                <w:b/>
                <w:bCs/>
              </w:rPr>
              <w:t>Mediante la relación talla-circunferencia de muñeca.</w:t>
            </w:r>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E95F7F" w:rsidRPr="00823E23" w14:paraId="45CBBA94" w14:textId="77777777" w:rsidTr="00335A2F">
              <w:trPr>
                <w:trHeight w:val="252"/>
                <w:jc w:val="center"/>
              </w:trPr>
              <w:tc>
                <w:tcPr>
                  <w:tcW w:w="1966" w:type="dxa"/>
                </w:tcPr>
                <w:p w14:paraId="5514DD9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Complexión </w:t>
                  </w:r>
                </w:p>
              </w:tc>
              <w:tc>
                <w:tcPr>
                  <w:tcW w:w="1789" w:type="dxa"/>
                </w:tcPr>
                <w:p w14:paraId="1C85F048"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asculino </w:t>
                  </w:r>
                </w:p>
              </w:tc>
              <w:tc>
                <w:tcPr>
                  <w:tcW w:w="1792" w:type="dxa"/>
                </w:tcPr>
                <w:p w14:paraId="595FA863"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Femenino </w:t>
                  </w:r>
                </w:p>
              </w:tc>
            </w:tr>
            <w:tr w:rsidR="00E95F7F" w:rsidRPr="00823E23" w14:paraId="38986088" w14:textId="77777777" w:rsidTr="00335A2F">
              <w:trPr>
                <w:trHeight w:val="252"/>
                <w:jc w:val="center"/>
              </w:trPr>
              <w:tc>
                <w:tcPr>
                  <w:tcW w:w="1966" w:type="dxa"/>
                </w:tcPr>
                <w:p w14:paraId="33C186B9"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Pequeña </w:t>
                  </w:r>
                </w:p>
              </w:tc>
              <w:tc>
                <w:tcPr>
                  <w:tcW w:w="1789" w:type="dxa"/>
                </w:tcPr>
                <w:p w14:paraId="225A4193"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gt;10.1</w:t>
                  </w:r>
                </w:p>
              </w:tc>
              <w:tc>
                <w:tcPr>
                  <w:tcW w:w="1792" w:type="dxa"/>
                </w:tcPr>
                <w:p w14:paraId="7B925A1F"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gt;10.9</w:t>
                  </w:r>
                </w:p>
              </w:tc>
            </w:tr>
            <w:tr w:rsidR="00E95F7F" w:rsidRPr="00823E23" w14:paraId="144A6394" w14:textId="77777777" w:rsidTr="00335A2F">
              <w:trPr>
                <w:trHeight w:val="252"/>
                <w:jc w:val="center"/>
              </w:trPr>
              <w:tc>
                <w:tcPr>
                  <w:tcW w:w="1966" w:type="dxa"/>
                </w:tcPr>
                <w:p w14:paraId="48BC124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Mediana </w:t>
                  </w:r>
                </w:p>
              </w:tc>
              <w:tc>
                <w:tcPr>
                  <w:tcW w:w="1789" w:type="dxa"/>
                </w:tcPr>
                <w:p w14:paraId="72152113"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 9.6 - 10 </w:t>
                  </w:r>
                </w:p>
              </w:tc>
              <w:tc>
                <w:tcPr>
                  <w:tcW w:w="1792" w:type="dxa"/>
                </w:tcPr>
                <w:p w14:paraId="2FA2D17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9.9 – 10.9 </w:t>
                  </w:r>
                </w:p>
              </w:tc>
            </w:tr>
            <w:tr w:rsidR="00E95F7F" w:rsidRPr="00823E23" w14:paraId="6B8EA32B" w14:textId="77777777" w:rsidTr="00335A2F">
              <w:trPr>
                <w:trHeight w:val="254"/>
                <w:jc w:val="center"/>
              </w:trPr>
              <w:tc>
                <w:tcPr>
                  <w:tcW w:w="1966" w:type="dxa"/>
                </w:tcPr>
                <w:p w14:paraId="04DAD1BA"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Grande </w:t>
                  </w:r>
                </w:p>
              </w:tc>
              <w:tc>
                <w:tcPr>
                  <w:tcW w:w="1789" w:type="dxa"/>
                </w:tcPr>
                <w:p w14:paraId="59AC7F7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lt;9.6 </w:t>
                  </w:r>
                </w:p>
              </w:tc>
              <w:tc>
                <w:tcPr>
                  <w:tcW w:w="1792" w:type="dxa"/>
                </w:tcPr>
                <w:p w14:paraId="49A21F11"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lt;=9.9 </w:t>
                  </w:r>
                </w:p>
              </w:tc>
            </w:tr>
          </w:tbl>
          <w:p w14:paraId="5A169A36" w14:textId="77777777" w:rsidR="00E95F7F" w:rsidRPr="00823E23" w:rsidRDefault="00E95F7F" w:rsidP="00E95F7F">
            <w:pPr>
              <w:pStyle w:val="ListParagraph"/>
              <w:numPr>
                <w:ilvl w:val="0"/>
                <w:numId w:val="14"/>
              </w:numPr>
              <w:spacing w:before="400" w:after="21" w:line="360" w:lineRule="auto"/>
              <w:rPr>
                <w:b/>
                <w:bCs/>
              </w:rPr>
            </w:pPr>
            <w:r w:rsidRPr="00823E23">
              <w:rPr>
                <w:b/>
                <w:bCs/>
              </w:rPr>
              <w:t>Índice cintura cadera (ICC)</w:t>
            </w:r>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E95F7F" w:rsidRPr="00823E23" w14:paraId="0A1CFB02" w14:textId="77777777" w:rsidTr="00335A2F">
              <w:trPr>
                <w:trHeight w:val="252"/>
                <w:jc w:val="center"/>
              </w:trPr>
              <w:tc>
                <w:tcPr>
                  <w:tcW w:w="1966" w:type="dxa"/>
                </w:tcPr>
                <w:p w14:paraId="3026F18B" w14:textId="77777777" w:rsidR="00E95F7F" w:rsidRPr="00823E23" w:rsidRDefault="00E95F7F" w:rsidP="00D00AD6">
                  <w:pPr>
                    <w:framePr w:hSpace="141" w:wrap="around" w:vAnchor="text" w:hAnchor="margin" w:y="186"/>
                    <w:spacing w:before="400" w:after="21" w:line="360" w:lineRule="auto"/>
                    <w:rPr>
                      <w:rFonts w:eastAsia="Calibri"/>
                      <w:b/>
                      <w:bCs/>
                      <w:lang w:val="es-MX"/>
                    </w:rPr>
                  </w:pPr>
                  <w:r w:rsidRPr="00823E23">
                    <w:rPr>
                      <w:b/>
                      <w:bCs/>
                    </w:rPr>
                    <w:t>Indicadores</w:t>
                  </w:r>
                </w:p>
              </w:tc>
              <w:tc>
                <w:tcPr>
                  <w:tcW w:w="1789" w:type="dxa"/>
                </w:tcPr>
                <w:p w14:paraId="610D38DC"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Masculino </w:t>
                  </w:r>
                </w:p>
              </w:tc>
              <w:tc>
                <w:tcPr>
                  <w:tcW w:w="1792" w:type="dxa"/>
                </w:tcPr>
                <w:p w14:paraId="534B482E"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b/>
                      <w:lang w:val="es-MX"/>
                    </w:rPr>
                    <w:t xml:space="preserve">Femenino </w:t>
                  </w:r>
                </w:p>
              </w:tc>
            </w:tr>
            <w:tr w:rsidR="00E95F7F" w:rsidRPr="00823E23" w14:paraId="6454EE9F" w14:textId="77777777" w:rsidTr="00335A2F">
              <w:trPr>
                <w:trHeight w:val="252"/>
                <w:jc w:val="center"/>
              </w:trPr>
              <w:tc>
                <w:tcPr>
                  <w:tcW w:w="1966" w:type="dxa"/>
                </w:tcPr>
                <w:p w14:paraId="14D63D97"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t>obesidad central/ abdominal/ troncal</w:t>
                  </w:r>
                </w:p>
              </w:tc>
              <w:tc>
                <w:tcPr>
                  <w:tcW w:w="1789" w:type="dxa"/>
                </w:tcPr>
                <w:p w14:paraId="7A0596BB"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t>&gt; 0,95</w:t>
                  </w:r>
                </w:p>
              </w:tc>
              <w:tc>
                <w:tcPr>
                  <w:tcW w:w="1792" w:type="dxa"/>
                </w:tcPr>
                <w:p w14:paraId="43746BB6"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t xml:space="preserve"> &gt; 0,80</w:t>
                  </w:r>
                </w:p>
              </w:tc>
            </w:tr>
            <w:tr w:rsidR="00E95F7F" w:rsidRPr="00823E23" w14:paraId="6875A16D" w14:textId="77777777" w:rsidTr="00335A2F">
              <w:trPr>
                <w:trHeight w:val="252"/>
                <w:jc w:val="center"/>
              </w:trPr>
              <w:tc>
                <w:tcPr>
                  <w:tcW w:w="1966" w:type="dxa"/>
                </w:tcPr>
                <w:p w14:paraId="29532ADF"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t>obesidad generalizada</w:t>
                  </w:r>
                </w:p>
              </w:tc>
              <w:tc>
                <w:tcPr>
                  <w:tcW w:w="1789" w:type="dxa"/>
                </w:tcPr>
                <w:p w14:paraId="76A07012"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rPr>
                      <w:rFonts w:eastAsia="Calibri"/>
                      <w:lang w:val="es-MX"/>
                    </w:rPr>
                    <w:t xml:space="preserve"> </w:t>
                  </w:r>
                  <w:r w:rsidRPr="00823E23">
                    <w:t>≤ 0,95</w:t>
                  </w:r>
                </w:p>
              </w:tc>
              <w:tc>
                <w:tcPr>
                  <w:tcW w:w="1792" w:type="dxa"/>
                </w:tcPr>
                <w:p w14:paraId="03F85230" w14:textId="77777777" w:rsidR="00E95F7F" w:rsidRPr="00823E23" w:rsidRDefault="00E95F7F" w:rsidP="00D00AD6">
                  <w:pPr>
                    <w:framePr w:hSpace="141" w:wrap="around" w:vAnchor="text" w:hAnchor="margin" w:y="186"/>
                    <w:spacing w:before="400" w:after="21" w:line="360" w:lineRule="auto"/>
                    <w:rPr>
                      <w:rFonts w:eastAsia="Calibri"/>
                      <w:lang w:val="es-MX"/>
                    </w:rPr>
                  </w:pPr>
                  <w:r w:rsidRPr="00823E23">
                    <w:t>≤ 0,80</w:t>
                  </w:r>
                </w:p>
              </w:tc>
            </w:tr>
          </w:tbl>
          <w:p w14:paraId="03BEAFF6" w14:textId="77777777" w:rsidR="00E95F7F" w:rsidRPr="00823E23" w:rsidRDefault="00E95F7F" w:rsidP="00E95F7F">
            <w:pPr>
              <w:pStyle w:val="ListParagraph"/>
              <w:numPr>
                <w:ilvl w:val="0"/>
                <w:numId w:val="14"/>
              </w:numPr>
              <w:spacing w:before="400" w:after="21" w:line="360" w:lineRule="auto"/>
              <w:jc w:val="both"/>
              <w:rPr>
                <w:b/>
                <w:bCs/>
                <w:lang w:val="es-MX"/>
              </w:rPr>
            </w:pPr>
            <w:r w:rsidRPr="00823E23">
              <w:rPr>
                <w:b/>
                <w:bCs/>
                <w:lang w:val="es-MX"/>
              </w:rPr>
              <w:t>Clasificación de somatotipo en somatocarta de acuerdo con su posición en</w:t>
            </w:r>
            <w:r w:rsidRPr="00823E23">
              <w:rPr>
                <w:lang w:val="es-MX"/>
              </w:rPr>
              <w:t xml:space="preserve"> </w:t>
            </w:r>
            <w:r w:rsidRPr="00823E23">
              <w:rPr>
                <w:lang w:val="es-MX"/>
              </w:rPr>
              <w:fldChar w:fldCharType="begin"/>
            </w:r>
            <w:r w:rsidRPr="00823E23">
              <w:rPr>
                <w:lang w:val="es-MX"/>
              </w:rPr>
              <w:instrText xml:space="preserve"> REF _Ref38925208 \h  \* MERGEFORMAT </w:instrText>
            </w:r>
            <w:r w:rsidRPr="00823E23">
              <w:rPr>
                <w:lang w:val="es-MX"/>
              </w:rPr>
            </w:r>
            <w:r w:rsidRPr="00823E23">
              <w:rPr>
                <w:lang w:val="es-MX"/>
              </w:rPr>
              <w:fldChar w:fldCharType="separate"/>
            </w:r>
            <w:r w:rsidRPr="00823E23">
              <w:t xml:space="preserve">Ilustración </w:t>
            </w:r>
            <w:r>
              <w:rPr>
                <w:noProof/>
              </w:rPr>
              <w:t>4</w:t>
            </w:r>
            <w:r w:rsidRPr="00823E23">
              <w:t xml:space="preserve"> Somatocarta</w:t>
            </w:r>
            <w:r w:rsidRPr="00823E23">
              <w:rPr>
                <w:lang w:val="es-MX"/>
              </w:rPr>
              <w:fldChar w:fldCharType="end"/>
            </w:r>
            <w:r w:rsidRPr="00823E23">
              <w:rPr>
                <w:b/>
                <w:bCs/>
                <w:lang w:val="es-MX"/>
              </w:rPr>
              <w:fldChar w:fldCharType="begin"/>
            </w:r>
            <w:r w:rsidRPr="00823E23">
              <w:rPr>
                <w:b/>
                <w:bCs/>
                <w:lang w:val="es-MX"/>
              </w:rPr>
              <w:instrText xml:space="preserve"> REF _Ref38925208 \h  \* MERGEFORMAT </w:instrText>
            </w:r>
            <w:r w:rsidRPr="00823E23">
              <w:rPr>
                <w:b/>
                <w:bCs/>
                <w:lang w:val="es-MX"/>
              </w:rPr>
            </w:r>
            <w:r w:rsidRPr="00823E23">
              <w:rPr>
                <w:b/>
                <w:bCs/>
                <w:lang w:val="es-MX"/>
              </w:rPr>
              <w:fldChar w:fldCharType="separate"/>
            </w:r>
            <w:r w:rsidRPr="00823E23">
              <w:t xml:space="preserve">Ilustración </w:t>
            </w:r>
            <w:r>
              <w:rPr>
                <w:noProof/>
              </w:rPr>
              <w:t>4</w:t>
            </w:r>
            <w:r w:rsidRPr="00823E23">
              <w:t xml:space="preserve"> Somatocarta</w:t>
            </w:r>
            <w:r w:rsidRPr="00823E23">
              <w:rPr>
                <w:b/>
                <w:bCs/>
                <w:lang w:val="es-MX"/>
              </w:rPr>
              <w:fldChar w:fldCharType="end"/>
            </w:r>
          </w:p>
          <w:p w14:paraId="45713048" w14:textId="77777777" w:rsidR="00E95F7F" w:rsidRPr="00823E23" w:rsidRDefault="00E95F7F" w:rsidP="003B2438">
            <w:pPr>
              <w:spacing w:before="400" w:after="21" w:line="360" w:lineRule="auto"/>
              <w:ind w:left="360"/>
              <w:jc w:val="both"/>
              <w:rPr>
                <w:shd w:val="clear" w:color="auto" w:fill="FAF9F8"/>
              </w:rPr>
            </w:pPr>
            <w:r w:rsidRPr="00823E23">
              <w:rPr>
                <w:shd w:val="clear" w:color="auto" w:fill="FAF9F8"/>
              </w:rPr>
              <w:t>CENTRAL: Ningún componente difiere por más de una unidad entre los otros dos.</w:t>
            </w:r>
          </w:p>
          <w:p w14:paraId="225611AD" w14:textId="77777777" w:rsidR="00E95F7F" w:rsidRPr="00823E23" w:rsidRDefault="00E95F7F" w:rsidP="003B2438">
            <w:pPr>
              <w:spacing w:before="400" w:after="21" w:line="360" w:lineRule="auto"/>
              <w:ind w:left="360"/>
              <w:jc w:val="both"/>
              <w:rPr>
                <w:shd w:val="clear" w:color="auto" w:fill="FAF9F8"/>
              </w:rPr>
            </w:pPr>
            <w:r w:rsidRPr="00823E23">
              <w:rPr>
                <w:shd w:val="clear" w:color="auto" w:fill="FAF9F8"/>
              </w:rPr>
              <w:t>MORFO BALANCEADO: Un componente dominante por más de un punto y los otros dos no difieren por más de medio punto.</w:t>
            </w:r>
          </w:p>
          <w:p w14:paraId="5AF0D351" w14:textId="77777777" w:rsidR="00E95F7F" w:rsidRPr="00823E23" w:rsidRDefault="00E95F7F" w:rsidP="003B2438">
            <w:pPr>
              <w:spacing w:before="400" w:after="21" w:line="360" w:lineRule="auto"/>
              <w:ind w:left="360"/>
              <w:jc w:val="both"/>
              <w:rPr>
                <w:shd w:val="clear" w:color="auto" w:fill="FAF9F8"/>
              </w:rPr>
            </w:pPr>
            <w:r w:rsidRPr="00823E23">
              <w:rPr>
                <w:shd w:val="clear" w:color="auto" w:fill="FAF9F8"/>
              </w:rPr>
              <w:t>MORFO MORFO: Dos componentes dominantes que no difieren entre sí por más de medio punto, anotando primero el mayor de ellos, y un tercer componente con más de un punto de diferencia con el segundo componente.</w:t>
            </w:r>
          </w:p>
          <w:p w14:paraId="63E7B07A" w14:textId="77777777" w:rsidR="00E95F7F" w:rsidRPr="00823E23" w:rsidRDefault="00E95F7F" w:rsidP="003B2438">
            <w:pPr>
              <w:spacing w:before="400" w:after="21" w:line="360" w:lineRule="auto"/>
              <w:ind w:left="360"/>
              <w:jc w:val="both"/>
              <w:rPr>
                <w:b/>
                <w:bCs/>
                <w:lang w:val="es-MX"/>
              </w:rPr>
            </w:pPr>
            <w:r w:rsidRPr="00823E23">
              <w:rPr>
                <w:shd w:val="clear" w:color="auto" w:fill="FAF9F8"/>
              </w:rPr>
              <w:t>MORFO MORFICO: los tres componentes difieren por más de un punto entre sí, siendo MORFO el mayor de ellos.</w:t>
            </w:r>
          </w:p>
        </w:tc>
      </w:tr>
      <w:tr w:rsidR="00E95F7F" w:rsidRPr="00823E23" w14:paraId="2671E75D" w14:textId="77777777" w:rsidTr="00823E23">
        <w:trPr>
          <w:trHeight w:val="700"/>
        </w:trPr>
        <w:tc>
          <w:tcPr>
            <w:tcW w:w="2281" w:type="dxa"/>
          </w:tcPr>
          <w:p w14:paraId="648C2671" w14:textId="77777777" w:rsidR="00E95F7F" w:rsidRPr="00823E23" w:rsidRDefault="00E95F7F" w:rsidP="001F7F98">
            <w:pPr>
              <w:spacing w:before="400" w:after="21" w:line="360" w:lineRule="auto"/>
              <w:ind w:left="60"/>
              <w:rPr>
                <w:b/>
              </w:rPr>
            </w:pPr>
            <w:r w:rsidRPr="00823E23">
              <w:rPr>
                <w:b/>
              </w:rPr>
              <w:t>Necesidad que resuelve</w:t>
            </w:r>
          </w:p>
        </w:tc>
        <w:tc>
          <w:tcPr>
            <w:tcW w:w="6749" w:type="dxa"/>
          </w:tcPr>
          <w:p w14:paraId="6FABA1FA" w14:textId="77777777" w:rsidR="00E95F7F" w:rsidRPr="00823E23" w:rsidRDefault="00E95F7F" w:rsidP="00293FA9">
            <w:pPr>
              <w:spacing w:before="400" w:after="21" w:line="360" w:lineRule="auto"/>
              <w:ind w:left="60"/>
              <w:jc w:val="both"/>
            </w:pPr>
            <w:r w:rsidRPr="00823E23">
              <w:t>Conocer un estimado de la composición corporal y la evaluación del paciente.</w:t>
            </w:r>
          </w:p>
        </w:tc>
      </w:tr>
      <w:tr w:rsidR="00E95F7F" w:rsidRPr="00823E23" w14:paraId="35299162" w14:textId="77777777" w:rsidTr="00823E23">
        <w:trPr>
          <w:trHeight w:val="700"/>
        </w:trPr>
        <w:tc>
          <w:tcPr>
            <w:tcW w:w="2281" w:type="dxa"/>
          </w:tcPr>
          <w:p w14:paraId="7AC591DB" w14:textId="77777777" w:rsidR="00E95F7F" w:rsidRPr="00823E23" w:rsidRDefault="00E95F7F" w:rsidP="001F7F98">
            <w:pPr>
              <w:spacing w:before="400" w:after="21" w:line="360" w:lineRule="auto"/>
              <w:ind w:left="60"/>
              <w:rPr>
                <w:b/>
              </w:rPr>
            </w:pPr>
            <w:r w:rsidRPr="00823E23">
              <w:rPr>
                <w:b/>
              </w:rPr>
              <w:t xml:space="preserve">Métrica de satisfacción </w:t>
            </w:r>
          </w:p>
        </w:tc>
        <w:tc>
          <w:tcPr>
            <w:tcW w:w="6749" w:type="dxa"/>
          </w:tcPr>
          <w:p w14:paraId="08796BCF" w14:textId="77777777" w:rsidR="00E95F7F" w:rsidRPr="00823E23" w:rsidRDefault="00E95F7F" w:rsidP="00293FA9">
            <w:pPr>
              <w:spacing w:before="400" w:after="21" w:line="360" w:lineRule="auto"/>
              <w:ind w:left="60"/>
              <w:jc w:val="both"/>
            </w:pPr>
            <w:r w:rsidRPr="00823E23">
              <w:t>Se realiza la estimación de la composición corporal a partir de las fórmulas e índices proporcionados.</w:t>
            </w:r>
          </w:p>
        </w:tc>
      </w:tr>
    </w:tbl>
    <w:p w14:paraId="16BB2463" w14:textId="77777777" w:rsidR="00E95F7F" w:rsidRDefault="00E95F7F" w:rsidP="00293FA9">
      <w:pPr>
        <w:spacing w:before="400" w:after="21" w:line="360" w:lineRule="auto"/>
      </w:pPr>
    </w:p>
    <w:tbl>
      <w:tblPr>
        <w:tblStyle w:val="GridTable2"/>
        <w:tblW w:w="9030" w:type="dxa"/>
        <w:tblLayout w:type="fixed"/>
        <w:tblLook w:val="0600" w:firstRow="0" w:lastRow="0" w:firstColumn="0" w:lastColumn="0" w:noHBand="1" w:noVBand="1"/>
      </w:tblPr>
      <w:tblGrid>
        <w:gridCol w:w="2280"/>
        <w:gridCol w:w="6750"/>
      </w:tblGrid>
      <w:tr w:rsidR="00E95F7F" w:rsidRPr="00823E23" w14:paraId="690908F2" w14:textId="77777777" w:rsidTr="00823E23">
        <w:trPr>
          <w:trHeight w:val="440"/>
        </w:trPr>
        <w:tc>
          <w:tcPr>
            <w:tcW w:w="9030" w:type="dxa"/>
            <w:gridSpan w:val="2"/>
          </w:tcPr>
          <w:p w14:paraId="246F9DE4" w14:textId="77777777" w:rsidR="00E95F7F" w:rsidRPr="00823E23" w:rsidRDefault="00E95F7F" w:rsidP="00293FA9">
            <w:pPr>
              <w:pStyle w:val="Heading4"/>
              <w:spacing w:before="400" w:after="21" w:line="360" w:lineRule="auto"/>
              <w:ind w:left="60"/>
              <w:jc w:val="both"/>
              <w:outlineLvl w:val="3"/>
              <w:rPr>
                <w:color w:val="auto"/>
                <w:sz w:val="22"/>
                <w:szCs w:val="22"/>
              </w:rPr>
            </w:pPr>
            <w:r w:rsidRPr="00823E23">
              <w:rPr>
                <w:color w:val="auto"/>
                <w:sz w:val="22"/>
                <w:szCs w:val="22"/>
              </w:rPr>
              <w:t>RF6</w:t>
            </w:r>
          </w:p>
        </w:tc>
      </w:tr>
      <w:tr w:rsidR="00E95F7F" w:rsidRPr="00823E23" w14:paraId="6E315B2A" w14:textId="77777777" w:rsidTr="00823E23">
        <w:trPr>
          <w:trHeight w:val="700"/>
        </w:trPr>
        <w:tc>
          <w:tcPr>
            <w:tcW w:w="2280" w:type="dxa"/>
          </w:tcPr>
          <w:p w14:paraId="1AA912F1" w14:textId="77777777" w:rsidR="00E95F7F" w:rsidRPr="00823E23" w:rsidRDefault="00E95F7F" w:rsidP="001F7F98">
            <w:pPr>
              <w:spacing w:before="400" w:after="21" w:line="360" w:lineRule="auto"/>
              <w:ind w:left="60"/>
              <w:rPr>
                <w:b/>
              </w:rPr>
            </w:pPr>
            <w:r w:rsidRPr="00823E23">
              <w:rPr>
                <w:b/>
              </w:rPr>
              <w:t xml:space="preserve">Nombre corto: </w:t>
            </w:r>
          </w:p>
        </w:tc>
        <w:tc>
          <w:tcPr>
            <w:tcW w:w="6750" w:type="dxa"/>
          </w:tcPr>
          <w:p w14:paraId="63487806" w14:textId="77777777" w:rsidR="00E95F7F" w:rsidRPr="00823E23" w:rsidRDefault="00E95F7F" w:rsidP="00293FA9">
            <w:pPr>
              <w:spacing w:before="400" w:after="21" w:line="360" w:lineRule="auto"/>
              <w:ind w:left="60"/>
              <w:jc w:val="both"/>
            </w:pPr>
            <w:r w:rsidRPr="00823E23">
              <w:t>Representar de manera gráfica los cálculos comparativos.</w:t>
            </w:r>
          </w:p>
        </w:tc>
      </w:tr>
      <w:tr w:rsidR="00E95F7F" w:rsidRPr="00823E23" w14:paraId="5C8C044A" w14:textId="77777777" w:rsidTr="00823E23">
        <w:trPr>
          <w:trHeight w:val="700"/>
        </w:trPr>
        <w:tc>
          <w:tcPr>
            <w:tcW w:w="2280" w:type="dxa"/>
          </w:tcPr>
          <w:p w14:paraId="7683440E" w14:textId="77777777" w:rsidR="00E95F7F" w:rsidRPr="00823E23" w:rsidRDefault="00E95F7F" w:rsidP="001F7F98">
            <w:pPr>
              <w:spacing w:before="400" w:after="21" w:line="360" w:lineRule="auto"/>
              <w:ind w:left="60"/>
              <w:rPr>
                <w:b/>
              </w:rPr>
            </w:pPr>
            <w:r w:rsidRPr="00823E23">
              <w:rPr>
                <w:b/>
              </w:rPr>
              <w:t>Estatus:</w:t>
            </w:r>
          </w:p>
        </w:tc>
        <w:tc>
          <w:tcPr>
            <w:tcW w:w="6750" w:type="dxa"/>
          </w:tcPr>
          <w:p w14:paraId="24D6B936" w14:textId="77777777" w:rsidR="00E95F7F" w:rsidRPr="00823E23" w:rsidRDefault="00E95F7F" w:rsidP="00293FA9">
            <w:pPr>
              <w:spacing w:before="400" w:after="21" w:line="360" w:lineRule="auto"/>
              <w:jc w:val="both"/>
              <w:rPr>
                <w:b/>
              </w:rPr>
            </w:pPr>
            <w:r w:rsidRPr="00823E23">
              <w:rPr>
                <w:b/>
              </w:rPr>
              <w:t>Aprobado</w:t>
            </w:r>
          </w:p>
        </w:tc>
      </w:tr>
      <w:tr w:rsidR="00E95F7F" w:rsidRPr="00823E23" w14:paraId="7175876C" w14:textId="77777777" w:rsidTr="00823E23">
        <w:trPr>
          <w:trHeight w:val="760"/>
        </w:trPr>
        <w:tc>
          <w:tcPr>
            <w:tcW w:w="2280" w:type="dxa"/>
          </w:tcPr>
          <w:p w14:paraId="028D6327" w14:textId="77777777" w:rsidR="00E95F7F" w:rsidRPr="00823E23" w:rsidRDefault="00E95F7F" w:rsidP="001F7F98">
            <w:pPr>
              <w:spacing w:before="400" w:after="21" w:line="360" w:lineRule="auto"/>
              <w:ind w:left="60"/>
              <w:rPr>
                <w:b/>
              </w:rPr>
            </w:pPr>
            <w:r w:rsidRPr="00823E23">
              <w:rPr>
                <w:b/>
              </w:rPr>
              <w:t xml:space="preserve">Descripción: </w:t>
            </w:r>
          </w:p>
        </w:tc>
        <w:tc>
          <w:tcPr>
            <w:tcW w:w="6750" w:type="dxa"/>
          </w:tcPr>
          <w:p w14:paraId="05218199" w14:textId="77777777" w:rsidR="00E95F7F" w:rsidRPr="00823E23" w:rsidRDefault="00E95F7F" w:rsidP="00094F27">
            <w:pPr>
              <w:spacing w:before="400" w:after="21" w:line="360" w:lineRule="auto"/>
              <w:ind w:left="60" w:right="152"/>
              <w:jc w:val="both"/>
            </w:pPr>
            <w:r w:rsidRPr="00823E23">
              <w:t xml:space="preserve">Se realizarán las comparaciones en el tiempo sobre las diferentes mediciones de un paciente y serán representadas mediante el uso de gráficas. </w:t>
            </w:r>
          </w:p>
        </w:tc>
      </w:tr>
      <w:tr w:rsidR="00E95F7F" w:rsidRPr="00823E23" w14:paraId="3F416E3A" w14:textId="77777777" w:rsidTr="00823E23">
        <w:trPr>
          <w:trHeight w:val="700"/>
        </w:trPr>
        <w:tc>
          <w:tcPr>
            <w:tcW w:w="2280" w:type="dxa"/>
          </w:tcPr>
          <w:p w14:paraId="44D93DF3" w14:textId="77777777" w:rsidR="00E95F7F" w:rsidRPr="00823E23" w:rsidRDefault="00E95F7F" w:rsidP="001F7F98">
            <w:pPr>
              <w:spacing w:before="400" w:after="21" w:line="360" w:lineRule="auto"/>
              <w:ind w:left="60"/>
              <w:rPr>
                <w:b/>
              </w:rPr>
            </w:pPr>
            <w:r w:rsidRPr="00823E23">
              <w:rPr>
                <w:b/>
              </w:rPr>
              <w:t>Necesidades que resuelve:</w:t>
            </w:r>
          </w:p>
        </w:tc>
        <w:tc>
          <w:tcPr>
            <w:tcW w:w="6750" w:type="dxa"/>
          </w:tcPr>
          <w:p w14:paraId="5D2A6A6B" w14:textId="77777777" w:rsidR="00E95F7F" w:rsidRPr="00823E23" w:rsidRDefault="00E95F7F" w:rsidP="00094F27">
            <w:pPr>
              <w:spacing w:before="400" w:after="21" w:line="360" w:lineRule="auto"/>
              <w:ind w:left="60" w:right="152"/>
              <w:jc w:val="both"/>
            </w:pPr>
            <w:r w:rsidRPr="00823E23">
              <w:t>Visualización gráfica de cambios específicos entre las mediciones realizadas.</w:t>
            </w:r>
          </w:p>
        </w:tc>
      </w:tr>
      <w:tr w:rsidR="00E95F7F" w:rsidRPr="00823E23" w14:paraId="56002CE8" w14:textId="77777777" w:rsidTr="00823E23">
        <w:trPr>
          <w:trHeight w:val="700"/>
        </w:trPr>
        <w:tc>
          <w:tcPr>
            <w:tcW w:w="2280" w:type="dxa"/>
          </w:tcPr>
          <w:p w14:paraId="4C2E7B5D" w14:textId="77777777" w:rsidR="00E95F7F" w:rsidRPr="00823E23" w:rsidRDefault="00E95F7F" w:rsidP="001F7F98">
            <w:pPr>
              <w:spacing w:before="400" w:after="21" w:line="360" w:lineRule="auto"/>
              <w:ind w:left="60"/>
              <w:rPr>
                <w:b/>
              </w:rPr>
            </w:pPr>
            <w:r w:rsidRPr="00823E23">
              <w:rPr>
                <w:b/>
              </w:rPr>
              <w:t>Métrica de satisfacción</w:t>
            </w:r>
          </w:p>
        </w:tc>
        <w:tc>
          <w:tcPr>
            <w:tcW w:w="6750" w:type="dxa"/>
          </w:tcPr>
          <w:p w14:paraId="2E3F85E3" w14:textId="77777777" w:rsidR="00E95F7F" w:rsidRPr="00823E23" w:rsidRDefault="00E95F7F" w:rsidP="00094F27">
            <w:pPr>
              <w:spacing w:before="400" w:after="21" w:line="360" w:lineRule="auto"/>
              <w:ind w:left="60" w:right="152"/>
              <w:jc w:val="both"/>
              <w:rPr>
                <w:lang w:val="es-MX"/>
              </w:rPr>
            </w:pPr>
            <w:r w:rsidRPr="00823E23">
              <w:t>Se muestran correctamente las gráficas comparativas.</w:t>
            </w:r>
          </w:p>
        </w:tc>
      </w:tr>
    </w:tbl>
    <w:p w14:paraId="5FC79925" w14:textId="77777777" w:rsidR="00E95F7F" w:rsidRDefault="00E95F7F" w:rsidP="00293FA9">
      <w:pPr>
        <w:spacing w:before="400" w:after="21" w:line="360" w:lineRule="auto"/>
      </w:pPr>
      <w:bookmarkStart w:id="32" w:name="_3as4poj" w:colFirst="0" w:colLast="0"/>
      <w:bookmarkEnd w:id="32"/>
    </w:p>
    <w:p w14:paraId="074B0A9E" w14:textId="77777777" w:rsidR="00E95F7F" w:rsidRDefault="00E95F7F">
      <w:r>
        <w:br w:type="page"/>
      </w:r>
    </w:p>
    <w:tbl>
      <w:tblPr>
        <w:tblStyle w:val="GridTable2"/>
        <w:tblW w:w="9030" w:type="dxa"/>
        <w:tblLayout w:type="fixed"/>
        <w:tblLook w:val="0600" w:firstRow="0" w:lastRow="0" w:firstColumn="0" w:lastColumn="0" w:noHBand="1" w:noVBand="1"/>
      </w:tblPr>
      <w:tblGrid>
        <w:gridCol w:w="2281"/>
        <w:gridCol w:w="6749"/>
      </w:tblGrid>
      <w:tr w:rsidR="00E95F7F" w:rsidRPr="00823E23" w14:paraId="76286391" w14:textId="77777777" w:rsidTr="00823E23">
        <w:trPr>
          <w:trHeight w:val="440"/>
        </w:trPr>
        <w:tc>
          <w:tcPr>
            <w:tcW w:w="9030" w:type="dxa"/>
            <w:gridSpan w:val="2"/>
          </w:tcPr>
          <w:p w14:paraId="64E311A2" w14:textId="77777777" w:rsidR="00E95F7F" w:rsidRPr="00823E23" w:rsidRDefault="00E95F7F" w:rsidP="00293FA9">
            <w:pPr>
              <w:pStyle w:val="Heading4"/>
              <w:spacing w:before="400" w:after="21" w:line="360" w:lineRule="auto"/>
              <w:ind w:left="60"/>
              <w:jc w:val="both"/>
              <w:outlineLvl w:val="3"/>
              <w:rPr>
                <w:color w:val="auto"/>
                <w:sz w:val="22"/>
                <w:szCs w:val="22"/>
              </w:rPr>
            </w:pPr>
            <w:bookmarkStart w:id="33" w:name="_2p2csry" w:colFirst="0" w:colLast="0"/>
            <w:bookmarkStart w:id="34" w:name="_147n2zr" w:colFirst="0" w:colLast="0"/>
            <w:bookmarkEnd w:id="33"/>
            <w:bookmarkEnd w:id="34"/>
            <w:r w:rsidRPr="00823E23">
              <w:rPr>
                <w:color w:val="auto"/>
                <w:sz w:val="22"/>
                <w:szCs w:val="22"/>
              </w:rPr>
              <w:t>RF7</w:t>
            </w:r>
          </w:p>
        </w:tc>
      </w:tr>
      <w:tr w:rsidR="00E95F7F" w:rsidRPr="00823E23" w14:paraId="399D4302" w14:textId="77777777" w:rsidTr="00823E23">
        <w:trPr>
          <w:trHeight w:val="700"/>
        </w:trPr>
        <w:tc>
          <w:tcPr>
            <w:tcW w:w="2281" w:type="dxa"/>
          </w:tcPr>
          <w:p w14:paraId="0680AB37" w14:textId="77777777" w:rsidR="00E95F7F" w:rsidRPr="00823E23" w:rsidRDefault="00E95F7F" w:rsidP="001F7F98">
            <w:pPr>
              <w:spacing w:before="400" w:after="21" w:line="360" w:lineRule="auto"/>
              <w:ind w:left="60"/>
              <w:rPr>
                <w:b/>
              </w:rPr>
            </w:pPr>
            <w:r w:rsidRPr="00823E23">
              <w:rPr>
                <w:b/>
              </w:rPr>
              <w:t>Nombre corto</w:t>
            </w:r>
          </w:p>
        </w:tc>
        <w:tc>
          <w:tcPr>
            <w:tcW w:w="6749" w:type="dxa"/>
          </w:tcPr>
          <w:p w14:paraId="11350213" w14:textId="77777777" w:rsidR="00E95F7F" w:rsidRPr="00823E23" w:rsidRDefault="00E95F7F" w:rsidP="00293FA9">
            <w:pPr>
              <w:spacing w:before="400" w:after="21" w:line="360" w:lineRule="auto"/>
              <w:ind w:left="60"/>
              <w:jc w:val="both"/>
            </w:pPr>
            <w:r w:rsidRPr="00823E23">
              <w:t>Sugerir el deporte idóneo de acuerdo con la función corporal.</w:t>
            </w:r>
          </w:p>
        </w:tc>
      </w:tr>
      <w:tr w:rsidR="00E95F7F" w:rsidRPr="00823E23" w14:paraId="4EC44A5F" w14:textId="77777777" w:rsidTr="00823E23">
        <w:trPr>
          <w:trHeight w:val="700"/>
        </w:trPr>
        <w:tc>
          <w:tcPr>
            <w:tcW w:w="2281" w:type="dxa"/>
          </w:tcPr>
          <w:p w14:paraId="61206EBA" w14:textId="77777777" w:rsidR="00E95F7F" w:rsidRPr="00823E23" w:rsidRDefault="00E95F7F" w:rsidP="001F7F98">
            <w:pPr>
              <w:spacing w:before="400" w:after="21" w:line="360" w:lineRule="auto"/>
              <w:ind w:left="60"/>
              <w:rPr>
                <w:b/>
              </w:rPr>
            </w:pPr>
            <w:r w:rsidRPr="00823E23">
              <w:rPr>
                <w:b/>
              </w:rPr>
              <w:t>Estatus</w:t>
            </w:r>
          </w:p>
        </w:tc>
        <w:tc>
          <w:tcPr>
            <w:tcW w:w="6749" w:type="dxa"/>
          </w:tcPr>
          <w:p w14:paraId="3444CEF5" w14:textId="77777777" w:rsidR="00E95F7F" w:rsidRPr="00823E23" w:rsidRDefault="00E95F7F" w:rsidP="00293FA9">
            <w:pPr>
              <w:spacing w:before="400" w:after="21" w:line="360" w:lineRule="auto"/>
              <w:jc w:val="both"/>
              <w:rPr>
                <w:b/>
              </w:rPr>
            </w:pPr>
            <w:r w:rsidRPr="00823E23">
              <w:rPr>
                <w:b/>
              </w:rPr>
              <w:t>Aprobado</w:t>
            </w:r>
          </w:p>
        </w:tc>
      </w:tr>
      <w:tr w:rsidR="00E95F7F" w:rsidRPr="00823E23" w14:paraId="4F1CF0C4" w14:textId="77777777" w:rsidTr="00823E23">
        <w:trPr>
          <w:trHeight w:val="760"/>
        </w:trPr>
        <w:tc>
          <w:tcPr>
            <w:tcW w:w="2281" w:type="dxa"/>
          </w:tcPr>
          <w:p w14:paraId="5B65EF48" w14:textId="77777777" w:rsidR="00E95F7F" w:rsidRPr="00823E23" w:rsidRDefault="00E95F7F" w:rsidP="001F7F98">
            <w:pPr>
              <w:spacing w:before="400" w:after="21" w:line="360" w:lineRule="auto"/>
              <w:ind w:left="60"/>
              <w:rPr>
                <w:b/>
              </w:rPr>
            </w:pPr>
            <w:r w:rsidRPr="00823E23">
              <w:rPr>
                <w:b/>
              </w:rPr>
              <w:t>Descripción</w:t>
            </w:r>
          </w:p>
        </w:tc>
        <w:tc>
          <w:tcPr>
            <w:tcW w:w="6749" w:type="dxa"/>
          </w:tcPr>
          <w:p w14:paraId="70999603" w14:textId="77777777" w:rsidR="00E95F7F" w:rsidRPr="00823E23" w:rsidRDefault="00E95F7F" w:rsidP="00293FA9">
            <w:pPr>
              <w:spacing w:before="400" w:after="21" w:line="360" w:lineRule="auto"/>
              <w:ind w:left="60"/>
              <w:jc w:val="both"/>
            </w:pPr>
            <w:r w:rsidRPr="00823E23">
              <w:t>Ya teniendo la evaluación del paciente, sugerir los deportes que se beneficien del somatotipo y pliegues del paciente de acuerdo con los índices mostrados en el Anexo 1 de este documento.</w:t>
            </w:r>
          </w:p>
        </w:tc>
      </w:tr>
      <w:tr w:rsidR="00E95F7F" w:rsidRPr="00823E23" w14:paraId="4BFB58A5" w14:textId="77777777" w:rsidTr="00823E23">
        <w:trPr>
          <w:trHeight w:val="700"/>
        </w:trPr>
        <w:tc>
          <w:tcPr>
            <w:tcW w:w="2281" w:type="dxa"/>
          </w:tcPr>
          <w:p w14:paraId="244D7CD3" w14:textId="77777777" w:rsidR="00E95F7F" w:rsidRPr="00823E23" w:rsidRDefault="00E95F7F" w:rsidP="001F7F98">
            <w:pPr>
              <w:spacing w:before="400" w:after="21" w:line="360" w:lineRule="auto"/>
              <w:ind w:left="60"/>
              <w:rPr>
                <w:b/>
              </w:rPr>
            </w:pPr>
            <w:r w:rsidRPr="00823E23">
              <w:rPr>
                <w:b/>
              </w:rPr>
              <w:t>Necesidad que resuelve</w:t>
            </w:r>
          </w:p>
        </w:tc>
        <w:tc>
          <w:tcPr>
            <w:tcW w:w="6749" w:type="dxa"/>
          </w:tcPr>
          <w:p w14:paraId="4BBA7A87" w14:textId="77777777" w:rsidR="00E95F7F" w:rsidRPr="00823E23" w:rsidRDefault="00E95F7F" w:rsidP="00293FA9">
            <w:pPr>
              <w:spacing w:before="400" w:after="21" w:line="360" w:lineRule="auto"/>
              <w:ind w:left="60"/>
              <w:jc w:val="both"/>
            </w:pPr>
            <w:r w:rsidRPr="00823E23">
              <w:t>La detección del deporte adecuado para el paciente.</w:t>
            </w:r>
          </w:p>
        </w:tc>
      </w:tr>
      <w:tr w:rsidR="00E95F7F" w:rsidRPr="00823E23" w14:paraId="2C19477D" w14:textId="77777777" w:rsidTr="00823E23">
        <w:trPr>
          <w:trHeight w:val="700"/>
        </w:trPr>
        <w:tc>
          <w:tcPr>
            <w:tcW w:w="2281" w:type="dxa"/>
          </w:tcPr>
          <w:p w14:paraId="04849659" w14:textId="77777777" w:rsidR="00E95F7F" w:rsidRPr="00823E23" w:rsidRDefault="00E95F7F" w:rsidP="001F7F98">
            <w:pPr>
              <w:spacing w:before="400" w:after="21" w:line="360" w:lineRule="auto"/>
              <w:ind w:left="60"/>
              <w:rPr>
                <w:b/>
              </w:rPr>
            </w:pPr>
            <w:r w:rsidRPr="00823E23">
              <w:rPr>
                <w:b/>
              </w:rPr>
              <w:t xml:space="preserve">Métrica de satisfacción </w:t>
            </w:r>
          </w:p>
        </w:tc>
        <w:tc>
          <w:tcPr>
            <w:tcW w:w="6749" w:type="dxa"/>
          </w:tcPr>
          <w:p w14:paraId="6D889717" w14:textId="77777777" w:rsidR="00E95F7F" w:rsidRPr="00823E23" w:rsidRDefault="00E95F7F" w:rsidP="00293FA9">
            <w:pPr>
              <w:spacing w:before="400" w:after="21" w:line="360" w:lineRule="auto"/>
              <w:ind w:left="60"/>
              <w:jc w:val="both"/>
            </w:pPr>
            <w:r w:rsidRPr="00823E23">
              <w:t>El análisis de la información sugiere la funcionalidad más adecuada.</w:t>
            </w:r>
          </w:p>
        </w:tc>
      </w:tr>
    </w:tbl>
    <w:p w14:paraId="60D8633F" w14:textId="77777777" w:rsidR="00E95F7F" w:rsidRDefault="00E95F7F" w:rsidP="00293FA9">
      <w:pPr>
        <w:spacing w:before="400" w:after="21" w:line="360" w:lineRule="auto"/>
      </w:pPr>
    </w:p>
    <w:p w14:paraId="686443BF" w14:textId="77777777" w:rsidR="00E95F7F" w:rsidRDefault="00E95F7F" w:rsidP="00B4552A">
      <w:r>
        <w:br w:type="page"/>
      </w:r>
    </w:p>
    <w:tbl>
      <w:tblPr>
        <w:tblStyle w:val="GridTable2"/>
        <w:tblW w:w="9030" w:type="dxa"/>
        <w:tblLayout w:type="fixed"/>
        <w:tblLook w:val="0600" w:firstRow="0" w:lastRow="0" w:firstColumn="0" w:lastColumn="0" w:noHBand="1" w:noVBand="1"/>
      </w:tblPr>
      <w:tblGrid>
        <w:gridCol w:w="2281"/>
        <w:gridCol w:w="6749"/>
      </w:tblGrid>
      <w:tr w:rsidR="00E95F7F" w:rsidRPr="00823E23" w14:paraId="1E45A4F7" w14:textId="77777777" w:rsidTr="00823E23">
        <w:trPr>
          <w:trHeight w:val="440"/>
        </w:trPr>
        <w:tc>
          <w:tcPr>
            <w:tcW w:w="9030" w:type="dxa"/>
            <w:gridSpan w:val="2"/>
          </w:tcPr>
          <w:p w14:paraId="6987EAC0" w14:textId="77777777" w:rsidR="00E95F7F" w:rsidRPr="00823E23" w:rsidRDefault="00E95F7F" w:rsidP="00293FA9">
            <w:pPr>
              <w:pStyle w:val="Heading4"/>
              <w:spacing w:before="400" w:after="21" w:line="360" w:lineRule="auto"/>
              <w:ind w:left="60"/>
              <w:jc w:val="both"/>
              <w:outlineLvl w:val="3"/>
              <w:rPr>
                <w:color w:val="auto"/>
                <w:sz w:val="22"/>
                <w:szCs w:val="22"/>
              </w:rPr>
            </w:pPr>
            <w:r w:rsidRPr="00823E23">
              <w:rPr>
                <w:color w:val="auto"/>
                <w:sz w:val="22"/>
                <w:szCs w:val="22"/>
              </w:rPr>
              <w:t>RF8</w:t>
            </w:r>
          </w:p>
        </w:tc>
      </w:tr>
      <w:tr w:rsidR="00E95F7F" w:rsidRPr="00823E23" w14:paraId="2BA674D3" w14:textId="77777777" w:rsidTr="00823E23">
        <w:trPr>
          <w:trHeight w:val="700"/>
        </w:trPr>
        <w:tc>
          <w:tcPr>
            <w:tcW w:w="2281" w:type="dxa"/>
          </w:tcPr>
          <w:p w14:paraId="70D649B4" w14:textId="77777777" w:rsidR="00E95F7F" w:rsidRPr="00823E23" w:rsidRDefault="00E95F7F" w:rsidP="00B4552A">
            <w:pPr>
              <w:spacing w:before="400" w:after="21" w:line="360" w:lineRule="auto"/>
              <w:ind w:left="60"/>
              <w:rPr>
                <w:b/>
              </w:rPr>
            </w:pPr>
            <w:r w:rsidRPr="00823E23">
              <w:rPr>
                <w:b/>
              </w:rPr>
              <w:t>Nombre corto</w:t>
            </w:r>
          </w:p>
        </w:tc>
        <w:tc>
          <w:tcPr>
            <w:tcW w:w="6749" w:type="dxa"/>
          </w:tcPr>
          <w:p w14:paraId="67D68483" w14:textId="77777777" w:rsidR="00E95F7F" w:rsidRPr="00823E23" w:rsidRDefault="00E95F7F" w:rsidP="00293FA9">
            <w:pPr>
              <w:spacing w:before="400" w:after="21" w:line="360" w:lineRule="auto"/>
              <w:ind w:left="60"/>
              <w:jc w:val="both"/>
              <w:rPr>
                <w:highlight w:val="yellow"/>
              </w:rPr>
            </w:pPr>
            <w:r w:rsidRPr="00823E23">
              <w:t>Generar la somatocarta del paciente.</w:t>
            </w:r>
          </w:p>
        </w:tc>
      </w:tr>
      <w:tr w:rsidR="00E95F7F" w:rsidRPr="00823E23" w14:paraId="249BE75A" w14:textId="77777777" w:rsidTr="00823E23">
        <w:trPr>
          <w:trHeight w:val="700"/>
        </w:trPr>
        <w:tc>
          <w:tcPr>
            <w:tcW w:w="2281" w:type="dxa"/>
          </w:tcPr>
          <w:p w14:paraId="2BDC9753" w14:textId="77777777" w:rsidR="00E95F7F" w:rsidRPr="00823E23" w:rsidRDefault="00E95F7F" w:rsidP="00B4552A">
            <w:pPr>
              <w:spacing w:before="400" w:after="21" w:line="360" w:lineRule="auto"/>
              <w:ind w:left="60"/>
              <w:rPr>
                <w:b/>
              </w:rPr>
            </w:pPr>
            <w:r w:rsidRPr="00823E23">
              <w:rPr>
                <w:b/>
              </w:rPr>
              <w:t>Estatus</w:t>
            </w:r>
          </w:p>
        </w:tc>
        <w:tc>
          <w:tcPr>
            <w:tcW w:w="6749" w:type="dxa"/>
          </w:tcPr>
          <w:p w14:paraId="48A6085E" w14:textId="77777777" w:rsidR="00E95F7F" w:rsidRPr="00823E23" w:rsidRDefault="00E95F7F" w:rsidP="00293FA9">
            <w:pPr>
              <w:spacing w:before="400" w:after="21" w:line="360" w:lineRule="auto"/>
              <w:jc w:val="both"/>
              <w:rPr>
                <w:b/>
              </w:rPr>
            </w:pPr>
            <w:r w:rsidRPr="00823E23">
              <w:rPr>
                <w:b/>
              </w:rPr>
              <w:t>Aprobado</w:t>
            </w:r>
          </w:p>
        </w:tc>
      </w:tr>
      <w:tr w:rsidR="00E95F7F" w:rsidRPr="00823E23" w14:paraId="76E05FF4" w14:textId="77777777" w:rsidTr="00823E23">
        <w:trPr>
          <w:trHeight w:val="760"/>
        </w:trPr>
        <w:tc>
          <w:tcPr>
            <w:tcW w:w="2281" w:type="dxa"/>
          </w:tcPr>
          <w:p w14:paraId="0C071C13" w14:textId="77777777" w:rsidR="00E95F7F" w:rsidRPr="00823E23" w:rsidRDefault="00E95F7F" w:rsidP="00B4552A">
            <w:pPr>
              <w:spacing w:before="400" w:after="21" w:line="360" w:lineRule="auto"/>
              <w:ind w:left="60"/>
              <w:rPr>
                <w:b/>
              </w:rPr>
            </w:pPr>
            <w:r w:rsidRPr="00823E23">
              <w:rPr>
                <w:b/>
              </w:rPr>
              <w:t>Descripción</w:t>
            </w:r>
          </w:p>
        </w:tc>
        <w:tc>
          <w:tcPr>
            <w:tcW w:w="6749" w:type="dxa"/>
          </w:tcPr>
          <w:p w14:paraId="07CCB71C" w14:textId="77777777" w:rsidR="00E95F7F" w:rsidRPr="00823E23" w:rsidRDefault="00E95F7F" w:rsidP="00293FA9">
            <w:pPr>
              <w:spacing w:before="400" w:after="21" w:line="360" w:lineRule="auto"/>
              <w:jc w:val="both"/>
            </w:pPr>
            <w:r w:rsidRPr="00823E23">
              <w:t>Generar la representación gráfica del somatotipo del paciente, esta representación se ve presente en la somatocarta.</w:t>
            </w:r>
          </w:p>
          <w:p w14:paraId="5399551C" w14:textId="77777777" w:rsidR="00E95F7F" w:rsidRPr="00823E23" w:rsidRDefault="00E95F7F" w:rsidP="00293FA9">
            <w:pPr>
              <w:spacing w:before="400" w:after="21" w:line="360" w:lineRule="auto"/>
              <w:jc w:val="both"/>
            </w:pPr>
            <w:r w:rsidRPr="00823E23">
              <w:t>La representación gráfica de la Somatocarta deberá ser como la siguiente:</w:t>
            </w:r>
          </w:p>
          <w:p w14:paraId="3C62E5E5" w14:textId="77777777" w:rsidR="00E95F7F" w:rsidRPr="00823E23" w:rsidRDefault="00E95F7F" w:rsidP="003B2438">
            <w:pPr>
              <w:keepNext/>
              <w:spacing w:before="400" w:after="21" w:line="360" w:lineRule="auto"/>
              <w:jc w:val="both"/>
            </w:pPr>
            <w:r w:rsidRPr="00823E23">
              <w:rPr>
                <w:noProof/>
              </w:rPr>
              <w:drawing>
                <wp:inline distT="0" distB="0" distL="0" distR="0" wp14:anchorId="1A60BD67" wp14:editId="0C4EE55F">
                  <wp:extent cx="3802480" cy="3171825"/>
                  <wp:effectExtent l="0" t="0" r="7620" b="0"/>
                  <wp:docPr id="40" name="Imagen 10" descr="Qué es el somatotipo, cuál es el tuyo y para qué si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es el somatotipo, cuál es el tuyo y para qué sirv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02658" cy="3171973"/>
                          </a:xfrm>
                          <a:prstGeom prst="rect">
                            <a:avLst/>
                          </a:prstGeom>
                          <a:noFill/>
                          <a:ln>
                            <a:noFill/>
                          </a:ln>
                        </pic:spPr>
                      </pic:pic>
                    </a:graphicData>
                  </a:graphic>
                </wp:inline>
              </w:drawing>
            </w:r>
          </w:p>
          <w:p w14:paraId="391A4A0C" w14:textId="77777777" w:rsidR="00E95F7F" w:rsidRPr="00823E23" w:rsidRDefault="00E95F7F" w:rsidP="003B2438">
            <w:pPr>
              <w:pStyle w:val="Caption"/>
              <w:jc w:val="both"/>
              <w:rPr>
                <w:color w:val="auto"/>
              </w:rPr>
            </w:pPr>
            <w:bookmarkStart w:id="35" w:name="_Ref38925208"/>
            <w:r w:rsidRPr="00823E23">
              <w:rPr>
                <w:color w:val="auto"/>
              </w:rPr>
              <w:t xml:space="preserve">Ilustración </w:t>
            </w:r>
            <w:r w:rsidRPr="00823E23">
              <w:rPr>
                <w:color w:val="auto"/>
              </w:rPr>
              <w:fldChar w:fldCharType="begin"/>
            </w:r>
            <w:r w:rsidRPr="00823E23">
              <w:rPr>
                <w:color w:val="auto"/>
              </w:rPr>
              <w:instrText xml:space="preserve"> SEQ Ilustración \* ARABIC </w:instrText>
            </w:r>
            <w:r w:rsidRPr="00823E23">
              <w:rPr>
                <w:color w:val="auto"/>
              </w:rPr>
              <w:fldChar w:fldCharType="separate"/>
            </w:r>
            <w:r>
              <w:rPr>
                <w:noProof/>
              </w:rPr>
              <w:t>4</w:t>
            </w:r>
            <w:r w:rsidRPr="00823E23">
              <w:rPr>
                <w:noProof/>
                <w:color w:val="auto"/>
              </w:rPr>
              <w:fldChar w:fldCharType="end"/>
            </w:r>
            <w:r w:rsidRPr="00823E23">
              <w:rPr>
                <w:color w:val="auto"/>
              </w:rPr>
              <w:t xml:space="preserve"> Somatocarta</w:t>
            </w:r>
            <w:bookmarkEnd w:id="35"/>
          </w:p>
          <w:p w14:paraId="40978F9E" w14:textId="77777777" w:rsidR="00E95F7F" w:rsidRPr="00823E23" w:rsidRDefault="00E95F7F" w:rsidP="00293FA9">
            <w:pPr>
              <w:spacing w:before="400" w:after="21" w:line="360" w:lineRule="auto"/>
              <w:jc w:val="both"/>
            </w:pPr>
            <w:r w:rsidRPr="00823E23">
              <w:t>Estableciendo la ubicación del somatotipo de acuerdo con la siguiente ecuación:</w:t>
            </w:r>
          </w:p>
          <w:p w14:paraId="116D7166" w14:textId="77777777" w:rsidR="00E95F7F" w:rsidRPr="00823E23" w:rsidRDefault="00E95F7F" w:rsidP="00293FA9">
            <w:pPr>
              <w:spacing w:before="400" w:after="21" w:line="360" w:lineRule="auto"/>
              <w:jc w:val="both"/>
            </w:pPr>
            <w:r w:rsidRPr="00823E23">
              <w:t>Coord. X</w:t>
            </w:r>
            <w:r w:rsidRPr="00823E23">
              <w:tab/>
              <w:t>Ectomorfia – Endomorfia</w:t>
            </w:r>
          </w:p>
          <w:p w14:paraId="2EA41718" w14:textId="77777777" w:rsidR="00E95F7F" w:rsidRPr="00823E23" w:rsidRDefault="00E95F7F" w:rsidP="00293FA9">
            <w:pPr>
              <w:spacing w:before="400" w:after="21" w:line="360" w:lineRule="auto"/>
              <w:jc w:val="both"/>
            </w:pPr>
            <w:r w:rsidRPr="00823E23">
              <w:t>Coord. Y</w:t>
            </w:r>
            <w:r w:rsidRPr="00823E23">
              <w:tab/>
              <w:t>2 Mesomorfia - (Ectomorfia + Endomorfia)</w:t>
            </w:r>
          </w:p>
          <w:p w14:paraId="6816C0AB" w14:textId="77777777" w:rsidR="00E95F7F" w:rsidRPr="00823E23" w:rsidRDefault="00E95F7F" w:rsidP="00293FA9">
            <w:pPr>
              <w:spacing w:before="400" w:after="21" w:line="360" w:lineRule="auto"/>
              <w:jc w:val="both"/>
            </w:pPr>
            <w:r w:rsidRPr="00823E23">
              <w:rPr>
                <w:rFonts w:eastAsia="Times New Roman"/>
                <w:b/>
                <w:bCs/>
                <w:noProof/>
                <w:szCs w:val="24"/>
                <w:lang w:val="es-MX"/>
              </w:rPr>
              <w:drawing>
                <wp:anchor distT="0" distB="0" distL="114300" distR="114300" simplePos="0" relativeHeight="251673608" behindDoc="0" locked="0" layoutInCell="1" allowOverlap="1" wp14:anchorId="49C235E4" wp14:editId="3A9A5780">
                  <wp:simplePos x="0" y="0"/>
                  <wp:positionH relativeFrom="column">
                    <wp:posOffset>299175</wp:posOffset>
                  </wp:positionH>
                  <wp:positionV relativeFrom="paragraph">
                    <wp:posOffset>157298</wp:posOffset>
                  </wp:positionV>
                  <wp:extent cx="2609850" cy="342900"/>
                  <wp:effectExtent l="0" t="0" r="0" b="0"/>
                  <wp:wrapNone/>
                  <wp:docPr id="42" name="Imagen 11">
                    <a:extLst xmlns:a="http://schemas.openxmlformats.org/drawingml/2006/main">
                      <a:ext uri="{FF2B5EF4-FFF2-40B4-BE49-F238E27FC236}">
                        <a16:creationId xmlns:a16="http://schemas.microsoft.com/office/drawing/2014/main" id="{001ED251-CA38-44F2-830C-ACAD518B1200}"/>
                      </a:ext>
                    </a:extLst>
                  </wp:docPr>
                  <wp:cNvGraphicFramePr/>
                  <a:graphic xmlns:a="http://schemas.openxmlformats.org/drawingml/2006/main">
                    <a:graphicData uri="http://schemas.openxmlformats.org/drawingml/2006/picture">
                      <pic:pic xmlns:pic="http://schemas.openxmlformats.org/drawingml/2006/picture">
                        <pic:nvPicPr>
                          <pic:cNvPr id="2" name="Object 1">
                            <a:extLst>
                              <a:ext uri="{FF2B5EF4-FFF2-40B4-BE49-F238E27FC236}">
                                <a16:creationId xmlns:a16="http://schemas.microsoft.com/office/drawing/2014/main" id="{001ED251-CA38-44F2-830C-ACAD518B1200}"/>
                              </a:ext>
                            </a:extLst>
                          </pic:cNvPr>
                          <pic:cNvPicPr>
                            <a:picLocks noChangeAspect="1"/>
                          </pic:cNvPicPr>
                        </pic:nvPicPr>
                        <pic:blipFill>
                          <a:blip r:embed="rId16"/>
                          <a:stretch>
                            <a:fillRect/>
                          </a:stretch>
                        </pic:blipFill>
                        <pic:spPr>
                          <a:xfrm>
                            <a:off x="0" y="0"/>
                            <a:ext cx="2609850" cy="342900"/>
                          </a:xfrm>
                          <a:prstGeom prst="rect">
                            <a:avLst/>
                          </a:prstGeom>
                        </pic:spPr>
                      </pic:pic>
                    </a:graphicData>
                  </a:graphic>
                  <wp14:sizeRelH relativeFrom="page">
                    <wp14:pctWidth>0</wp14:pctWidth>
                  </wp14:sizeRelH>
                  <wp14:sizeRelV relativeFrom="page">
                    <wp14:pctHeight>0</wp14:pctHeight>
                  </wp14:sizeRelV>
                </wp:anchor>
              </w:drawing>
            </w:r>
          </w:p>
          <w:p w14:paraId="4BEA4EDD" w14:textId="77777777" w:rsidR="00E95F7F" w:rsidRPr="00823E23" w:rsidRDefault="00E95F7F" w:rsidP="003B2438">
            <w:pPr>
              <w:jc w:val="both"/>
              <w:rPr>
                <w:rFonts w:eastAsia="Times New Roman"/>
                <w:sz w:val="20"/>
                <w:szCs w:val="20"/>
                <w:lang w:val="es-MX"/>
              </w:rPr>
            </w:pPr>
            <w:r w:rsidRPr="00823E23">
              <w:rPr>
                <w:rFonts w:eastAsia="Times New Roman"/>
                <w:sz w:val="20"/>
                <w:szCs w:val="20"/>
                <w:lang w:val="es-MX"/>
              </w:rPr>
              <w:t>Si el valor de SDD es mayor que 2, se pueden considerar significativamente distanciados (p&lt;0.05).</w:t>
            </w:r>
          </w:p>
        </w:tc>
      </w:tr>
      <w:tr w:rsidR="00E95F7F" w:rsidRPr="00823E23" w14:paraId="5AEA527B" w14:textId="77777777" w:rsidTr="00823E23">
        <w:trPr>
          <w:trHeight w:val="700"/>
        </w:trPr>
        <w:tc>
          <w:tcPr>
            <w:tcW w:w="2281" w:type="dxa"/>
          </w:tcPr>
          <w:p w14:paraId="18CE1485" w14:textId="77777777" w:rsidR="00E95F7F" w:rsidRPr="00823E23" w:rsidRDefault="00E95F7F" w:rsidP="00B4552A">
            <w:pPr>
              <w:spacing w:before="400" w:after="21" w:line="360" w:lineRule="auto"/>
              <w:ind w:left="60"/>
              <w:rPr>
                <w:b/>
              </w:rPr>
            </w:pPr>
            <w:r w:rsidRPr="00823E23">
              <w:rPr>
                <w:b/>
              </w:rPr>
              <w:t>Necesidad que resuelve</w:t>
            </w:r>
          </w:p>
        </w:tc>
        <w:tc>
          <w:tcPr>
            <w:tcW w:w="6749" w:type="dxa"/>
          </w:tcPr>
          <w:p w14:paraId="34F5F5FA" w14:textId="77777777" w:rsidR="00E95F7F" w:rsidRPr="00823E23" w:rsidRDefault="00E95F7F" w:rsidP="00293FA9">
            <w:pPr>
              <w:spacing w:before="400" w:after="21" w:line="360" w:lineRule="auto"/>
              <w:ind w:left="60"/>
              <w:jc w:val="both"/>
            </w:pPr>
            <w:r w:rsidRPr="00823E23">
              <w:t>Representa de manera gráfica el somatotipo y permite la visualización del estado actual del paciente y el estado final deseado.</w:t>
            </w:r>
          </w:p>
        </w:tc>
      </w:tr>
      <w:tr w:rsidR="00E95F7F" w:rsidRPr="00823E23" w14:paraId="0B1F4E23" w14:textId="77777777" w:rsidTr="00823E23">
        <w:trPr>
          <w:trHeight w:val="700"/>
        </w:trPr>
        <w:tc>
          <w:tcPr>
            <w:tcW w:w="2281" w:type="dxa"/>
          </w:tcPr>
          <w:p w14:paraId="6A6B30A4" w14:textId="77777777" w:rsidR="00E95F7F" w:rsidRPr="00823E23" w:rsidRDefault="00E95F7F" w:rsidP="00B4552A">
            <w:pPr>
              <w:spacing w:before="400" w:after="21" w:line="360" w:lineRule="auto"/>
              <w:ind w:left="60"/>
              <w:rPr>
                <w:b/>
              </w:rPr>
            </w:pPr>
            <w:r w:rsidRPr="00823E23">
              <w:rPr>
                <w:b/>
              </w:rPr>
              <w:t xml:space="preserve">Métrica de satisfacción </w:t>
            </w:r>
          </w:p>
        </w:tc>
        <w:tc>
          <w:tcPr>
            <w:tcW w:w="6749" w:type="dxa"/>
          </w:tcPr>
          <w:p w14:paraId="2D35FC5D" w14:textId="77777777" w:rsidR="00E95F7F" w:rsidRPr="00823E23" w:rsidRDefault="00E95F7F" w:rsidP="00293FA9">
            <w:pPr>
              <w:spacing w:before="400" w:after="21" w:line="360" w:lineRule="auto"/>
              <w:ind w:left="60"/>
              <w:jc w:val="both"/>
            </w:pPr>
            <w:r w:rsidRPr="00823E23">
              <w:t>Visualización de la representación gráfica de la somatocarta.</w:t>
            </w:r>
          </w:p>
        </w:tc>
      </w:tr>
    </w:tbl>
    <w:p w14:paraId="4B0539BB" w14:textId="77777777" w:rsidR="00E95F7F" w:rsidRDefault="00E95F7F" w:rsidP="00293FA9">
      <w:pPr>
        <w:spacing w:before="400" w:after="21" w:line="360" w:lineRule="auto"/>
      </w:pPr>
    </w:p>
    <w:p w14:paraId="22848A6F" w14:textId="77777777" w:rsidR="00E95F7F" w:rsidRDefault="00E95F7F">
      <w:r>
        <w:br w:type="page"/>
      </w:r>
    </w:p>
    <w:tbl>
      <w:tblPr>
        <w:tblStyle w:val="GridTable2"/>
        <w:tblW w:w="9030" w:type="dxa"/>
        <w:tblLayout w:type="fixed"/>
        <w:tblLook w:val="0600" w:firstRow="0" w:lastRow="0" w:firstColumn="0" w:lastColumn="0" w:noHBand="1" w:noVBand="1"/>
      </w:tblPr>
      <w:tblGrid>
        <w:gridCol w:w="2281"/>
        <w:gridCol w:w="6749"/>
      </w:tblGrid>
      <w:tr w:rsidR="00E95F7F" w:rsidRPr="00823E23" w14:paraId="3D88756C" w14:textId="77777777" w:rsidTr="00823E23">
        <w:trPr>
          <w:trHeight w:val="440"/>
        </w:trPr>
        <w:tc>
          <w:tcPr>
            <w:tcW w:w="9030" w:type="dxa"/>
            <w:gridSpan w:val="2"/>
          </w:tcPr>
          <w:p w14:paraId="51BF9373" w14:textId="77777777" w:rsidR="00E95F7F" w:rsidRPr="00823E23" w:rsidRDefault="00E95F7F" w:rsidP="00B4552A">
            <w:pPr>
              <w:pStyle w:val="Heading4"/>
              <w:spacing w:before="400" w:after="21" w:line="360" w:lineRule="auto"/>
              <w:jc w:val="both"/>
              <w:outlineLvl w:val="3"/>
              <w:rPr>
                <w:color w:val="auto"/>
                <w:sz w:val="22"/>
                <w:szCs w:val="22"/>
              </w:rPr>
            </w:pPr>
            <w:r w:rsidRPr="00823E23">
              <w:rPr>
                <w:color w:val="auto"/>
                <w:sz w:val="22"/>
                <w:szCs w:val="22"/>
              </w:rPr>
              <w:t>RF9</w:t>
            </w:r>
          </w:p>
        </w:tc>
      </w:tr>
      <w:tr w:rsidR="00E95F7F" w:rsidRPr="00823E23" w14:paraId="0CCF0739" w14:textId="77777777" w:rsidTr="00823E23">
        <w:trPr>
          <w:trHeight w:val="700"/>
        </w:trPr>
        <w:tc>
          <w:tcPr>
            <w:tcW w:w="2281" w:type="dxa"/>
          </w:tcPr>
          <w:p w14:paraId="370D977D" w14:textId="77777777" w:rsidR="00E95F7F" w:rsidRPr="00823E23" w:rsidRDefault="00E95F7F" w:rsidP="00B4552A">
            <w:pPr>
              <w:spacing w:before="400" w:after="21" w:line="360" w:lineRule="auto"/>
              <w:ind w:left="60"/>
              <w:rPr>
                <w:b/>
              </w:rPr>
            </w:pPr>
            <w:r w:rsidRPr="00823E23">
              <w:rPr>
                <w:b/>
              </w:rPr>
              <w:t>Nombre corto</w:t>
            </w:r>
          </w:p>
        </w:tc>
        <w:tc>
          <w:tcPr>
            <w:tcW w:w="6749" w:type="dxa"/>
          </w:tcPr>
          <w:p w14:paraId="1F79556D" w14:textId="77777777" w:rsidR="00E95F7F" w:rsidRPr="00823E23" w:rsidRDefault="00E95F7F" w:rsidP="00293FA9">
            <w:pPr>
              <w:spacing w:before="400" w:after="21" w:line="360" w:lineRule="auto"/>
              <w:ind w:left="60"/>
              <w:jc w:val="both"/>
              <w:rPr>
                <w:highlight w:val="yellow"/>
              </w:rPr>
            </w:pPr>
            <w:r w:rsidRPr="00823E23">
              <w:t>Administrar el historial clínico del paciente.</w:t>
            </w:r>
          </w:p>
        </w:tc>
      </w:tr>
      <w:tr w:rsidR="00E95F7F" w:rsidRPr="00823E23" w14:paraId="11B58500" w14:textId="77777777" w:rsidTr="00823E23">
        <w:trPr>
          <w:trHeight w:val="700"/>
        </w:trPr>
        <w:tc>
          <w:tcPr>
            <w:tcW w:w="2281" w:type="dxa"/>
          </w:tcPr>
          <w:p w14:paraId="7D54DA43" w14:textId="77777777" w:rsidR="00E95F7F" w:rsidRPr="00823E23" w:rsidRDefault="00E95F7F" w:rsidP="00B4552A">
            <w:pPr>
              <w:spacing w:before="400" w:after="21" w:line="360" w:lineRule="auto"/>
              <w:ind w:left="60"/>
              <w:rPr>
                <w:b/>
              </w:rPr>
            </w:pPr>
            <w:r w:rsidRPr="00823E23">
              <w:rPr>
                <w:b/>
              </w:rPr>
              <w:t>Estatus</w:t>
            </w:r>
          </w:p>
        </w:tc>
        <w:tc>
          <w:tcPr>
            <w:tcW w:w="6749" w:type="dxa"/>
          </w:tcPr>
          <w:p w14:paraId="3B464443" w14:textId="77777777" w:rsidR="00E95F7F" w:rsidRPr="00823E23" w:rsidRDefault="00E95F7F" w:rsidP="00293FA9">
            <w:pPr>
              <w:spacing w:before="400" w:after="21" w:line="360" w:lineRule="auto"/>
              <w:jc w:val="both"/>
              <w:rPr>
                <w:b/>
              </w:rPr>
            </w:pPr>
            <w:r w:rsidRPr="00823E23">
              <w:rPr>
                <w:b/>
              </w:rPr>
              <w:t>Aprobado</w:t>
            </w:r>
          </w:p>
        </w:tc>
      </w:tr>
      <w:tr w:rsidR="00E95F7F" w:rsidRPr="00823E23" w14:paraId="71BB8FBC" w14:textId="77777777" w:rsidTr="00823E23">
        <w:trPr>
          <w:trHeight w:val="760"/>
        </w:trPr>
        <w:tc>
          <w:tcPr>
            <w:tcW w:w="2281" w:type="dxa"/>
          </w:tcPr>
          <w:p w14:paraId="7BBC0F7D" w14:textId="77777777" w:rsidR="00E95F7F" w:rsidRPr="00823E23" w:rsidRDefault="00E95F7F" w:rsidP="00B4552A">
            <w:pPr>
              <w:spacing w:before="400" w:after="21" w:line="360" w:lineRule="auto"/>
              <w:ind w:left="60"/>
              <w:rPr>
                <w:b/>
              </w:rPr>
            </w:pPr>
            <w:r w:rsidRPr="00823E23">
              <w:rPr>
                <w:b/>
              </w:rPr>
              <w:t>Descripción</w:t>
            </w:r>
          </w:p>
        </w:tc>
        <w:tc>
          <w:tcPr>
            <w:tcW w:w="6749" w:type="dxa"/>
          </w:tcPr>
          <w:p w14:paraId="78AB1AFA" w14:textId="77777777" w:rsidR="00E95F7F" w:rsidRPr="00823E23" w:rsidRDefault="00E95F7F" w:rsidP="00442FA9">
            <w:pPr>
              <w:spacing w:before="400" w:after="21" w:line="360" w:lineRule="auto"/>
              <w:ind w:left="60"/>
              <w:jc w:val="both"/>
            </w:pPr>
            <w:r w:rsidRPr="00823E23">
              <w:t>Dentro de la información procesada y almacenada se encuentra el historial clínico, el cual sigue el formato proporcionado por el cliente. La aplicación registrará y almacenará dicha información.</w:t>
            </w:r>
          </w:p>
          <w:p w14:paraId="5736F0AA" w14:textId="77777777" w:rsidR="00E95F7F" w:rsidRPr="00823E23" w:rsidRDefault="00E95F7F" w:rsidP="00442FA9">
            <w:pPr>
              <w:spacing w:before="400" w:after="21" w:line="360" w:lineRule="auto"/>
              <w:ind w:left="60"/>
              <w:jc w:val="both"/>
            </w:pPr>
            <w:r w:rsidRPr="00823E23">
              <w:t xml:space="preserve">Usando como referencia el </w:t>
            </w:r>
            <w:r w:rsidRPr="00823E23">
              <w:rPr>
                <w:i/>
                <w:iCs/>
              </w:rPr>
              <w:t>Anexo 2</w:t>
            </w:r>
            <w:r w:rsidRPr="00823E23">
              <w:t xml:space="preserve"> y </w:t>
            </w:r>
            <w:r w:rsidRPr="00823E23">
              <w:rPr>
                <w:i/>
                <w:iCs/>
              </w:rPr>
              <w:t>Anexo 3</w:t>
            </w:r>
            <w:r w:rsidRPr="00823E23">
              <w:t xml:space="preserve">, así como el </w:t>
            </w:r>
            <w:r w:rsidRPr="00823E23">
              <w:rPr>
                <w:i/>
                <w:iCs/>
              </w:rPr>
              <w:t>historial clínico</w:t>
            </w:r>
            <w:r w:rsidRPr="00823E23">
              <w:t xml:space="preserve"> reportado en el protocolo de dicho proyecto, además del historial clínico deportivo encontrado en </w:t>
            </w:r>
            <w:r w:rsidRPr="00823E23">
              <w:fldChar w:fldCharType="begin" w:fldLock="1"/>
            </w:r>
            <w:r w:rsidRPr="00823E23">
              <w:instrText>ADDIN CSL_CITATION {"citationItems":[{"id":"ITEM-1","itemData":{"URL":"http://www.cufcd.edu.mx:8080/HisClinica/exaMed.jsp?comp=3&amp;mat=111902926","author":[{"dropping-particle":"","family":"Servicios Médicos Grupo Pachuca","given":"ART Y UFCD","non-dropping-particle":"","parse-names":false,"suffix":""}],"id":"ITEM-1","issued":{"date-parts":[["0"]]},"title":"HISTORIA CLÍNICA DEL DEPORTISTA","type":"webpage"},"uris":["http://www.mendeley.com/documents/?uuid=27b711d6-af7f-4ac0-8601-86c662094466"]}],"mendeley":{"formattedCitation":"[15]","plainTextFormattedCitation":"[15]","previouslyFormattedCitation":"[14]"},"properties":{"noteIndex":0},"schema":"https://github.com/citation-style-language/schema/raw/master/csl-citation.json"}</w:instrText>
            </w:r>
            <w:r w:rsidRPr="00823E23">
              <w:fldChar w:fldCharType="separate"/>
            </w:r>
            <w:r w:rsidRPr="00823E23">
              <w:rPr>
                <w:noProof/>
              </w:rPr>
              <w:t>[15]</w:t>
            </w:r>
            <w:r w:rsidRPr="00823E23">
              <w:fldChar w:fldCharType="end"/>
            </w:r>
          </w:p>
        </w:tc>
      </w:tr>
      <w:tr w:rsidR="00E95F7F" w:rsidRPr="00823E23" w14:paraId="470C1670" w14:textId="77777777" w:rsidTr="00823E23">
        <w:trPr>
          <w:trHeight w:val="700"/>
        </w:trPr>
        <w:tc>
          <w:tcPr>
            <w:tcW w:w="2281" w:type="dxa"/>
          </w:tcPr>
          <w:p w14:paraId="4386014E" w14:textId="77777777" w:rsidR="00E95F7F" w:rsidRPr="00823E23" w:rsidRDefault="00E95F7F" w:rsidP="00B4552A">
            <w:pPr>
              <w:spacing w:before="400" w:after="21" w:line="360" w:lineRule="auto"/>
              <w:ind w:left="60"/>
              <w:rPr>
                <w:b/>
              </w:rPr>
            </w:pPr>
            <w:r w:rsidRPr="00823E23">
              <w:rPr>
                <w:b/>
              </w:rPr>
              <w:t>Necesidad que resuelve</w:t>
            </w:r>
          </w:p>
        </w:tc>
        <w:tc>
          <w:tcPr>
            <w:tcW w:w="6749" w:type="dxa"/>
          </w:tcPr>
          <w:p w14:paraId="06ECD74B" w14:textId="77777777" w:rsidR="00E95F7F" w:rsidRPr="00823E23" w:rsidRDefault="00E95F7F" w:rsidP="00293FA9">
            <w:pPr>
              <w:spacing w:before="400" w:after="21" w:line="360" w:lineRule="auto"/>
              <w:ind w:left="60"/>
              <w:jc w:val="both"/>
            </w:pPr>
            <w:r w:rsidRPr="00823E23">
              <w:t>Almacenamiento de historial clínico</w:t>
            </w:r>
          </w:p>
        </w:tc>
      </w:tr>
      <w:tr w:rsidR="00E95F7F" w:rsidRPr="00823E23" w14:paraId="4FADCB35" w14:textId="77777777" w:rsidTr="00823E23">
        <w:trPr>
          <w:trHeight w:val="700"/>
        </w:trPr>
        <w:tc>
          <w:tcPr>
            <w:tcW w:w="2281" w:type="dxa"/>
          </w:tcPr>
          <w:p w14:paraId="35C59763" w14:textId="77777777" w:rsidR="00E95F7F" w:rsidRPr="00823E23" w:rsidRDefault="00E95F7F" w:rsidP="00B4552A">
            <w:pPr>
              <w:spacing w:before="400" w:after="21" w:line="360" w:lineRule="auto"/>
              <w:ind w:left="60"/>
              <w:rPr>
                <w:b/>
              </w:rPr>
            </w:pPr>
            <w:r w:rsidRPr="00823E23">
              <w:rPr>
                <w:b/>
              </w:rPr>
              <w:t xml:space="preserve">Métrica de satisfacción </w:t>
            </w:r>
          </w:p>
        </w:tc>
        <w:tc>
          <w:tcPr>
            <w:tcW w:w="6749" w:type="dxa"/>
          </w:tcPr>
          <w:p w14:paraId="784D7C7D" w14:textId="77777777" w:rsidR="00E95F7F" w:rsidRPr="00823E23" w:rsidRDefault="00E95F7F" w:rsidP="00293FA9">
            <w:pPr>
              <w:spacing w:before="400" w:after="21" w:line="360" w:lineRule="auto"/>
              <w:ind w:left="60"/>
              <w:jc w:val="both"/>
            </w:pPr>
            <w:r w:rsidRPr="00823E23">
              <w:t>Se ven reflejados los cambios o ingresos dentro del historial clínico del paciente.</w:t>
            </w:r>
          </w:p>
        </w:tc>
      </w:tr>
    </w:tbl>
    <w:p w14:paraId="59599D93" w14:textId="77777777" w:rsidR="00E95F7F" w:rsidRDefault="00E95F7F" w:rsidP="00B4552A"/>
    <w:p w14:paraId="5DFEEAC4" w14:textId="77777777" w:rsidR="00E95F7F" w:rsidRDefault="00E95F7F" w:rsidP="00B4552A">
      <w:pPr>
        <w:rPr>
          <w:color w:val="943634" w:themeColor="accent2" w:themeShade="BF"/>
          <w:sz w:val="28"/>
          <w:szCs w:val="28"/>
        </w:rPr>
      </w:pPr>
      <w:r>
        <w:br w:type="page"/>
      </w:r>
    </w:p>
    <w:p w14:paraId="17813D4B" w14:textId="77777777" w:rsidR="00E95F7F" w:rsidRDefault="00E95F7F" w:rsidP="00293FA9">
      <w:pPr>
        <w:pStyle w:val="Titulo31"/>
        <w:spacing w:before="400" w:after="21" w:line="360" w:lineRule="auto"/>
      </w:pPr>
      <w:bookmarkStart w:id="36" w:name="_Toc43335626"/>
      <w:r w:rsidRPr="00D634FE">
        <w:t>Requerimientos No Funcionales</w:t>
      </w:r>
      <w:bookmarkEnd w:id="36"/>
    </w:p>
    <w:tbl>
      <w:tblPr>
        <w:tblStyle w:val="GridTable2"/>
        <w:tblW w:w="9030" w:type="dxa"/>
        <w:tblLayout w:type="fixed"/>
        <w:tblLook w:val="0600" w:firstRow="0" w:lastRow="0" w:firstColumn="0" w:lastColumn="0" w:noHBand="1" w:noVBand="1"/>
      </w:tblPr>
      <w:tblGrid>
        <w:gridCol w:w="2280"/>
        <w:gridCol w:w="6750"/>
      </w:tblGrid>
      <w:tr w:rsidR="00E95F7F" w:rsidRPr="00823E23" w14:paraId="6358703B" w14:textId="77777777" w:rsidTr="00823E23">
        <w:trPr>
          <w:trHeight w:val="440"/>
        </w:trPr>
        <w:tc>
          <w:tcPr>
            <w:tcW w:w="9030" w:type="dxa"/>
            <w:gridSpan w:val="2"/>
          </w:tcPr>
          <w:p w14:paraId="541922CA" w14:textId="77777777" w:rsidR="00E95F7F" w:rsidRPr="00823E23" w:rsidRDefault="00E95F7F" w:rsidP="00293FA9">
            <w:pPr>
              <w:pStyle w:val="Heading4"/>
              <w:spacing w:before="400" w:after="21" w:line="360" w:lineRule="auto"/>
              <w:outlineLvl w:val="3"/>
              <w:rPr>
                <w:color w:val="auto"/>
              </w:rPr>
            </w:pPr>
            <w:r w:rsidRPr="00823E23">
              <w:rPr>
                <w:color w:val="auto"/>
              </w:rPr>
              <w:t>NFR1</w:t>
            </w:r>
          </w:p>
        </w:tc>
      </w:tr>
      <w:tr w:rsidR="00E95F7F" w:rsidRPr="00823E23" w14:paraId="6FD18961" w14:textId="77777777" w:rsidTr="00823E23">
        <w:trPr>
          <w:trHeight w:val="700"/>
        </w:trPr>
        <w:tc>
          <w:tcPr>
            <w:tcW w:w="2280" w:type="dxa"/>
          </w:tcPr>
          <w:p w14:paraId="52D660E6" w14:textId="77777777" w:rsidR="00E95F7F" w:rsidRPr="00823E23" w:rsidRDefault="00E95F7F" w:rsidP="00B4552A">
            <w:pPr>
              <w:spacing w:before="400" w:after="21" w:line="360" w:lineRule="auto"/>
              <w:ind w:left="60"/>
              <w:rPr>
                <w:b/>
              </w:rPr>
            </w:pPr>
            <w:r w:rsidRPr="00823E23">
              <w:rPr>
                <w:b/>
              </w:rPr>
              <w:t>Nombre corto:</w:t>
            </w:r>
          </w:p>
        </w:tc>
        <w:tc>
          <w:tcPr>
            <w:tcW w:w="6750" w:type="dxa"/>
          </w:tcPr>
          <w:p w14:paraId="05502CC1" w14:textId="77777777" w:rsidR="00E95F7F" w:rsidRPr="00823E23" w:rsidRDefault="00E95F7F" w:rsidP="00293FA9">
            <w:pPr>
              <w:spacing w:before="400" w:after="21" w:line="360" w:lineRule="auto"/>
              <w:jc w:val="both"/>
            </w:pPr>
            <w:r w:rsidRPr="00823E23">
              <w:t>Tiempo de ejecución</w:t>
            </w:r>
          </w:p>
        </w:tc>
      </w:tr>
      <w:tr w:rsidR="00E95F7F" w:rsidRPr="00823E23" w14:paraId="76DAFC25" w14:textId="77777777" w:rsidTr="00823E23">
        <w:trPr>
          <w:trHeight w:val="700"/>
        </w:trPr>
        <w:tc>
          <w:tcPr>
            <w:tcW w:w="2280" w:type="dxa"/>
          </w:tcPr>
          <w:p w14:paraId="549040F4" w14:textId="77777777" w:rsidR="00E95F7F" w:rsidRPr="00823E23" w:rsidRDefault="00E95F7F" w:rsidP="00B4552A">
            <w:pPr>
              <w:spacing w:before="400" w:after="21" w:line="360" w:lineRule="auto"/>
              <w:ind w:left="60"/>
              <w:rPr>
                <w:b/>
              </w:rPr>
            </w:pPr>
            <w:r w:rsidRPr="00823E23">
              <w:rPr>
                <w:b/>
              </w:rPr>
              <w:t>Estatus:</w:t>
            </w:r>
          </w:p>
        </w:tc>
        <w:tc>
          <w:tcPr>
            <w:tcW w:w="6750" w:type="dxa"/>
          </w:tcPr>
          <w:p w14:paraId="3D18AE14" w14:textId="77777777" w:rsidR="00E95F7F" w:rsidRPr="00823E23" w:rsidRDefault="00E95F7F" w:rsidP="00293FA9">
            <w:pPr>
              <w:spacing w:before="400" w:after="21" w:line="360" w:lineRule="auto"/>
              <w:jc w:val="both"/>
              <w:rPr>
                <w:b/>
              </w:rPr>
            </w:pPr>
            <w:r w:rsidRPr="00823E23">
              <w:rPr>
                <w:b/>
              </w:rPr>
              <w:t xml:space="preserve">Aprobado </w:t>
            </w:r>
          </w:p>
        </w:tc>
      </w:tr>
      <w:tr w:rsidR="00E95F7F" w:rsidRPr="00823E23" w14:paraId="411A3BB3" w14:textId="77777777" w:rsidTr="00823E23">
        <w:trPr>
          <w:trHeight w:val="760"/>
        </w:trPr>
        <w:tc>
          <w:tcPr>
            <w:tcW w:w="2280" w:type="dxa"/>
          </w:tcPr>
          <w:p w14:paraId="4A081133" w14:textId="77777777" w:rsidR="00E95F7F" w:rsidRPr="00823E23" w:rsidRDefault="00E95F7F" w:rsidP="00B4552A">
            <w:pPr>
              <w:spacing w:before="400" w:after="21" w:line="360" w:lineRule="auto"/>
              <w:ind w:left="60"/>
              <w:rPr>
                <w:b/>
              </w:rPr>
            </w:pPr>
            <w:r w:rsidRPr="00823E23">
              <w:rPr>
                <w:b/>
              </w:rPr>
              <w:t xml:space="preserve">Descripción: </w:t>
            </w:r>
          </w:p>
        </w:tc>
        <w:tc>
          <w:tcPr>
            <w:tcW w:w="6750" w:type="dxa"/>
          </w:tcPr>
          <w:p w14:paraId="3288B1D0" w14:textId="77777777" w:rsidR="00E95F7F" w:rsidRPr="00823E23" w:rsidRDefault="00E95F7F" w:rsidP="00293FA9">
            <w:pPr>
              <w:spacing w:before="400" w:after="21" w:line="360" w:lineRule="auto"/>
              <w:jc w:val="both"/>
            </w:pPr>
            <w:r w:rsidRPr="00823E23">
              <w:t>El tiempo de ejecución del proceso de cálculo no debe sobrepasar 25 minutos.</w:t>
            </w:r>
          </w:p>
        </w:tc>
      </w:tr>
      <w:tr w:rsidR="00E95F7F" w:rsidRPr="00823E23" w14:paraId="03A3622D" w14:textId="77777777" w:rsidTr="00823E23">
        <w:trPr>
          <w:trHeight w:val="700"/>
        </w:trPr>
        <w:tc>
          <w:tcPr>
            <w:tcW w:w="2280" w:type="dxa"/>
          </w:tcPr>
          <w:p w14:paraId="26711247" w14:textId="77777777" w:rsidR="00E95F7F" w:rsidRPr="00823E23" w:rsidRDefault="00E95F7F" w:rsidP="00B4552A">
            <w:pPr>
              <w:spacing w:before="400" w:after="21" w:line="360" w:lineRule="auto"/>
              <w:ind w:left="60"/>
              <w:rPr>
                <w:b/>
              </w:rPr>
            </w:pPr>
            <w:r w:rsidRPr="00823E23">
              <w:rPr>
                <w:b/>
              </w:rPr>
              <w:t>Necesidades que resuelve:</w:t>
            </w:r>
          </w:p>
        </w:tc>
        <w:tc>
          <w:tcPr>
            <w:tcW w:w="6750" w:type="dxa"/>
          </w:tcPr>
          <w:p w14:paraId="5AD6F5DF" w14:textId="77777777" w:rsidR="00E95F7F" w:rsidRPr="00823E23" w:rsidRDefault="00E95F7F" w:rsidP="00293FA9">
            <w:pPr>
              <w:widowControl w:val="0"/>
              <w:spacing w:before="400" w:after="21" w:line="360" w:lineRule="auto"/>
              <w:jc w:val="both"/>
            </w:pPr>
            <w:r w:rsidRPr="00823E23">
              <w:t>Reducir el tiempo de toma de mediciones.</w:t>
            </w:r>
          </w:p>
        </w:tc>
      </w:tr>
      <w:tr w:rsidR="00E95F7F" w:rsidRPr="00823E23" w14:paraId="204C5582" w14:textId="77777777" w:rsidTr="00823E23">
        <w:trPr>
          <w:trHeight w:val="700"/>
        </w:trPr>
        <w:tc>
          <w:tcPr>
            <w:tcW w:w="2280" w:type="dxa"/>
          </w:tcPr>
          <w:p w14:paraId="2DFA1CFC" w14:textId="77777777" w:rsidR="00E95F7F" w:rsidRPr="00823E23" w:rsidRDefault="00E95F7F" w:rsidP="00B4552A">
            <w:pPr>
              <w:spacing w:before="400" w:after="21" w:line="360" w:lineRule="auto"/>
              <w:ind w:left="60"/>
              <w:rPr>
                <w:b/>
              </w:rPr>
            </w:pPr>
            <w:r w:rsidRPr="00823E23">
              <w:rPr>
                <w:b/>
              </w:rPr>
              <w:t xml:space="preserve">Métrica de satisfacción </w:t>
            </w:r>
          </w:p>
        </w:tc>
        <w:tc>
          <w:tcPr>
            <w:tcW w:w="6750" w:type="dxa"/>
          </w:tcPr>
          <w:p w14:paraId="6F36B1B5" w14:textId="77777777" w:rsidR="00E95F7F" w:rsidRPr="00823E23" w:rsidRDefault="00E95F7F" w:rsidP="00293FA9">
            <w:pPr>
              <w:spacing w:before="400" w:after="21" w:line="360" w:lineRule="auto"/>
              <w:ind w:left="60"/>
              <w:jc w:val="both"/>
            </w:pPr>
            <w:r w:rsidRPr="00823E23">
              <w:t>El tiempo de ejecución realmente no supera 25 minutos.</w:t>
            </w:r>
          </w:p>
        </w:tc>
      </w:tr>
    </w:tbl>
    <w:p w14:paraId="2B790D4E" w14:textId="77777777" w:rsidR="00E95F7F" w:rsidRDefault="00E95F7F" w:rsidP="00293FA9">
      <w:pPr>
        <w:spacing w:before="400" w:after="21" w:line="360" w:lineRule="auto"/>
        <w:ind w:right="343"/>
        <w:rPr>
          <w:b/>
          <w:szCs w:val="24"/>
        </w:rPr>
      </w:pPr>
    </w:p>
    <w:p w14:paraId="5E004233" w14:textId="77777777" w:rsidR="00E95F7F" w:rsidRDefault="00E95F7F">
      <w:pPr>
        <w:rPr>
          <w:b/>
          <w:szCs w:val="24"/>
        </w:rPr>
      </w:pPr>
      <w:r>
        <w:rPr>
          <w:b/>
          <w:szCs w:val="24"/>
        </w:rPr>
        <w:br w:type="page"/>
      </w:r>
    </w:p>
    <w:tbl>
      <w:tblPr>
        <w:tblStyle w:val="GridTable2"/>
        <w:tblW w:w="9030" w:type="dxa"/>
        <w:tblLayout w:type="fixed"/>
        <w:tblLook w:val="0600" w:firstRow="0" w:lastRow="0" w:firstColumn="0" w:lastColumn="0" w:noHBand="1" w:noVBand="1"/>
      </w:tblPr>
      <w:tblGrid>
        <w:gridCol w:w="2281"/>
        <w:gridCol w:w="6749"/>
      </w:tblGrid>
      <w:tr w:rsidR="00E95F7F" w:rsidRPr="00823E23" w14:paraId="3BA123A1" w14:textId="77777777" w:rsidTr="00823E23">
        <w:trPr>
          <w:trHeight w:val="440"/>
        </w:trPr>
        <w:tc>
          <w:tcPr>
            <w:tcW w:w="9030" w:type="dxa"/>
            <w:gridSpan w:val="2"/>
          </w:tcPr>
          <w:p w14:paraId="4AF888B3" w14:textId="77777777" w:rsidR="00E95F7F" w:rsidRPr="00823E23" w:rsidRDefault="00E95F7F" w:rsidP="00335A2F">
            <w:pPr>
              <w:pStyle w:val="Heading4"/>
              <w:spacing w:before="400" w:after="21" w:line="360" w:lineRule="auto"/>
              <w:ind w:left="60"/>
              <w:jc w:val="both"/>
              <w:outlineLvl w:val="3"/>
              <w:rPr>
                <w:color w:val="auto"/>
                <w:sz w:val="22"/>
                <w:szCs w:val="22"/>
              </w:rPr>
            </w:pPr>
            <w:r w:rsidRPr="00823E23">
              <w:rPr>
                <w:color w:val="auto"/>
                <w:sz w:val="22"/>
                <w:szCs w:val="22"/>
              </w:rPr>
              <w:t>NFR2</w:t>
            </w:r>
          </w:p>
        </w:tc>
      </w:tr>
      <w:tr w:rsidR="00E95F7F" w:rsidRPr="00823E23" w14:paraId="7D53CBE1" w14:textId="77777777" w:rsidTr="00823E23">
        <w:trPr>
          <w:trHeight w:val="700"/>
        </w:trPr>
        <w:tc>
          <w:tcPr>
            <w:tcW w:w="2281" w:type="dxa"/>
          </w:tcPr>
          <w:p w14:paraId="2FE0A0D8" w14:textId="77777777" w:rsidR="00E95F7F" w:rsidRPr="00823E23" w:rsidRDefault="00E95F7F" w:rsidP="00B4552A">
            <w:pPr>
              <w:spacing w:before="400" w:after="21" w:line="360" w:lineRule="auto"/>
              <w:ind w:left="60"/>
              <w:rPr>
                <w:b/>
              </w:rPr>
            </w:pPr>
            <w:r w:rsidRPr="00823E23">
              <w:rPr>
                <w:b/>
              </w:rPr>
              <w:t>Nombre corto:</w:t>
            </w:r>
          </w:p>
        </w:tc>
        <w:tc>
          <w:tcPr>
            <w:tcW w:w="6749" w:type="dxa"/>
          </w:tcPr>
          <w:p w14:paraId="578751A3" w14:textId="77777777" w:rsidR="00E95F7F" w:rsidRPr="00823E23" w:rsidRDefault="00E95F7F" w:rsidP="00335A2F">
            <w:pPr>
              <w:spacing w:before="400" w:after="21" w:line="360" w:lineRule="auto"/>
              <w:ind w:left="60"/>
              <w:jc w:val="both"/>
              <w:rPr>
                <w:highlight w:val="yellow"/>
              </w:rPr>
            </w:pPr>
            <w:r w:rsidRPr="00823E23">
              <w:t>Almacenamiento de los datos obtenidos.</w:t>
            </w:r>
          </w:p>
        </w:tc>
      </w:tr>
      <w:tr w:rsidR="00E95F7F" w:rsidRPr="00823E23" w14:paraId="55D0505A" w14:textId="77777777" w:rsidTr="00823E23">
        <w:trPr>
          <w:trHeight w:val="700"/>
        </w:trPr>
        <w:tc>
          <w:tcPr>
            <w:tcW w:w="2281" w:type="dxa"/>
          </w:tcPr>
          <w:p w14:paraId="12C165A3" w14:textId="77777777" w:rsidR="00E95F7F" w:rsidRPr="00823E23" w:rsidRDefault="00E95F7F" w:rsidP="00B4552A">
            <w:pPr>
              <w:spacing w:before="400" w:after="21" w:line="360" w:lineRule="auto"/>
              <w:ind w:left="60"/>
              <w:rPr>
                <w:b/>
              </w:rPr>
            </w:pPr>
            <w:r w:rsidRPr="00823E23">
              <w:rPr>
                <w:b/>
              </w:rPr>
              <w:t>Estatus:</w:t>
            </w:r>
          </w:p>
        </w:tc>
        <w:tc>
          <w:tcPr>
            <w:tcW w:w="6749" w:type="dxa"/>
          </w:tcPr>
          <w:p w14:paraId="2064CB19" w14:textId="77777777" w:rsidR="00E95F7F" w:rsidRPr="00823E23" w:rsidRDefault="00E95F7F" w:rsidP="00335A2F">
            <w:pPr>
              <w:spacing w:before="400" w:after="21" w:line="360" w:lineRule="auto"/>
              <w:jc w:val="both"/>
              <w:rPr>
                <w:b/>
              </w:rPr>
            </w:pPr>
            <w:r w:rsidRPr="00823E23">
              <w:rPr>
                <w:b/>
              </w:rPr>
              <w:t>Aprobado</w:t>
            </w:r>
          </w:p>
        </w:tc>
      </w:tr>
      <w:tr w:rsidR="00E95F7F" w:rsidRPr="00823E23" w14:paraId="0257AEBC" w14:textId="77777777" w:rsidTr="00823E23">
        <w:trPr>
          <w:trHeight w:val="760"/>
        </w:trPr>
        <w:tc>
          <w:tcPr>
            <w:tcW w:w="2281" w:type="dxa"/>
          </w:tcPr>
          <w:p w14:paraId="33A77778" w14:textId="77777777" w:rsidR="00E95F7F" w:rsidRPr="00823E23" w:rsidRDefault="00E95F7F" w:rsidP="00B4552A">
            <w:pPr>
              <w:spacing w:before="400" w:after="21" w:line="360" w:lineRule="auto"/>
              <w:ind w:left="60"/>
              <w:rPr>
                <w:b/>
              </w:rPr>
            </w:pPr>
            <w:r w:rsidRPr="00823E23">
              <w:rPr>
                <w:b/>
              </w:rPr>
              <w:t>Descripción:</w:t>
            </w:r>
          </w:p>
        </w:tc>
        <w:tc>
          <w:tcPr>
            <w:tcW w:w="6749" w:type="dxa"/>
          </w:tcPr>
          <w:p w14:paraId="3A9F0A37" w14:textId="77777777" w:rsidR="00E95F7F" w:rsidRPr="00823E23" w:rsidRDefault="00E95F7F" w:rsidP="00335A2F">
            <w:pPr>
              <w:spacing w:before="400" w:after="21" w:line="360" w:lineRule="auto"/>
              <w:ind w:left="60"/>
              <w:jc w:val="both"/>
            </w:pPr>
            <w:r w:rsidRPr="00823E23">
              <w:t>Una vez obtenidas las medidas antropométricas por el sistema de visión artificial y el sistema embebido, estos serán guardados dentro de la base de datos local del dispositivo.</w:t>
            </w:r>
          </w:p>
        </w:tc>
      </w:tr>
      <w:tr w:rsidR="00E95F7F" w:rsidRPr="00823E23" w14:paraId="0307A5B3" w14:textId="77777777" w:rsidTr="00823E23">
        <w:trPr>
          <w:trHeight w:val="700"/>
        </w:trPr>
        <w:tc>
          <w:tcPr>
            <w:tcW w:w="2281" w:type="dxa"/>
          </w:tcPr>
          <w:p w14:paraId="78D71219" w14:textId="77777777" w:rsidR="00E95F7F" w:rsidRPr="00823E23" w:rsidRDefault="00E95F7F" w:rsidP="00B4552A">
            <w:pPr>
              <w:spacing w:before="400" w:after="21" w:line="360" w:lineRule="auto"/>
              <w:ind w:left="60"/>
              <w:rPr>
                <w:b/>
              </w:rPr>
            </w:pPr>
            <w:r w:rsidRPr="00823E23">
              <w:rPr>
                <w:b/>
              </w:rPr>
              <w:t>Necesidad que resuelve:</w:t>
            </w:r>
          </w:p>
        </w:tc>
        <w:tc>
          <w:tcPr>
            <w:tcW w:w="6749" w:type="dxa"/>
          </w:tcPr>
          <w:p w14:paraId="6DDE44F0" w14:textId="77777777" w:rsidR="00E95F7F" w:rsidRPr="00823E23" w:rsidRDefault="00E95F7F" w:rsidP="00335A2F">
            <w:pPr>
              <w:spacing w:before="400" w:after="21" w:line="360" w:lineRule="auto"/>
              <w:ind w:left="60"/>
              <w:jc w:val="both"/>
            </w:pPr>
            <w:r w:rsidRPr="00823E23">
              <w:t>Registro e historial de mediciones.</w:t>
            </w:r>
          </w:p>
        </w:tc>
      </w:tr>
      <w:tr w:rsidR="00E95F7F" w:rsidRPr="00823E23" w14:paraId="4A446609" w14:textId="77777777" w:rsidTr="00823E23">
        <w:trPr>
          <w:trHeight w:val="700"/>
        </w:trPr>
        <w:tc>
          <w:tcPr>
            <w:tcW w:w="2281" w:type="dxa"/>
          </w:tcPr>
          <w:p w14:paraId="576C76E7" w14:textId="77777777" w:rsidR="00E95F7F" w:rsidRPr="00823E23" w:rsidRDefault="00E95F7F" w:rsidP="00B4552A">
            <w:pPr>
              <w:spacing w:before="400" w:after="21" w:line="360" w:lineRule="auto"/>
              <w:ind w:left="60"/>
              <w:rPr>
                <w:b/>
              </w:rPr>
            </w:pPr>
            <w:r w:rsidRPr="00823E23">
              <w:rPr>
                <w:b/>
              </w:rPr>
              <w:t>Métrica de satisfacción:</w:t>
            </w:r>
          </w:p>
        </w:tc>
        <w:tc>
          <w:tcPr>
            <w:tcW w:w="6749" w:type="dxa"/>
          </w:tcPr>
          <w:p w14:paraId="771A6292" w14:textId="77777777" w:rsidR="00E95F7F" w:rsidRPr="00823E23" w:rsidRDefault="00E95F7F" w:rsidP="00335A2F">
            <w:pPr>
              <w:spacing w:before="400" w:after="21" w:line="360" w:lineRule="auto"/>
              <w:ind w:left="60"/>
              <w:jc w:val="both"/>
            </w:pPr>
            <w:r w:rsidRPr="00823E23">
              <w:t>Los datos son almacenados satisfactoriamente en la base de datos</w:t>
            </w:r>
          </w:p>
        </w:tc>
      </w:tr>
    </w:tbl>
    <w:p w14:paraId="3D0B4FCC" w14:textId="77777777" w:rsidR="00E95F7F" w:rsidRDefault="00E95F7F" w:rsidP="00293FA9">
      <w:pPr>
        <w:spacing w:before="400" w:after="21" w:line="360" w:lineRule="auto"/>
        <w:ind w:right="343"/>
        <w:rPr>
          <w:b/>
          <w:szCs w:val="24"/>
        </w:rPr>
      </w:pPr>
    </w:p>
    <w:p w14:paraId="7601077E" w14:textId="77777777" w:rsidR="00E95F7F" w:rsidRDefault="00E95F7F">
      <w:pPr>
        <w:rPr>
          <w:b/>
          <w:szCs w:val="24"/>
        </w:rPr>
      </w:pPr>
      <w:r>
        <w:rPr>
          <w:b/>
          <w:szCs w:val="24"/>
        </w:rPr>
        <w:br w:type="page"/>
      </w:r>
    </w:p>
    <w:tbl>
      <w:tblPr>
        <w:tblStyle w:val="GridTable2"/>
        <w:tblW w:w="9030" w:type="dxa"/>
        <w:tblLayout w:type="fixed"/>
        <w:tblLook w:val="0600" w:firstRow="0" w:lastRow="0" w:firstColumn="0" w:lastColumn="0" w:noHBand="1" w:noVBand="1"/>
      </w:tblPr>
      <w:tblGrid>
        <w:gridCol w:w="2281"/>
        <w:gridCol w:w="6749"/>
      </w:tblGrid>
      <w:tr w:rsidR="00E95F7F" w:rsidRPr="00823E23" w14:paraId="52C4C8F7" w14:textId="77777777" w:rsidTr="00823E23">
        <w:trPr>
          <w:trHeight w:val="440"/>
        </w:trPr>
        <w:tc>
          <w:tcPr>
            <w:tcW w:w="9030" w:type="dxa"/>
            <w:gridSpan w:val="2"/>
          </w:tcPr>
          <w:p w14:paraId="20896A6E" w14:textId="77777777" w:rsidR="00E95F7F" w:rsidRPr="00823E23" w:rsidRDefault="00E95F7F" w:rsidP="00335A2F">
            <w:pPr>
              <w:pStyle w:val="Heading4"/>
              <w:spacing w:before="400" w:after="21" w:line="360" w:lineRule="auto"/>
              <w:ind w:left="60"/>
              <w:jc w:val="both"/>
              <w:outlineLvl w:val="3"/>
              <w:rPr>
                <w:color w:val="auto"/>
                <w:sz w:val="22"/>
                <w:szCs w:val="22"/>
              </w:rPr>
            </w:pPr>
            <w:r w:rsidRPr="00823E23">
              <w:rPr>
                <w:color w:val="auto"/>
                <w:sz w:val="22"/>
                <w:szCs w:val="22"/>
              </w:rPr>
              <w:t>NFR3</w:t>
            </w:r>
          </w:p>
        </w:tc>
      </w:tr>
      <w:tr w:rsidR="00E95F7F" w:rsidRPr="00823E23" w14:paraId="298E9275" w14:textId="77777777" w:rsidTr="00823E23">
        <w:trPr>
          <w:trHeight w:val="700"/>
        </w:trPr>
        <w:tc>
          <w:tcPr>
            <w:tcW w:w="2281" w:type="dxa"/>
          </w:tcPr>
          <w:p w14:paraId="625E7EC0" w14:textId="77777777" w:rsidR="00E95F7F" w:rsidRPr="00823E23" w:rsidRDefault="00E95F7F" w:rsidP="00B4552A">
            <w:pPr>
              <w:spacing w:before="400" w:after="21" w:line="360" w:lineRule="auto"/>
              <w:ind w:left="60"/>
              <w:rPr>
                <w:b/>
              </w:rPr>
            </w:pPr>
            <w:r w:rsidRPr="00823E23">
              <w:rPr>
                <w:b/>
              </w:rPr>
              <w:t>Nombre corto</w:t>
            </w:r>
          </w:p>
        </w:tc>
        <w:tc>
          <w:tcPr>
            <w:tcW w:w="6749" w:type="dxa"/>
          </w:tcPr>
          <w:p w14:paraId="5E316F7A" w14:textId="77777777" w:rsidR="00E95F7F" w:rsidRPr="00823E23" w:rsidRDefault="00E95F7F" w:rsidP="00335A2F">
            <w:pPr>
              <w:spacing w:before="400" w:after="21" w:line="360" w:lineRule="auto"/>
              <w:ind w:left="60"/>
              <w:jc w:val="both"/>
              <w:rPr>
                <w:lang w:val="es-MX"/>
              </w:rPr>
            </w:pPr>
            <w:r w:rsidRPr="00823E23">
              <w:t>Respaldo de información en la nube.</w:t>
            </w:r>
          </w:p>
        </w:tc>
      </w:tr>
      <w:tr w:rsidR="00E95F7F" w:rsidRPr="00823E23" w14:paraId="77D70CAE" w14:textId="77777777" w:rsidTr="00823E23">
        <w:trPr>
          <w:trHeight w:val="700"/>
        </w:trPr>
        <w:tc>
          <w:tcPr>
            <w:tcW w:w="2281" w:type="dxa"/>
          </w:tcPr>
          <w:p w14:paraId="5D956500" w14:textId="77777777" w:rsidR="00E95F7F" w:rsidRPr="00823E23" w:rsidRDefault="00E95F7F" w:rsidP="00B4552A">
            <w:pPr>
              <w:spacing w:before="400" w:after="21" w:line="360" w:lineRule="auto"/>
              <w:ind w:left="60"/>
              <w:rPr>
                <w:b/>
              </w:rPr>
            </w:pPr>
            <w:r w:rsidRPr="00823E23">
              <w:rPr>
                <w:b/>
              </w:rPr>
              <w:t>Estatus</w:t>
            </w:r>
          </w:p>
        </w:tc>
        <w:tc>
          <w:tcPr>
            <w:tcW w:w="6749" w:type="dxa"/>
          </w:tcPr>
          <w:p w14:paraId="47508A50" w14:textId="77777777" w:rsidR="00E95F7F" w:rsidRPr="00823E23" w:rsidRDefault="00E95F7F" w:rsidP="00335A2F">
            <w:pPr>
              <w:spacing w:before="400" w:after="21" w:line="360" w:lineRule="auto"/>
              <w:jc w:val="both"/>
              <w:rPr>
                <w:b/>
              </w:rPr>
            </w:pPr>
            <w:r w:rsidRPr="00823E23">
              <w:rPr>
                <w:b/>
              </w:rPr>
              <w:t xml:space="preserve">Aprobado </w:t>
            </w:r>
          </w:p>
        </w:tc>
      </w:tr>
      <w:tr w:rsidR="00E95F7F" w:rsidRPr="00823E23" w14:paraId="00F20563" w14:textId="77777777" w:rsidTr="00823E23">
        <w:trPr>
          <w:trHeight w:val="760"/>
        </w:trPr>
        <w:tc>
          <w:tcPr>
            <w:tcW w:w="2281" w:type="dxa"/>
          </w:tcPr>
          <w:p w14:paraId="100E6573" w14:textId="77777777" w:rsidR="00E95F7F" w:rsidRPr="00823E23" w:rsidRDefault="00E95F7F" w:rsidP="00B4552A">
            <w:pPr>
              <w:spacing w:before="400" w:after="21" w:line="360" w:lineRule="auto"/>
              <w:ind w:left="60"/>
              <w:rPr>
                <w:b/>
              </w:rPr>
            </w:pPr>
            <w:r w:rsidRPr="00823E23">
              <w:rPr>
                <w:b/>
              </w:rPr>
              <w:t>Descripción</w:t>
            </w:r>
          </w:p>
        </w:tc>
        <w:tc>
          <w:tcPr>
            <w:tcW w:w="6749" w:type="dxa"/>
          </w:tcPr>
          <w:p w14:paraId="1356B888" w14:textId="77777777" w:rsidR="00E95F7F" w:rsidRPr="00823E23" w:rsidRDefault="00E95F7F" w:rsidP="00335A2F">
            <w:pPr>
              <w:spacing w:before="400" w:after="21" w:line="360" w:lineRule="auto"/>
              <w:ind w:left="60"/>
              <w:jc w:val="both"/>
            </w:pPr>
            <w:r w:rsidRPr="00823E23">
              <w:t>Realizar un respaldo en la nube vinculando la cuenta de Google del usuario.</w:t>
            </w:r>
          </w:p>
        </w:tc>
      </w:tr>
      <w:tr w:rsidR="00E95F7F" w:rsidRPr="00823E23" w14:paraId="68B7E9C8" w14:textId="77777777" w:rsidTr="00823E23">
        <w:trPr>
          <w:trHeight w:val="700"/>
        </w:trPr>
        <w:tc>
          <w:tcPr>
            <w:tcW w:w="2281" w:type="dxa"/>
          </w:tcPr>
          <w:p w14:paraId="5FC5617B" w14:textId="77777777" w:rsidR="00E95F7F" w:rsidRPr="00823E23" w:rsidRDefault="00E95F7F" w:rsidP="00B4552A">
            <w:pPr>
              <w:spacing w:before="400" w:after="21" w:line="360" w:lineRule="auto"/>
              <w:ind w:left="60"/>
              <w:rPr>
                <w:b/>
              </w:rPr>
            </w:pPr>
            <w:r w:rsidRPr="00823E23">
              <w:rPr>
                <w:b/>
              </w:rPr>
              <w:t>Necesidad que resuelve</w:t>
            </w:r>
          </w:p>
        </w:tc>
        <w:tc>
          <w:tcPr>
            <w:tcW w:w="6749" w:type="dxa"/>
          </w:tcPr>
          <w:p w14:paraId="3239A691" w14:textId="77777777" w:rsidR="00E95F7F" w:rsidRPr="00823E23" w:rsidRDefault="00E95F7F" w:rsidP="00335A2F">
            <w:pPr>
              <w:spacing w:before="400" w:after="21" w:line="360" w:lineRule="auto"/>
              <w:ind w:left="60"/>
              <w:jc w:val="both"/>
            </w:pPr>
            <w:r w:rsidRPr="00823E23">
              <w:t>Prevención de pérdida de información.</w:t>
            </w:r>
          </w:p>
        </w:tc>
      </w:tr>
      <w:tr w:rsidR="00E95F7F" w:rsidRPr="00823E23" w14:paraId="2D722BFF" w14:textId="77777777" w:rsidTr="00823E23">
        <w:trPr>
          <w:trHeight w:val="700"/>
        </w:trPr>
        <w:tc>
          <w:tcPr>
            <w:tcW w:w="2281" w:type="dxa"/>
          </w:tcPr>
          <w:p w14:paraId="72908714" w14:textId="77777777" w:rsidR="00E95F7F" w:rsidRPr="00823E23" w:rsidRDefault="00E95F7F" w:rsidP="00B4552A">
            <w:pPr>
              <w:spacing w:before="400" w:after="21" w:line="360" w:lineRule="auto"/>
              <w:ind w:left="60"/>
              <w:rPr>
                <w:b/>
              </w:rPr>
            </w:pPr>
            <w:r w:rsidRPr="00823E23">
              <w:rPr>
                <w:b/>
              </w:rPr>
              <w:t xml:space="preserve">Métrica de satisfacción </w:t>
            </w:r>
          </w:p>
        </w:tc>
        <w:tc>
          <w:tcPr>
            <w:tcW w:w="6749" w:type="dxa"/>
          </w:tcPr>
          <w:p w14:paraId="2D9AF9E9" w14:textId="77777777" w:rsidR="00E95F7F" w:rsidRPr="00823E23" w:rsidRDefault="00E95F7F" w:rsidP="00335A2F">
            <w:pPr>
              <w:spacing w:before="400" w:after="21" w:line="360" w:lineRule="auto"/>
              <w:ind w:left="60"/>
              <w:jc w:val="both"/>
            </w:pPr>
            <w:r w:rsidRPr="00823E23">
              <w:t>La información almacenada de manera local en el dispositivo fue almacenada con éxito en la nube.</w:t>
            </w:r>
          </w:p>
        </w:tc>
      </w:tr>
    </w:tbl>
    <w:p w14:paraId="100EB300" w14:textId="77777777" w:rsidR="00E95F7F" w:rsidRDefault="00E95F7F" w:rsidP="00A57C21">
      <w:pPr>
        <w:spacing w:before="400" w:after="21" w:line="360" w:lineRule="auto"/>
      </w:pPr>
    </w:p>
    <w:p w14:paraId="1EF5C6EB" w14:textId="77777777" w:rsidR="00E95F7F" w:rsidRDefault="00E95F7F">
      <w:r>
        <w:br w:type="page"/>
      </w:r>
    </w:p>
    <w:tbl>
      <w:tblPr>
        <w:tblStyle w:val="GridTable2"/>
        <w:tblW w:w="9030" w:type="dxa"/>
        <w:tblLayout w:type="fixed"/>
        <w:tblLook w:val="0600" w:firstRow="0" w:lastRow="0" w:firstColumn="0" w:lastColumn="0" w:noHBand="1" w:noVBand="1"/>
      </w:tblPr>
      <w:tblGrid>
        <w:gridCol w:w="2281"/>
        <w:gridCol w:w="6749"/>
      </w:tblGrid>
      <w:tr w:rsidR="00E95F7F" w:rsidRPr="00823E23" w14:paraId="141EB284" w14:textId="77777777" w:rsidTr="00823E23">
        <w:trPr>
          <w:trHeight w:val="440"/>
        </w:trPr>
        <w:tc>
          <w:tcPr>
            <w:tcW w:w="9030" w:type="dxa"/>
            <w:gridSpan w:val="2"/>
          </w:tcPr>
          <w:p w14:paraId="55DCD686" w14:textId="77777777" w:rsidR="00E95F7F" w:rsidRPr="00823E23" w:rsidRDefault="00E95F7F" w:rsidP="00335A2F">
            <w:pPr>
              <w:pStyle w:val="Heading4"/>
              <w:spacing w:before="400" w:after="21" w:line="360" w:lineRule="auto"/>
              <w:ind w:left="60"/>
              <w:jc w:val="both"/>
              <w:outlineLvl w:val="3"/>
              <w:rPr>
                <w:color w:val="auto"/>
                <w:sz w:val="22"/>
                <w:szCs w:val="22"/>
              </w:rPr>
            </w:pPr>
            <w:r w:rsidRPr="00823E23">
              <w:rPr>
                <w:color w:val="auto"/>
                <w:sz w:val="22"/>
                <w:szCs w:val="22"/>
              </w:rPr>
              <w:t>NFR4</w:t>
            </w:r>
          </w:p>
        </w:tc>
      </w:tr>
      <w:tr w:rsidR="00E95F7F" w:rsidRPr="00823E23" w14:paraId="2706927F" w14:textId="77777777" w:rsidTr="00823E23">
        <w:trPr>
          <w:trHeight w:val="700"/>
        </w:trPr>
        <w:tc>
          <w:tcPr>
            <w:tcW w:w="2281" w:type="dxa"/>
          </w:tcPr>
          <w:p w14:paraId="78B331A4" w14:textId="77777777" w:rsidR="00E95F7F" w:rsidRPr="00823E23" w:rsidRDefault="00E95F7F" w:rsidP="00B4552A">
            <w:pPr>
              <w:spacing w:before="400" w:after="21" w:line="360" w:lineRule="auto"/>
              <w:ind w:left="60"/>
              <w:rPr>
                <w:b/>
              </w:rPr>
            </w:pPr>
            <w:r w:rsidRPr="00823E23">
              <w:rPr>
                <w:b/>
              </w:rPr>
              <w:t>Nombre corto</w:t>
            </w:r>
          </w:p>
        </w:tc>
        <w:tc>
          <w:tcPr>
            <w:tcW w:w="6749" w:type="dxa"/>
          </w:tcPr>
          <w:p w14:paraId="0D84498E" w14:textId="77777777" w:rsidR="00E95F7F" w:rsidRPr="00823E23" w:rsidRDefault="00E95F7F" w:rsidP="00335A2F">
            <w:pPr>
              <w:spacing w:before="400" w:after="21" w:line="360" w:lineRule="auto"/>
              <w:ind w:left="60"/>
              <w:jc w:val="both"/>
            </w:pPr>
            <w:r w:rsidRPr="00823E23">
              <w:t>Restauración de información desde la nube</w:t>
            </w:r>
          </w:p>
        </w:tc>
      </w:tr>
      <w:tr w:rsidR="00E95F7F" w:rsidRPr="00823E23" w14:paraId="25DF4DCC" w14:textId="77777777" w:rsidTr="00823E23">
        <w:trPr>
          <w:trHeight w:val="700"/>
        </w:trPr>
        <w:tc>
          <w:tcPr>
            <w:tcW w:w="2281" w:type="dxa"/>
          </w:tcPr>
          <w:p w14:paraId="422ED7AC" w14:textId="77777777" w:rsidR="00E95F7F" w:rsidRPr="00823E23" w:rsidRDefault="00E95F7F" w:rsidP="00B4552A">
            <w:pPr>
              <w:spacing w:before="400" w:after="21" w:line="360" w:lineRule="auto"/>
              <w:ind w:left="60"/>
              <w:rPr>
                <w:b/>
              </w:rPr>
            </w:pPr>
            <w:r w:rsidRPr="00823E23">
              <w:rPr>
                <w:b/>
              </w:rPr>
              <w:t>Estatus</w:t>
            </w:r>
          </w:p>
        </w:tc>
        <w:tc>
          <w:tcPr>
            <w:tcW w:w="6749" w:type="dxa"/>
          </w:tcPr>
          <w:p w14:paraId="1A14AA8B" w14:textId="77777777" w:rsidR="00E95F7F" w:rsidRPr="00823E23" w:rsidRDefault="00E95F7F" w:rsidP="00335A2F">
            <w:pPr>
              <w:spacing w:before="400" w:after="21" w:line="360" w:lineRule="auto"/>
              <w:jc w:val="both"/>
              <w:rPr>
                <w:b/>
              </w:rPr>
            </w:pPr>
            <w:r w:rsidRPr="00823E23">
              <w:rPr>
                <w:b/>
              </w:rPr>
              <w:t xml:space="preserve">Aprobado </w:t>
            </w:r>
          </w:p>
        </w:tc>
      </w:tr>
      <w:tr w:rsidR="00E95F7F" w:rsidRPr="00823E23" w14:paraId="51C32FCE" w14:textId="77777777" w:rsidTr="00823E23">
        <w:trPr>
          <w:trHeight w:val="760"/>
        </w:trPr>
        <w:tc>
          <w:tcPr>
            <w:tcW w:w="2281" w:type="dxa"/>
          </w:tcPr>
          <w:p w14:paraId="02B8408A" w14:textId="77777777" w:rsidR="00E95F7F" w:rsidRPr="00823E23" w:rsidRDefault="00E95F7F" w:rsidP="00B4552A">
            <w:pPr>
              <w:spacing w:before="400" w:after="21" w:line="360" w:lineRule="auto"/>
              <w:ind w:left="60"/>
              <w:rPr>
                <w:b/>
              </w:rPr>
            </w:pPr>
            <w:r w:rsidRPr="00823E23">
              <w:rPr>
                <w:b/>
              </w:rPr>
              <w:t>Descripción</w:t>
            </w:r>
          </w:p>
        </w:tc>
        <w:tc>
          <w:tcPr>
            <w:tcW w:w="6749" w:type="dxa"/>
          </w:tcPr>
          <w:p w14:paraId="71908ECD" w14:textId="77777777" w:rsidR="00E95F7F" w:rsidRPr="00823E23" w:rsidRDefault="00E95F7F" w:rsidP="00335A2F">
            <w:pPr>
              <w:spacing w:before="400" w:after="21" w:line="360" w:lineRule="auto"/>
              <w:ind w:left="60"/>
              <w:jc w:val="both"/>
            </w:pPr>
            <w:r w:rsidRPr="00823E23">
              <w:t>Realizar una restauración de información desde la nube vinculando la cuenta de Google del usuario al dispositivo móvil.</w:t>
            </w:r>
          </w:p>
        </w:tc>
      </w:tr>
      <w:tr w:rsidR="00E95F7F" w:rsidRPr="00823E23" w14:paraId="68ABD5DF" w14:textId="77777777" w:rsidTr="00823E23">
        <w:trPr>
          <w:trHeight w:val="700"/>
        </w:trPr>
        <w:tc>
          <w:tcPr>
            <w:tcW w:w="2281" w:type="dxa"/>
          </w:tcPr>
          <w:p w14:paraId="480DE0CE" w14:textId="77777777" w:rsidR="00E95F7F" w:rsidRPr="00823E23" w:rsidRDefault="00E95F7F" w:rsidP="00B4552A">
            <w:pPr>
              <w:spacing w:before="400" w:after="21" w:line="360" w:lineRule="auto"/>
              <w:ind w:left="60"/>
              <w:rPr>
                <w:b/>
              </w:rPr>
            </w:pPr>
            <w:r w:rsidRPr="00823E23">
              <w:rPr>
                <w:b/>
              </w:rPr>
              <w:t>Necesidad que resuelve</w:t>
            </w:r>
          </w:p>
        </w:tc>
        <w:tc>
          <w:tcPr>
            <w:tcW w:w="6749" w:type="dxa"/>
          </w:tcPr>
          <w:p w14:paraId="5776190C" w14:textId="77777777" w:rsidR="00E95F7F" w:rsidRPr="00823E23" w:rsidRDefault="00E95F7F" w:rsidP="00335A2F">
            <w:pPr>
              <w:spacing w:before="400" w:after="21" w:line="360" w:lineRule="auto"/>
              <w:ind w:left="60"/>
              <w:jc w:val="both"/>
            </w:pPr>
            <w:r w:rsidRPr="00823E23">
              <w:t>Prevención de pérdida de información.</w:t>
            </w:r>
          </w:p>
        </w:tc>
      </w:tr>
      <w:tr w:rsidR="00E95F7F" w:rsidRPr="00823E23" w14:paraId="50F043C8" w14:textId="77777777" w:rsidTr="00823E23">
        <w:trPr>
          <w:trHeight w:val="700"/>
        </w:trPr>
        <w:tc>
          <w:tcPr>
            <w:tcW w:w="2281" w:type="dxa"/>
          </w:tcPr>
          <w:p w14:paraId="2338B729" w14:textId="77777777" w:rsidR="00E95F7F" w:rsidRPr="00823E23" w:rsidRDefault="00E95F7F" w:rsidP="00B4552A">
            <w:pPr>
              <w:spacing w:before="400" w:after="21" w:line="360" w:lineRule="auto"/>
              <w:ind w:left="60"/>
              <w:rPr>
                <w:b/>
              </w:rPr>
            </w:pPr>
            <w:r w:rsidRPr="00823E23">
              <w:rPr>
                <w:b/>
              </w:rPr>
              <w:t xml:space="preserve">Métrica de satisfacción </w:t>
            </w:r>
          </w:p>
        </w:tc>
        <w:tc>
          <w:tcPr>
            <w:tcW w:w="6749" w:type="dxa"/>
          </w:tcPr>
          <w:p w14:paraId="51D76FFE" w14:textId="77777777" w:rsidR="00E95F7F" w:rsidRPr="00823E23" w:rsidRDefault="00E95F7F" w:rsidP="00335A2F">
            <w:pPr>
              <w:spacing w:before="400" w:after="21" w:line="360" w:lineRule="auto"/>
              <w:ind w:left="60"/>
              <w:jc w:val="both"/>
            </w:pPr>
            <w:r w:rsidRPr="00823E23">
              <w:t>La información almacenada en la nube fue restaurada o almacenada satisfactoriamente en la memoria local del dispositivo.</w:t>
            </w:r>
          </w:p>
        </w:tc>
      </w:tr>
    </w:tbl>
    <w:p w14:paraId="2C6527B3" w14:textId="77777777" w:rsidR="00E95F7F" w:rsidRDefault="00E95F7F" w:rsidP="00293FA9">
      <w:pPr>
        <w:spacing w:before="400" w:after="21" w:line="360" w:lineRule="auto"/>
        <w:ind w:right="343"/>
        <w:rPr>
          <w:b/>
          <w:szCs w:val="24"/>
        </w:rPr>
      </w:pPr>
    </w:p>
    <w:p w14:paraId="3FB0C1EA" w14:textId="77777777" w:rsidR="00E95F7F" w:rsidRDefault="00E95F7F">
      <w:pPr>
        <w:rPr>
          <w:b/>
          <w:szCs w:val="24"/>
        </w:rPr>
      </w:pPr>
      <w:r>
        <w:rPr>
          <w:b/>
          <w:szCs w:val="24"/>
        </w:rPr>
        <w:br w:type="page"/>
      </w:r>
    </w:p>
    <w:tbl>
      <w:tblPr>
        <w:tblStyle w:val="GridTable2"/>
        <w:tblW w:w="9030" w:type="dxa"/>
        <w:tblLayout w:type="fixed"/>
        <w:tblLook w:val="0600" w:firstRow="0" w:lastRow="0" w:firstColumn="0" w:lastColumn="0" w:noHBand="1" w:noVBand="1"/>
      </w:tblPr>
      <w:tblGrid>
        <w:gridCol w:w="2280"/>
        <w:gridCol w:w="6750"/>
      </w:tblGrid>
      <w:tr w:rsidR="00E95F7F" w:rsidRPr="00823E23" w14:paraId="1517BE38" w14:textId="77777777" w:rsidTr="00823E23">
        <w:trPr>
          <w:trHeight w:val="440"/>
        </w:trPr>
        <w:tc>
          <w:tcPr>
            <w:tcW w:w="9030" w:type="dxa"/>
            <w:gridSpan w:val="2"/>
          </w:tcPr>
          <w:p w14:paraId="7B0BF736" w14:textId="77777777" w:rsidR="00E95F7F" w:rsidRPr="00823E23" w:rsidRDefault="00E95F7F" w:rsidP="00293FA9">
            <w:pPr>
              <w:pStyle w:val="Heading4"/>
              <w:spacing w:before="400" w:after="21" w:line="360" w:lineRule="auto"/>
              <w:outlineLvl w:val="3"/>
              <w:rPr>
                <w:color w:val="auto"/>
              </w:rPr>
            </w:pPr>
            <w:r w:rsidRPr="00823E23">
              <w:rPr>
                <w:color w:val="auto"/>
              </w:rPr>
              <w:t>NFR5</w:t>
            </w:r>
          </w:p>
        </w:tc>
      </w:tr>
      <w:tr w:rsidR="00E95F7F" w:rsidRPr="00823E23" w14:paraId="6C7441F0" w14:textId="77777777" w:rsidTr="00823E23">
        <w:trPr>
          <w:trHeight w:val="700"/>
        </w:trPr>
        <w:tc>
          <w:tcPr>
            <w:tcW w:w="2280" w:type="dxa"/>
          </w:tcPr>
          <w:p w14:paraId="4AE91786" w14:textId="77777777" w:rsidR="00E95F7F" w:rsidRPr="00823E23" w:rsidRDefault="00E95F7F" w:rsidP="00B4552A">
            <w:pPr>
              <w:spacing w:before="400" w:after="21" w:line="360" w:lineRule="auto"/>
              <w:ind w:left="60"/>
              <w:rPr>
                <w:b/>
              </w:rPr>
            </w:pPr>
            <w:r w:rsidRPr="00823E23">
              <w:rPr>
                <w:b/>
              </w:rPr>
              <w:t>Nombre corto:</w:t>
            </w:r>
          </w:p>
        </w:tc>
        <w:tc>
          <w:tcPr>
            <w:tcW w:w="6750" w:type="dxa"/>
          </w:tcPr>
          <w:p w14:paraId="6B385DD2" w14:textId="77777777" w:rsidR="00E95F7F" w:rsidRPr="00823E23" w:rsidRDefault="00E95F7F" w:rsidP="00293FA9">
            <w:pPr>
              <w:spacing w:before="400" w:after="21" w:line="360" w:lineRule="auto"/>
              <w:jc w:val="both"/>
            </w:pPr>
            <w:r w:rsidRPr="00823E23">
              <w:t>Selección de las ecuaciones para el cálculo.</w:t>
            </w:r>
          </w:p>
        </w:tc>
      </w:tr>
      <w:tr w:rsidR="00E95F7F" w:rsidRPr="00823E23" w14:paraId="2C8A1E0A" w14:textId="77777777" w:rsidTr="00823E23">
        <w:trPr>
          <w:trHeight w:val="700"/>
        </w:trPr>
        <w:tc>
          <w:tcPr>
            <w:tcW w:w="2280" w:type="dxa"/>
          </w:tcPr>
          <w:p w14:paraId="43128FBF" w14:textId="77777777" w:rsidR="00E95F7F" w:rsidRPr="00823E23" w:rsidRDefault="00E95F7F" w:rsidP="00B4552A">
            <w:pPr>
              <w:spacing w:before="400" w:after="21" w:line="360" w:lineRule="auto"/>
              <w:ind w:left="60"/>
              <w:rPr>
                <w:b/>
              </w:rPr>
            </w:pPr>
            <w:r w:rsidRPr="00823E23">
              <w:rPr>
                <w:b/>
              </w:rPr>
              <w:t>Estatus:</w:t>
            </w:r>
          </w:p>
        </w:tc>
        <w:tc>
          <w:tcPr>
            <w:tcW w:w="6750" w:type="dxa"/>
          </w:tcPr>
          <w:p w14:paraId="3A215A18" w14:textId="77777777" w:rsidR="00E95F7F" w:rsidRPr="00823E23" w:rsidRDefault="00E95F7F" w:rsidP="00293FA9">
            <w:pPr>
              <w:spacing w:before="400" w:after="21" w:line="360" w:lineRule="auto"/>
              <w:jc w:val="both"/>
              <w:rPr>
                <w:b/>
              </w:rPr>
            </w:pPr>
            <w:r w:rsidRPr="00823E23">
              <w:rPr>
                <w:b/>
              </w:rPr>
              <w:t>Aprobado</w:t>
            </w:r>
          </w:p>
        </w:tc>
      </w:tr>
      <w:tr w:rsidR="00E95F7F" w:rsidRPr="00823E23" w14:paraId="585D68C0" w14:textId="77777777" w:rsidTr="00823E23">
        <w:trPr>
          <w:trHeight w:val="760"/>
        </w:trPr>
        <w:tc>
          <w:tcPr>
            <w:tcW w:w="2280" w:type="dxa"/>
          </w:tcPr>
          <w:p w14:paraId="49AF3EDF" w14:textId="77777777" w:rsidR="00E95F7F" w:rsidRPr="00823E23" w:rsidRDefault="00E95F7F" w:rsidP="00B4552A">
            <w:pPr>
              <w:spacing w:before="400" w:after="21" w:line="360" w:lineRule="auto"/>
              <w:ind w:left="60"/>
              <w:rPr>
                <w:b/>
              </w:rPr>
            </w:pPr>
            <w:r w:rsidRPr="00823E23">
              <w:rPr>
                <w:b/>
              </w:rPr>
              <w:t xml:space="preserve">Descripción: </w:t>
            </w:r>
          </w:p>
        </w:tc>
        <w:tc>
          <w:tcPr>
            <w:tcW w:w="6750" w:type="dxa"/>
          </w:tcPr>
          <w:p w14:paraId="630BD7A9" w14:textId="77777777" w:rsidR="00E95F7F" w:rsidRPr="00823E23" w:rsidRDefault="00E95F7F" w:rsidP="00293FA9">
            <w:pPr>
              <w:spacing w:before="400" w:after="21" w:line="360" w:lineRule="auto"/>
              <w:jc w:val="both"/>
            </w:pPr>
            <w:r w:rsidRPr="00823E23">
              <w:t xml:space="preserve">Mostrar las ecuaciones antropométricas - antes mencionadas - con las cuales el sistema puede llevar a cabo el análisis de las mediciones y la obtención de resultados, así mismo permitir la selección de aquellas ecuaciones que el usuario desee utilizar. </w:t>
            </w:r>
          </w:p>
        </w:tc>
      </w:tr>
      <w:tr w:rsidR="00E95F7F" w:rsidRPr="00823E23" w14:paraId="61427CC5" w14:textId="77777777" w:rsidTr="00823E23">
        <w:trPr>
          <w:trHeight w:val="700"/>
        </w:trPr>
        <w:tc>
          <w:tcPr>
            <w:tcW w:w="2280" w:type="dxa"/>
          </w:tcPr>
          <w:p w14:paraId="12887F58" w14:textId="77777777" w:rsidR="00E95F7F" w:rsidRPr="00823E23" w:rsidRDefault="00E95F7F" w:rsidP="00B4552A">
            <w:pPr>
              <w:spacing w:before="400" w:after="21" w:line="360" w:lineRule="auto"/>
              <w:ind w:left="60"/>
              <w:rPr>
                <w:b/>
              </w:rPr>
            </w:pPr>
            <w:r w:rsidRPr="00823E23">
              <w:rPr>
                <w:b/>
              </w:rPr>
              <w:t>Necesidades que resuelve:</w:t>
            </w:r>
          </w:p>
        </w:tc>
        <w:tc>
          <w:tcPr>
            <w:tcW w:w="6750" w:type="dxa"/>
          </w:tcPr>
          <w:p w14:paraId="198A1489" w14:textId="77777777" w:rsidR="00E95F7F" w:rsidRPr="00823E23" w:rsidRDefault="00E95F7F" w:rsidP="00293FA9">
            <w:pPr>
              <w:spacing w:before="400" w:after="21" w:line="360" w:lineRule="auto"/>
              <w:ind w:left="60"/>
              <w:jc w:val="both"/>
            </w:pPr>
            <w:r w:rsidRPr="00823E23">
              <w:t>Uso de fórmulas de evaluación de acuerdo con la familiarización que tenga el usuario con ellas.</w:t>
            </w:r>
          </w:p>
        </w:tc>
      </w:tr>
      <w:tr w:rsidR="00E95F7F" w:rsidRPr="00823E23" w14:paraId="17F99924" w14:textId="77777777" w:rsidTr="00823E23">
        <w:trPr>
          <w:trHeight w:val="700"/>
        </w:trPr>
        <w:tc>
          <w:tcPr>
            <w:tcW w:w="2280" w:type="dxa"/>
          </w:tcPr>
          <w:p w14:paraId="4EB989D3" w14:textId="77777777" w:rsidR="00E95F7F" w:rsidRPr="00823E23" w:rsidRDefault="00E95F7F" w:rsidP="00B4552A">
            <w:pPr>
              <w:spacing w:before="400" w:after="21" w:line="360" w:lineRule="auto"/>
              <w:ind w:left="60"/>
              <w:rPr>
                <w:b/>
              </w:rPr>
            </w:pPr>
            <w:r w:rsidRPr="00823E23">
              <w:rPr>
                <w:b/>
              </w:rPr>
              <w:t xml:space="preserve">Métrica de satisfacción </w:t>
            </w:r>
          </w:p>
        </w:tc>
        <w:tc>
          <w:tcPr>
            <w:tcW w:w="6750" w:type="dxa"/>
          </w:tcPr>
          <w:p w14:paraId="3EE951F2" w14:textId="77777777" w:rsidR="00E95F7F" w:rsidRPr="00823E23" w:rsidRDefault="00E95F7F" w:rsidP="00293FA9">
            <w:pPr>
              <w:spacing w:before="400" w:after="21" w:line="360" w:lineRule="auto"/>
              <w:ind w:left="60"/>
              <w:jc w:val="both"/>
            </w:pPr>
            <w:r w:rsidRPr="00823E23">
              <w:t>La aplicación es capaz mostrar las ecuaciones a elegir, una vez seleccionada los datos son procesados y analizados a partir de ellas.</w:t>
            </w:r>
          </w:p>
        </w:tc>
      </w:tr>
    </w:tbl>
    <w:p w14:paraId="5D74C6F4" w14:textId="77777777" w:rsidR="00E95F7F" w:rsidRDefault="00E95F7F">
      <w:pPr>
        <w:rPr>
          <w:b/>
          <w:szCs w:val="24"/>
        </w:rPr>
      </w:pPr>
    </w:p>
    <w:p w14:paraId="6401666A" w14:textId="77777777" w:rsidR="00E95F7F" w:rsidRDefault="00E95F7F" w:rsidP="00623D48">
      <w:r>
        <w:br w:type="page"/>
      </w:r>
    </w:p>
    <w:p w14:paraId="24C2E04E" w14:textId="77777777" w:rsidR="00E95F7F" w:rsidRDefault="00E95F7F" w:rsidP="00335A2F">
      <w:pPr>
        <w:pStyle w:val="Titulo11"/>
      </w:pPr>
      <w:bookmarkStart w:id="37" w:name="_Toc43335627"/>
      <w:r>
        <w:t>Anexos</w:t>
      </w:r>
      <w:bookmarkEnd w:id="37"/>
    </w:p>
    <w:p w14:paraId="6323C41C" w14:textId="77777777" w:rsidR="00E95F7F" w:rsidRDefault="00E95F7F" w:rsidP="00442FA9">
      <w:pPr>
        <w:pStyle w:val="Titulo21"/>
        <w:jc w:val="center"/>
        <w:rPr>
          <w:szCs w:val="24"/>
        </w:rPr>
      </w:pPr>
      <w:bookmarkStart w:id="38" w:name="_Toc43335628"/>
      <w:r w:rsidRPr="00335A2F">
        <w:rPr>
          <w:szCs w:val="24"/>
        </w:rPr>
        <w:t>Anexo 1</w:t>
      </w:r>
      <w:r>
        <w:rPr>
          <w:szCs w:val="24"/>
        </w:rPr>
        <w:t>.- Índice de detección de deporte idóneo de acuerdo con el somatotipo, pliegues y porcentaje graso.</w:t>
      </w:r>
      <w:bookmarkEnd w:id="38"/>
    </w:p>
    <w:p w14:paraId="6E2753B7" w14:textId="77777777" w:rsidR="00E95F7F" w:rsidRDefault="00E95F7F" w:rsidP="00623D48">
      <w:r>
        <w:rPr>
          <w:noProof/>
        </w:rPr>
        <w:drawing>
          <wp:anchor distT="0" distB="0" distL="114300" distR="114300" simplePos="0" relativeHeight="251672584" behindDoc="0" locked="0" layoutInCell="1" allowOverlap="1" wp14:anchorId="4E1BA403" wp14:editId="156FF11E">
            <wp:simplePos x="0" y="0"/>
            <wp:positionH relativeFrom="margin">
              <wp:posOffset>278185</wp:posOffset>
            </wp:positionH>
            <wp:positionV relativeFrom="paragraph">
              <wp:posOffset>5528283</wp:posOffset>
            </wp:positionV>
            <wp:extent cx="5194300" cy="1276350"/>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2790"/>
                    <a:stretch/>
                  </pic:blipFill>
                  <pic:spPr bwMode="auto">
                    <a:xfrm>
                      <a:off x="0" y="0"/>
                      <a:ext cx="5194300" cy="1276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281C034" wp14:editId="46B73620">
            <wp:extent cx="5648325" cy="5476875"/>
            <wp:effectExtent l="0" t="0" r="9525" b="9525"/>
            <wp:docPr id="4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48325" cy="5476875"/>
                    </a:xfrm>
                    <a:prstGeom prst="rect">
                      <a:avLst/>
                    </a:prstGeom>
                  </pic:spPr>
                </pic:pic>
              </a:graphicData>
            </a:graphic>
          </wp:inline>
        </w:drawing>
      </w:r>
    </w:p>
    <w:p w14:paraId="75C382BF" w14:textId="77777777" w:rsidR="00E95F7F" w:rsidRDefault="00E95F7F" w:rsidP="00623D48"/>
    <w:p w14:paraId="687BCF8C" w14:textId="77777777" w:rsidR="00E95F7F" w:rsidRDefault="00E95F7F" w:rsidP="00623D48">
      <w:r>
        <w:rPr>
          <w:noProof/>
        </w:rPr>
        <w:drawing>
          <wp:inline distT="0" distB="0" distL="0" distR="0" wp14:anchorId="7DA43C0C" wp14:editId="20A081B6">
            <wp:extent cx="5400675" cy="5086350"/>
            <wp:effectExtent l="0" t="0" r="9525" b="0"/>
            <wp:docPr id="45"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5086350"/>
                    </a:xfrm>
                    <a:prstGeom prst="rect">
                      <a:avLst/>
                    </a:prstGeom>
                  </pic:spPr>
                </pic:pic>
              </a:graphicData>
            </a:graphic>
          </wp:inline>
        </w:drawing>
      </w:r>
    </w:p>
    <w:p w14:paraId="70D618EE" w14:textId="77777777" w:rsidR="00E95F7F" w:rsidRDefault="00E95F7F">
      <w:r>
        <w:br w:type="page"/>
      </w:r>
      <w:r>
        <w:rPr>
          <w:noProof/>
        </w:rPr>
        <w:drawing>
          <wp:inline distT="0" distB="0" distL="0" distR="0" wp14:anchorId="489CE594" wp14:editId="46203D06">
            <wp:extent cx="5229225" cy="54292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29225" cy="5429250"/>
                    </a:xfrm>
                    <a:prstGeom prst="rect">
                      <a:avLst/>
                    </a:prstGeom>
                  </pic:spPr>
                </pic:pic>
              </a:graphicData>
            </a:graphic>
          </wp:inline>
        </w:drawing>
      </w:r>
    </w:p>
    <w:p w14:paraId="608751F4" w14:textId="77777777" w:rsidR="00E95F7F" w:rsidRDefault="00E95F7F">
      <w:r>
        <w:rPr>
          <w:noProof/>
        </w:rPr>
        <w:drawing>
          <wp:inline distT="0" distB="0" distL="0" distR="0" wp14:anchorId="5DD1FC59" wp14:editId="5BCAD51F">
            <wp:extent cx="5314950" cy="48577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14950" cy="4857750"/>
                    </a:xfrm>
                    <a:prstGeom prst="rect">
                      <a:avLst/>
                    </a:prstGeom>
                  </pic:spPr>
                </pic:pic>
              </a:graphicData>
            </a:graphic>
          </wp:inline>
        </w:drawing>
      </w:r>
    </w:p>
    <w:p w14:paraId="425FE245" w14:textId="77777777" w:rsidR="00E95F7F" w:rsidRDefault="00E95F7F">
      <w:r>
        <w:rPr>
          <w:noProof/>
        </w:rPr>
        <w:drawing>
          <wp:inline distT="0" distB="0" distL="0" distR="0" wp14:anchorId="0F5EEA98" wp14:editId="475A8503">
            <wp:extent cx="5295900" cy="53911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95900" cy="5391150"/>
                    </a:xfrm>
                    <a:prstGeom prst="rect">
                      <a:avLst/>
                    </a:prstGeom>
                  </pic:spPr>
                </pic:pic>
              </a:graphicData>
            </a:graphic>
          </wp:inline>
        </w:drawing>
      </w:r>
    </w:p>
    <w:p w14:paraId="737848BB" w14:textId="77777777" w:rsidR="00E95F7F" w:rsidRDefault="00E95F7F">
      <w:r>
        <w:rPr>
          <w:noProof/>
        </w:rPr>
        <w:drawing>
          <wp:inline distT="0" distB="0" distL="0" distR="0" wp14:anchorId="76AD9BFA" wp14:editId="7D45C87E">
            <wp:extent cx="4857750" cy="14668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57750" cy="1466850"/>
                    </a:xfrm>
                    <a:prstGeom prst="rect">
                      <a:avLst/>
                    </a:prstGeom>
                  </pic:spPr>
                </pic:pic>
              </a:graphicData>
            </a:graphic>
          </wp:inline>
        </w:drawing>
      </w:r>
    </w:p>
    <w:p w14:paraId="688B1BB4" w14:textId="77777777" w:rsidR="00E95F7F" w:rsidRDefault="00E95F7F"/>
    <w:p w14:paraId="3BB2A647" w14:textId="77777777" w:rsidR="00E95F7F" w:rsidRDefault="00E95F7F"/>
    <w:p w14:paraId="4FA1BC1F" w14:textId="77777777" w:rsidR="00E95F7F" w:rsidRDefault="00E95F7F"/>
    <w:p w14:paraId="0ABAD24C" w14:textId="77777777" w:rsidR="00E95F7F" w:rsidRDefault="00E95F7F">
      <w:pPr>
        <w:rPr>
          <w:lang w:val="es-MX"/>
        </w:rPr>
      </w:pPr>
      <w:r>
        <w:rPr>
          <w:lang w:val="es-MX"/>
        </w:rPr>
        <w:br w:type="page"/>
      </w:r>
    </w:p>
    <w:p w14:paraId="3C2269B4" w14:textId="77777777" w:rsidR="00E95F7F" w:rsidRDefault="00E95F7F" w:rsidP="00540000">
      <w:pPr>
        <w:pStyle w:val="Titulo21"/>
        <w:jc w:val="center"/>
        <w:rPr>
          <w:szCs w:val="24"/>
        </w:rPr>
      </w:pPr>
      <w:bookmarkStart w:id="39" w:name="_Toc43335629"/>
      <w:r w:rsidRPr="00335A2F">
        <w:rPr>
          <w:szCs w:val="24"/>
        </w:rPr>
        <w:t>Anexo</w:t>
      </w:r>
      <w:r w:rsidRPr="00063190">
        <w:rPr>
          <w:szCs w:val="24"/>
        </w:rPr>
        <w:t xml:space="preserve"> 2.- </w:t>
      </w:r>
      <w:r w:rsidRPr="00063190">
        <w:rPr>
          <w:rFonts w:eastAsia="Times New Roman"/>
          <w:bCs/>
          <w:szCs w:val="24"/>
          <w:lang w:val="es-MX"/>
        </w:rPr>
        <w:t>Protocolo antropométrico médico-deportivo</w:t>
      </w:r>
      <w:bookmarkEnd w:id="39"/>
    </w:p>
    <w:p w14:paraId="0F3DEBCB" w14:textId="77777777" w:rsidR="00E95F7F" w:rsidRDefault="00E95F7F"/>
    <w:tbl>
      <w:tblPr>
        <w:tblW w:w="9946" w:type="dxa"/>
        <w:shd w:val="clear" w:color="auto" w:fill="FFFFFF" w:themeFill="background1"/>
        <w:tblCellMar>
          <w:left w:w="70" w:type="dxa"/>
          <w:right w:w="70" w:type="dxa"/>
        </w:tblCellMar>
        <w:tblLook w:val="04A0" w:firstRow="1" w:lastRow="0" w:firstColumn="1" w:lastColumn="0" w:noHBand="0" w:noVBand="1"/>
      </w:tblPr>
      <w:tblGrid>
        <w:gridCol w:w="196"/>
        <w:gridCol w:w="498"/>
        <w:gridCol w:w="1772"/>
        <w:gridCol w:w="373"/>
        <w:gridCol w:w="752"/>
        <w:gridCol w:w="654"/>
        <w:gridCol w:w="1925"/>
        <w:gridCol w:w="1411"/>
        <w:gridCol w:w="1350"/>
        <w:gridCol w:w="849"/>
        <w:gridCol w:w="196"/>
      </w:tblGrid>
      <w:tr w:rsidR="00E95F7F" w:rsidRPr="00B77C12" w14:paraId="08604916" w14:textId="77777777" w:rsidTr="00F90817">
        <w:trPr>
          <w:trHeight w:val="265"/>
        </w:trPr>
        <w:tc>
          <w:tcPr>
            <w:tcW w:w="196" w:type="dxa"/>
            <w:tcBorders>
              <w:top w:val="nil"/>
              <w:left w:val="nil"/>
              <w:bottom w:val="nil"/>
              <w:right w:val="nil"/>
            </w:tcBorders>
            <w:shd w:val="clear" w:color="auto" w:fill="FFFFFF" w:themeFill="background1"/>
            <w:noWrap/>
            <w:vAlign w:val="center"/>
            <w:hideMark/>
          </w:tcPr>
          <w:p w14:paraId="558B969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nil"/>
              <w:bottom w:val="nil"/>
              <w:right w:val="nil"/>
            </w:tcBorders>
            <w:shd w:val="clear" w:color="auto" w:fill="FFFFFF" w:themeFill="background1"/>
            <w:noWrap/>
            <w:vAlign w:val="bottom"/>
            <w:hideMark/>
          </w:tcPr>
          <w:tbl>
            <w:tblPr>
              <w:tblW w:w="312" w:type="dxa"/>
              <w:tblCellSpacing w:w="0" w:type="dxa"/>
              <w:tblInd w:w="1" w:type="dxa"/>
              <w:tblCellMar>
                <w:left w:w="0" w:type="dxa"/>
                <w:right w:w="0" w:type="dxa"/>
              </w:tblCellMar>
              <w:tblLook w:val="04A0" w:firstRow="1" w:lastRow="0" w:firstColumn="1" w:lastColumn="0" w:noHBand="0" w:noVBand="1"/>
            </w:tblPr>
            <w:tblGrid>
              <w:gridCol w:w="342"/>
            </w:tblGrid>
            <w:tr w:rsidR="00E95F7F" w:rsidRPr="00B77C12" w14:paraId="45762B18" w14:textId="77777777" w:rsidTr="00F90817">
              <w:trPr>
                <w:trHeight w:val="265"/>
                <w:tblCellSpacing w:w="0" w:type="dxa"/>
              </w:trPr>
              <w:tc>
                <w:tcPr>
                  <w:tcW w:w="312" w:type="dxa"/>
                  <w:tcBorders>
                    <w:top w:val="single" w:sz="12" w:space="0" w:color="auto"/>
                    <w:left w:val="single" w:sz="12" w:space="0" w:color="auto"/>
                    <w:bottom w:val="nil"/>
                    <w:right w:val="nil"/>
                  </w:tcBorders>
                  <w:shd w:val="clear" w:color="auto" w:fill="FFFFFF" w:themeFill="background1"/>
                  <w:noWrap/>
                  <w:vAlign w:val="center"/>
                  <w:hideMark/>
                </w:tcPr>
                <w:p w14:paraId="671C5859" w14:textId="77777777" w:rsidR="00E95F7F" w:rsidRPr="00B77C12" w:rsidRDefault="00E95F7F" w:rsidP="000C2E3E">
                  <w:pPr>
                    <w:spacing w:line="240" w:lineRule="auto"/>
                    <w:rPr>
                      <w:rFonts w:eastAsia="Times New Roman"/>
                      <w:sz w:val="20"/>
                      <w:szCs w:val="20"/>
                      <w:lang w:val="es-MX"/>
                    </w:rPr>
                  </w:pPr>
                  <w:r w:rsidRPr="00B77C12">
                    <w:rPr>
                      <w:rFonts w:eastAsia="Times New Roman"/>
                      <w:noProof/>
                      <w:sz w:val="20"/>
                      <w:szCs w:val="20"/>
                      <w:lang w:val="es-MX"/>
                    </w:rPr>
                    <w:drawing>
                      <wp:anchor distT="0" distB="0" distL="114300" distR="114300" simplePos="0" relativeHeight="251674632" behindDoc="0" locked="0" layoutInCell="1" allowOverlap="1" wp14:anchorId="79298195" wp14:editId="485D1C0D">
                        <wp:simplePos x="0" y="0"/>
                        <wp:positionH relativeFrom="column">
                          <wp:posOffset>285750</wp:posOffset>
                        </wp:positionH>
                        <wp:positionV relativeFrom="paragraph">
                          <wp:posOffset>161925</wp:posOffset>
                        </wp:positionV>
                        <wp:extent cx="914400" cy="581025"/>
                        <wp:effectExtent l="0" t="0" r="0" b="0"/>
                        <wp:wrapNone/>
                        <wp:docPr id="19" name="Imagen 19" descr="GREC-1">
                          <a:extLst xmlns:a="http://schemas.openxmlformats.org/drawingml/2006/main">
                            <a:ext uri="{FF2B5EF4-FFF2-40B4-BE49-F238E27FC236}">
                              <a16:creationId xmlns:a16="http://schemas.microsoft.com/office/drawing/2014/main" id="{DCC8A6F7-8C73-4A92-8399-9365B793629F}"/>
                            </a:ext>
                          </a:extLst>
                        </wp:docPr>
                        <wp:cNvGraphicFramePr/>
                        <a:graphic xmlns:a="http://schemas.openxmlformats.org/drawingml/2006/main">
                          <a:graphicData uri="http://schemas.openxmlformats.org/drawingml/2006/picture">
                            <pic:pic xmlns:pic="http://schemas.openxmlformats.org/drawingml/2006/picture">
                              <pic:nvPicPr>
                                <pic:cNvPr id="2056" name="Picture 27" descr="GREC-1">
                                  <a:extLst>
                                    <a:ext uri="{FF2B5EF4-FFF2-40B4-BE49-F238E27FC236}">
                                      <a16:creationId xmlns:a16="http://schemas.microsoft.com/office/drawing/2014/main" id="{DCC8A6F7-8C73-4A92-8399-9365B793629F}"/>
                                    </a:ext>
                                  </a:extLst>
                                </pic:cNvPr>
                                <pic:cNvPicPr>
                                  <a:picLocks noChangeAspect="1" noChangeArrowheads="1"/>
                                </pic:cNvPicPr>
                              </pic:nvPicPr>
                              <pic:blipFill>
                                <a:blip r:embed="rId24">
                                  <a:clrChange>
                                    <a:clrFrom>
                                      <a:srgbClr val="FFFF01"/>
                                    </a:clrFrom>
                                    <a:clrTo>
                                      <a:srgbClr val="FFFF01">
                                        <a:alpha val="0"/>
                                      </a:srgbClr>
                                    </a:clrTo>
                                  </a:clrChange>
                                  <a:extLst>
                                    <a:ext uri="{28A0092B-C50C-407E-A947-70E740481C1C}">
                                      <a14:useLocalDpi xmlns:a14="http://schemas.microsoft.com/office/drawing/2010/main" val="0"/>
                                    </a:ext>
                                  </a:extLst>
                                </a:blip>
                                <a:srcRect/>
                                <a:stretch>
                                  <a:fillRect/>
                                </a:stretch>
                              </pic:blipFill>
                              <pic:spPr bwMode="auto">
                                <a:xfrm>
                                  <a:off x="0" y="0"/>
                                  <a:ext cx="904875"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14:sizeRelH relativeFrom="page">
                          <wp14:pctWidth>0</wp14:pctWidth>
                        </wp14:sizeRelH>
                        <wp14:sizeRelV relativeFrom="page">
                          <wp14:pctHeight>0</wp14:pctHeight>
                        </wp14:sizeRelV>
                      </wp:anchor>
                    </w:drawing>
                  </w:r>
                  <w:bookmarkStart w:id="40" w:name="RANGE!B1:K61"/>
                  <w:r w:rsidRPr="00B77C12">
                    <w:rPr>
                      <w:rFonts w:eastAsia="Times New Roman"/>
                      <w:sz w:val="20"/>
                      <w:szCs w:val="20"/>
                      <w:lang w:val="es-MX"/>
                    </w:rPr>
                    <w:t> </w:t>
                  </w:r>
                  <w:bookmarkEnd w:id="40"/>
                </w:p>
              </w:tc>
            </w:tr>
          </w:tbl>
          <w:p w14:paraId="61600C9C" w14:textId="77777777" w:rsidR="00E95F7F" w:rsidRPr="00B77C12" w:rsidRDefault="00E95F7F" w:rsidP="000C2E3E">
            <w:pPr>
              <w:spacing w:line="240" w:lineRule="auto"/>
              <w:rPr>
                <w:rFonts w:eastAsia="Times New Roman"/>
                <w:sz w:val="20"/>
                <w:szCs w:val="20"/>
                <w:lang w:val="es-MX"/>
              </w:rPr>
            </w:pPr>
          </w:p>
        </w:tc>
        <w:tc>
          <w:tcPr>
            <w:tcW w:w="1772" w:type="dxa"/>
            <w:tcBorders>
              <w:top w:val="single" w:sz="12" w:space="0" w:color="auto"/>
              <w:left w:val="nil"/>
              <w:bottom w:val="nil"/>
              <w:right w:val="nil"/>
            </w:tcBorders>
            <w:shd w:val="clear" w:color="auto" w:fill="FFFFFF" w:themeFill="background1"/>
            <w:noWrap/>
            <w:vAlign w:val="center"/>
            <w:hideMark/>
          </w:tcPr>
          <w:p w14:paraId="3CD0B52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single" w:sz="12" w:space="0" w:color="auto"/>
              <w:left w:val="nil"/>
              <w:bottom w:val="nil"/>
              <w:right w:val="nil"/>
            </w:tcBorders>
            <w:shd w:val="clear" w:color="auto" w:fill="FFFFFF" w:themeFill="background1"/>
            <w:noWrap/>
            <w:vAlign w:val="center"/>
            <w:hideMark/>
          </w:tcPr>
          <w:p w14:paraId="2DC29C5E"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single" w:sz="12" w:space="0" w:color="auto"/>
              <w:left w:val="nil"/>
              <w:bottom w:val="nil"/>
              <w:right w:val="nil"/>
            </w:tcBorders>
            <w:shd w:val="clear" w:color="auto" w:fill="FFFFFF" w:themeFill="background1"/>
            <w:noWrap/>
            <w:vAlign w:val="center"/>
            <w:hideMark/>
          </w:tcPr>
          <w:p w14:paraId="1DF59E0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single" w:sz="12" w:space="0" w:color="auto"/>
              <w:left w:val="nil"/>
              <w:bottom w:val="nil"/>
              <w:right w:val="nil"/>
            </w:tcBorders>
            <w:shd w:val="clear" w:color="auto" w:fill="FFFFFF" w:themeFill="background1"/>
            <w:noWrap/>
            <w:vAlign w:val="center"/>
            <w:hideMark/>
          </w:tcPr>
          <w:p w14:paraId="72BBA716"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single" w:sz="12" w:space="0" w:color="auto"/>
              <w:left w:val="nil"/>
              <w:bottom w:val="nil"/>
              <w:right w:val="nil"/>
            </w:tcBorders>
            <w:shd w:val="clear" w:color="auto" w:fill="FFFFFF" w:themeFill="background1"/>
            <w:noWrap/>
            <w:vAlign w:val="center"/>
            <w:hideMark/>
          </w:tcPr>
          <w:p w14:paraId="2405FA91"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single" w:sz="12" w:space="0" w:color="auto"/>
              <w:left w:val="nil"/>
              <w:bottom w:val="nil"/>
              <w:right w:val="nil"/>
            </w:tcBorders>
            <w:shd w:val="clear" w:color="auto" w:fill="FFFFFF" w:themeFill="background1"/>
            <w:noWrap/>
            <w:vAlign w:val="center"/>
            <w:hideMark/>
          </w:tcPr>
          <w:p w14:paraId="146A650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single" w:sz="12" w:space="0" w:color="auto"/>
              <w:left w:val="nil"/>
              <w:bottom w:val="nil"/>
              <w:right w:val="nil"/>
            </w:tcBorders>
            <w:shd w:val="clear" w:color="auto" w:fill="FFFFFF" w:themeFill="background1"/>
            <w:noWrap/>
            <w:vAlign w:val="center"/>
            <w:hideMark/>
          </w:tcPr>
          <w:p w14:paraId="50B22A36"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849" w:type="dxa"/>
            <w:tcBorders>
              <w:top w:val="single" w:sz="12" w:space="0" w:color="auto"/>
              <w:left w:val="nil"/>
              <w:bottom w:val="nil"/>
              <w:right w:val="nil"/>
            </w:tcBorders>
            <w:shd w:val="clear" w:color="auto" w:fill="FFFFFF" w:themeFill="background1"/>
            <w:noWrap/>
            <w:vAlign w:val="center"/>
            <w:hideMark/>
          </w:tcPr>
          <w:p w14:paraId="5E0A38B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single" w:sz="12" w:space="0" w:color="auto"/>
              <w:left w:val="nil"/>
              <w:bottom w:val="nil"/>
              <w:right w:val="single" w:sz="12" w:space="0" w:color="auto"/>
            </w:tcBorders>
            <w:shd w:val="clear" w:color="auto" w:fill="FFFFFF" w:themeFill="background1"/>
            <w:noWrap/>
            <w:vAlign w:val="center"/>
            <w:hideMark/>
          </w:tcPr>
          <w:p w14:paraId="492E181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533E587" w14:textId="77777777" w:rsidTr="00F90817">
        <w:trPr>
          <w:trHeight w:val="336"/>
        </w:trPr>
        <w:tc>
          <w:tcPr>
            <w:tcW w:w="196" w:type="dxa"/>
            <w:tcBorders>
              <w:top w:val="nil"/>
              <w:left w:val="nil"/>
              <w:bottom w:val="nil"/>
              <w:right w:val="nil"/>
            </w:tcBorders>
            <w:shd w:val="clear" w:color="auto" w:fill="FFFFFF" w:themeFill="background1"/>
            <w:noWrap/>
            <w:vAlign w:val="center"/>
            <w:hideMark/>
          </w:tcPr>
          <w:p w14:paraId="70E0931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center"/>
            <w:hideMark/>
          </w:tcPr>
          <w:p w14:paraId="7277480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vAlign w:val="center"/>
            <w:hideMark/>
          </w:tcPr>
          <w:p w14:paraId="6513CFD8" w14:textId="77777777" w:rsidR="00E95F7F" w:rsidRPr="00B77C12" w:rsidRDefault="00E95F7F" w:rsidP="000C2E3E">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373" w:type="dxa"/>
            <w:tcBorders>
              <w:top w:val="nil"/>
              <w:left w:val="nil"/>
              <w:bottom w:val="nil"/>
              <w:right w:val="nil"/>
            </w:tcBorders>
            <w:shd w:val="clear" w:color="auto" w:fill="FFFFFF" w:themeFill="background1"/>
            <w:vAlign w:val="center"/>
            <w:hideMark/>
          </w:tcPr>
          <w:p w14:paraId="4419896E" w14:textId="77777777" w:rsidR="00E95F7F" w:rsidRPr="00B77C12" w:rsidRDefault="00E95F7F" w:rsidP="000C2E3E">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6092" w:type="dxa"/>
            <w:gridSpan w:val="5"/>
            <w:tcBorders>
              <w:top w:val="nil"/>
              <w:left w:val="nil"/>
              <w:bottom w:val="nil"/>
              <w:right w:val="nil"/>
            </w:tcBorders>
            <w:shd w:val="clear" w:color="auto" w:fill="FFFFFF" w:themeFill="background1"/>
            <w:noWrap/>
            <w:vAlign w:val="center"/>
            <w:hideMark/>
          </w:tcPr>
          <w:p w14:paraId="22BA1362" w14:textId="77777777" w:rsidR="00E95F7F" w:rsidRPr="00B77C12" w:rsidRDefault="00E95F7F" w:rsidP="000C2E3E">
            <w:pPr>
              <w:spacing w:line="240" w:lineRule="auto"/>
              <w:rPr>
                <w:rFonts w:eastAsia="Times New Roman"/>
                <w:b/>
                <w:bCs/>
                <w:sz w:val="20"/>
                <w:szCs w:val="20"/>
                <w:lang w:val="es-MX"/>
              </w:rPr>
            </w:pPr>
            <w:r w:rsidRPr="00B77C12">
              <w:rPr>
                <w:rFonts w:eastAsia="Times New Roman"/>
                <w:b/>
                <w:bCs/>
                <w:sz w:val="20"/>
                <w:szCs w:val="20"/>
                <w:lang w:val="es-MX"/>
              </w:rPr>
              <w:t xml:space="preserve">        PROTOCOLO ANTROPOMÉTRICO MEDICO-DEPORTIVO.</w:t>
            </w:r>
          </w:p>
        </w:tc>
        <w:tc>
          <w:tcPr>
            <w:tcW w:w="849" w:type="dxa"/>
            <w:vMerge w:val="restart"/>
            <w:tcBorders>
              <w:top w:val="nil"/>
              <w:left w:val="nil"/>
              <w:bottom w:val="nil"/>
              <w:right w:val="nil"/>
            </w:tcBorders>
            <w:shd w:val="clear" w:color="auto" w:fill="FFFFFF" w:themeFill="background1"/>
            <w:vAlign w:val="center"/>
            <w:hideMark/>
          </w:tcPr>
          <w:p w14:paraId="578668F2" w14:textId="77777777" w:rsidR="00E95F7F" w:rsidRPr="00B77C12" w:rsidRDefault="00E95F7F" w:rsidP="000C2E3E">
            <w:pPr>
              <w:spacing w:line="240" w:lineRule="auto"/>
              <w:jc w:val="center"/>
              <w:rPr>
                <w:rFonts w:eastAsia="Times New Roman"/>
                <w:sz w:val="20"/>
                <w:szCs w:val="20"/>
                <w:lang w:val="es-MX"/>
              </w:rPr>
            </w:pPr>
          </w:p>
        </w:tc>
        <w:tc>
          <w:tcPr>
            <w:tcW w:w="196" w:type="dxa"/>
            <w:tcBorders>
              <w:top w:val="nil"/>
              <w:left w:val="nil"/>
              <w:bottom w:val="nil"/>
              <w:right w:val="single" w:sz="12" w:space="0" w:color="auto"/>
            </w:tcBorders>
            <w:shd w:val="clear" w:color="auto" w:fill="FFFFFF" w:themeFill="background1"/>
            <w:noWrap/>
            <w:vAlign w:val="center"/>
            <w:hideMark/>
          </w:tcPr>
          <w:p w14:paraId="5A74FDA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A19E683" w14:textId="77777777" w:rsidTr="00F90817">
        <w:trPr>
          <w:trHeight w:val="279"/>
        </w:trPr>
        <w:tc>
          <w:tcPr>
            <w:tcW w:w="196" w:type="dxa"/>
            <w:tcBorders>
              <w:top w:val="nil"/>
              <w:left w:val="nil"/>
              <w:bottom w:val="nil"/>
              <w:right w:val="nil"/>
            </w:tcBorders>
            <w:shd w:val="clear" w:color="auto" w:fill="FFFFFF" w:themeFill="background1"/>
            <w:noWrap/>
            <w:vAlign w:val="center"/>
            <w:hideMark/>
          </w:tcPr>
          <w:p w14:paraId="42F9618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center"/>
            <w:hideMark/>
          </w:tcPr>
          <w:p w14:paraId="741F710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vAlign w:val="center"/>
            <w:hideMark/>
          </w:tcPr>
          <w:p w14:paraId="7540E6F9" w14:textId="77777777" w:rsidR="00E95F7F" w:rsidRPr="00B77C12" w:rsidRDefault="00E95F7F" w:rsidP="000C2E3E">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373" w:type="dxa"/>
            <w:tcBorders>
              <w:top w:val="nil"/>
              <w:left w:val="nil"/>
              <w:bottom w:val="nil"/>
              <w:right w:val="nil"/>
            </w:tcBorders>
            <w:shd w:val="clear" w:color="auto" w:fill="FFFFFF" w:themeFill="background1"/>
            <w:noWrap/>
            <w:vAlign w:val="center"/>
            <w:hideMark/>
          </w:tcPr>
          <w:p w14:paraId="55E9C3F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6092" w:type="dxa"/>
            <w:gridSpan w:val="5"/>
            <w:tcBorders>
              <w:top w:val="nil"/>
              <w:left w:val="nil"/>
              <w:bottom w:val="nil"/>
              <w:right w:val="nil"/>
            </w:tcBorders>
            <w:shd w:val="clear" w:color="auto" w:fill="FFFFFF" w:themeFill="background1"/>
            <w:noWrap/>
            <w:vAlign w:val="center"/>
            <w:hideMark/>
          </w:tcPr>
          <w:p w14:paraId="0410792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xml:space="preserve">                Según documento de consenso del G.R.E.C de la FE.ME.DE. (2008)</w:t>
            </w:r>
          </w:p>
        </w:tc>
        <w:tc>
          <w:tcPr>
            <w:tcW w:w="849" w:type="dxa"/>
            <w:vMerge/>
            <w:tcBorders>
              <w:top w:val="nil"/>
              <w:left w:val="nil"/>
              <w:bottom w:val="nil"/>
              <w:right w:val="nil"/>
            </w:tcBorders>
            <w:shd w:val="clear" w:color="auto" w:fill="FFFFFF" w:themeFill="background1"/>
            <w:vAlign w:val="center"/>
            <w:hideMark/>
          </w:tcPr>
          <w:p w14:paraId="0705C35D" w14:textId="77777777" w:rsidR="00E95F7F" w:rsidRPr="00B77C12" w:rsidRDefault="00E95F7F" w:rsidP="000C2E3E">
            <w:pPr>
              <w:spacing w:line="240" w:lineRule="auto"/>
              <w:rPr>
                <w:rFonts w:eastAsia="Times New Roman"/>
                <w:sz w:val="20"/>
                <w:szCs w:val="20"/>
                <w:lang w:val="es-MX"/>
              </w:rPr>
            </w:pPr>
          </w:p>
        </w:tc>
        <w:tc>
          <w:tcPr>
            <w:tcW w:w="196" w:type="dxa"/>
            <w:tcBorders>
              <w:top w:val="nil"/>
              <w:left w:val="nil"/>
              <w:bottom w:val="nil"/>
              <w:right w:val="single" w:sz="12" w:space="0" w:color="auto"/>
            </w:tcBorders>
            <w:shd w:val="clear" w:color="auto" w:fill="FFFFFF" w:themeFill="background1"/>
            <w:noWrap/>
            <w:vAlign w:val="center"/>
            <w:hideMark/>
          </w:tcPr>
          <w:p w14:paraId="03247E9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BE3A793" w14:textId="77777777" w:rsidTr="00F90817">
        <w:trPr>
          <w:trHeight w:val="279"/>
        </w:trPr>
        <w:tc>
          <w:tcPr>
            <w:tcW w:w="196" w:type="dxa"/>
            <w:tcBorders>
              <w:top w:val="nil"/>
              <w:left w:val="nil"/>
              <w:bottom w:val="nil"/>
              <w:right w:val="nil"/>
            </w:tcBorders>
            <w:shd w:val="clear" w:color="auto" w:fill="FFFFFF" w:themeFill="background1"/>
            <w:noWrap/>
            <w:vAlign w:val="bottom"/>
            <w:hideMark/>
          </w:tcPr>
          <w:p w14:paraId="3EAD002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bottom"/>
            <w:hideMark/>
          </w:tcPr>
          <w:p w14:paraId="0DEB39A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noWrap/>
            <w:vAlign w:val="bottom"/>
            <w:hideMark/>
          </w:tcPr>
          <w:p w14:paraId="14105819"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Sujeto:</w:t>
            </w:r>
          </w:p>
        </w:tc>
        <w:tc>
          <w:tcPr>
            <w:tcW w:w="373"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52107E0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single" w:sz="4" w:space="0" w:color="auto"/>
              <w:left w:val="nil"/>
              <w:bottom w:val="single" w:sz="4" w:space="0" w:color="auto"/>
              <w:right w:val="nil"/>
            </w:tcBorders>
            <w:shd w:val="clear" w:color="auto" w:fill="FFFFFF" w:themeFill="background1"/>
            <w:noWrap/>
            <w:vAlign w:val="bottom"/>
            <w:hideMark/>
          </w:tcPr>
          <w:p w14:paraId="5DC01FFF"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654"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2E9855B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noWrap/>
            <w:vAlign w:val="bottom"/>
            <w:hideMark/>
          </w:tcPr>
          <w:p w14:paraId="251D7D1D"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F. Toma:</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755926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noWrap/>
            <w:vAlign w:val="bottom"/>
            <w:hideMark/>
          </w:tcPr>
          <w:p w14:paraId="28DD9311"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M ó H:</w:t>
            </w:r>
          </w:p>
        </w:tc>
        <w:tc>
          <w:tcPr>
            <w:tcW w:w="8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75FC88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noWrap/>
            <w:vAlign w:val="bottom"/>
            <w:hideMark/>
          </w:tcPr>
          <w:p w14:paraId="109C6BE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00F16A6" w14:textId="77777777" w:rsidTr="00F90817">
        <w:trPr>
          <w:trHeight w:val="150"/>
        </w:trPr>
        <w:tc>
          <w:tcPr>
            <w:tcW w:w="196" w:type="dxa"/>
            <w:tcBorders>
              <w:top w:val="nil"/>
              <w:left w:val="nil"/>
              <w:bottom w:val="nil"/>
              <w:right w:val="nil"/>
            </w:tcBorders>
            <w:shd w:val="clear" w:color="auto" w:fill="FFFFFF" w:themeFill="background1"/>
            <w:noWrap/>
            <w:vAlign w:val="bottom"/>
            <w:hideMark/>
          </w:tcPr>
          <w:p w14:paraId="47A0908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bottom"/>
            <w:hideMark/>
          </w:tcPr>
          <w:p w14:paraId="75D4D0D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noWrap/>
            <w:vAlign w:val="bottom"/>
            <w:hideMark/>
          </w:tcPr>
          <w:p w14:paraId="005C035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nil"/>
              <w:right w:val="nil"/>
            </w:tcBorders>
            <w:shd w:val="clear" w:color="auto" w:fill="FFFFFF" w:themeFill="background1"/>
            <w:noWrap/>
            <w:vAlign w:val="bottom"/>
            <w:hideMark/>
          </w:tcPr>
          <w:p w14:paraId="64F8448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auto" w:fill="FFFFFF" w:themeFill="background1"/>
            <w:noWrap/>
            <w:vAlign w:val="bottom"/>
            <w:hideMark/>
          </w:tcPr>
          <w:p w14:paraId="2369731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auto" w:fill="FFFFFF" w:themeFill="background1"/>
            <w:noWrap/>
            <w:vAlign w:val="bottom"/>
            <w:hideMark/>
          </w:tcPr>
          <w:p w14:paraId="1F711A3D"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noWrap/>
            <w:vAlign w:val="bottom"/>
            <w:hideMark/>
          </w:tcPr>
          <w:p w14:paraId="51086AAE"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auto" w:fill="FFFFFF" w:themeFill="background1"/>
            <w:noWrap/>
            <w:vAlign w:val="bottom"/>
            <w:hideMark/>
          </w:tcPr>
          <w:p w14:paraId="4AF16AD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noWrap/>
            <w:vAlign w:val="bottom"/>
            <w:hideMark/>
          </w:tcPr>
          <w:p w14:paraId="2A9D1EA3"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nil"/>
              <w:right w:val="nil"/>
            </w:tcBorders>
            <w:shd w:val="clear" w:color="auto" w:fill="FFFFFF" w:themeFill="background1"/>
            <w:noWrap/>
            <w:vAlign w:val="bottom"/>
            <w:hideMark/>
          </w:tcPr>
          <w:p w14:paraId="68AD2D3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noWrap/>
            <w:vAlign w:val="bottom"/>
            <w:hideMark/>
          </w:tcPr>
          <w:p w14:paraId="56AC038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3869348A" w14:textId="77777777" w:rsidTr="00F90817">
        <w:trPr>
          <w:trHeight w:val="279"/>
        </w:trPr>
        <w:tc>
          <w:tcPr>
            <w:tcW w:w="196" w:type="dxa"/>
            <w:tcBorders>
              <w:top w:val="nil"/>
              <w:left w:val="nil"/>
              <w:bottom w:val="nil"/>
              <w:right w:val="nil"/>
            </w:tcBorders>
            <w:shd w:val="clear" w:color="auto" w:fill="FFFFFF" w:themeFill="background1"/>
            <w:noWrap/>
            <w:vAlign w:val="bottom"/>
            <w:hideMark/>
          </w:tcPr>
          <w:p w14:paraId="7DE4AD4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bottom"/>
            <w:hideMark/>
          </w:tcPr>
          <w:p w14:paraId="48D867DE"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noWrap/>
            <w:vAlign w:val="bottom"/>
            <w:hideMark/>
          </w:tcPr>
          <w:p w14:paraId="311578DB"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F. Nacim.:</w:t>
            </w:r>
          </w:p>
        </w:tc>
        <w:tc>
          <w:tcPr>
            <w:tcW w:w="37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FCA2EC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auto" w:fill="FFFFFF" w:themeFill="background1"/>
            <w:noWrap/>
            <w:vAlign w:val="bottom"/>
            <w:hideMark/>
          </w:tcPr>
          <w:p w14:paraId="2A71F54B"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Edad:</w:t>
            </w:r>
          </w:p>
        </w:tc>
        <w:tc>
          <w:tcPr>
            <w:tcW w:w="65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70DC060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noWrap/>
            <w:vAlign w:val="bottom"/>
            <w:hideMark/>
          </w:tcPr>
          <w:p w14:paraId="43E014D5"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Deporte:</w:t>
            </w:r>
          </w:p>
        </w:tc>
        <w:tc>
          <w:tcPr>
            <w:tcW w:w="1411"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068C049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single" w:sz="4" w:space="0" w:color="auto"/>
              <w:left w:val="nil"/>
              <w:bottom w:val="single" w:sz="4" w:space="0" w:color="auto"/>
              <w:right w:val="nil"/>
            </w:tcBorders>
            <w:shd w:val="clear" w:color="auto" w:fill="FFFFFF" w:themeFill="background1"/>
            <w:noWrap/>
            <w:vAlign w:val="bottom"/>
            <w:hideMark/>
          </w:tcPr>
          <w:p w14:paraId="44984309"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849"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20507CA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noWrap/>
            <w:vAlign w:val="bottom"/>
            <w:hideMark/>
          </w:tcPr>
          <w:p w14:paraId="4AC9BD1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6282329" w14:textId="77777777" w:rsidTr="00F90817">
        <w:trPr>
          <w:trHeight w:val="125"/>
        </w:trPr>
        <w:tc>
          <w:tcPr>
            <w:tcW w:w="196" w:type="dxa"/>
            <w:tcBorders>
              <w:top w:val="nil"/>
              <w:left w:val="nil"/>
              <w:bottom w:val="nil"/>
              <w:right w:val="nil"/>
            </w:tcBorders>
            <w:shd w:val="clear" w:color="auto" w:fill="FFFFFF" w:themeFill="background1"/>
            <w:noWrap/>
            <w:vAlign w:val="bottom"/>
            <w:hideMark/>
          </w:tcPr>
          <w:p w14:paraId="371169A6"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bottom"/>
            <w:hideMark/>
          </w:tcPr>
          <w:p w14:paraId="320EE52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noWrap/>
            <w:vAlign w:val="bottom"/>
            <w:hideMark/>
          </w:tcPr>
          <w:p w14:paraId="007955C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nil"/>
              <w:right w:val="nil"/>
            </w:tcBorders>
            <w:shd w:val="clear" w:color="auto" w:fill="FFFFFF" w:themeFill="background1"/>
            <w:noWrap/>
            <w:vAlign w:val="bottom"/>
            <w:hideMark/>
          </w:tcPr>
          <w:p w14:paraId="49DC292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auto" w:fill="FFFFFF" w:themeFill="background1"/>
            <w:noWrap/>
            <w:vAlign w:val="bottom"/>
            <w:hideMark/>
          </w:tcPr>
          <w:p w14:paraId="1E248F8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auto" w:fill="FFFFFF" w:themeFill="background1"/>
            <w:noWrap/>
            <w:vAlign w:val="bottom"/>
            <w:hideMark/>
          </w:tcPr>
          <w:p w14:paraId="7BA3B7E3"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noWrap/>
            <w:vAlign w:val="bottom"/>
            <w:hideMark/>
          </w:tcPr>
          <w:p w14:paraId="52D26AFC"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auto" w:fill="FFFFFF" w:themeFill="background1"/>
            <w:noWrap/>
            <w:vAlign w:val="bottom"/>
            <w:hideMark/>
          </w:tcPr>
          <w:p w14:paraId="6D5F388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noWrap/>
            <w:vAlign w:val="bottom"/>
            <w:hideMark/>
          </w:tcPr>
          <w:p w14:paraId="7909BF2E"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nil"/>
              <w:right w:val="nil"/>
            </w:tcBorders>
            <w:shd w:val="clear" w:color="auto" w:fill="FFFFFF" w:themeFill="background1"/>
            <w:noWrap/>
            <w:vAlign w:val="bottom"/>
            <w:hideMark/>
          </w:tcPr>
          <w:p w14:paraId="05F8440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noWrap/>
            <w:vAlign w:val="bottom"/>
            <w:hideMark/>
          </w:tcPr>
          <w:p w14:paraId="2056347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9ABB669" w14:textId="77777777" w:rsidTr="00F90817">
        <w:trPr>
          <w:trHeight w:val="279"/>
        </w:trPr>
        <w:tc>
          <w:tcPr>
            <w:tcW w:w="196" w:type="dxa"/>
            <w:tcBorders>
              <w:top w:val="nil"/>
              <w:left w:val="nil"/>
              <w:bottom w:val="nil"/>
              <w:right w:val="nil"/>
            </w:tcBorders>
            <w:shd w:val="clear" w:color="auto" w:fill="FFFFFF" w:themeFill="background1"/>
            <w:noWrap/>
            <w:vAlign w:val="bottom"/>
            <w:hideMark/>
          </w:tcPr>
          <w:p w14:paraId="6CD9928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bottom"/>
            <w:hideMark/>
          </w:tcPr>
          <w:p w14:paraId="71D6BBC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noWrap/>
            <w:vAlign w:val="bottom"/>
            <w:hideMark/>
          </w:tcPr>
          <w:p w14:paraId="55EDA0DF"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Modal. /Equipo:</w:t>
            </w:r>
          </w:p>
        </w:tc>
        <w:tc>
          <w:tcPr>
            <w:tcW w:w="373"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1841690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2067C9A1"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auto" w:fill="FFFFFF" w:themeFill="background1"/>
            <w:noWrap/>
            <w:vAlign w:val="bottom"/>
            <w:hideMark/>
          </w:tcPr>
          <w:p w14:paraId="48AED7EA"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noWrap/>
            <w:vAlign w:val="bottom"/>
            <w:hideMark/>
          </w:tcPr>
          <w:p w14:paraId="769E0F36"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Grupo Población:</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8BA775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noWrap/>
            <w:vAlign w:val="bottom"/>
            <w:hideMark/>
          </w:tcPr>
          <w:p w14:paraId="14810DAA"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Etnia:</w:t>
            </w:r>
          </w:p>
        </w:tc>
        <w:tc>
          <w:tcPr>
            <w:tcW w:w="8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5F5EA0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noWrap/>
            <w:vAlign w:val="bottom"/>
            <w:hideMark/>
          </w:tcPr>
          <w:p w14:paraId="3620F6E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C996077" w14:textId="77777777" w:rsidTr="00F90817">
        <w:trPr>
          <w:trHeight w:val="125"/>
        </w:trPr>
        <w:tc>
          <w:tcPr>
            <w:tcW w:w="196" w:type="dxa"/>
            <w:tcBorders>
              <w:top w:val="nil"/>
              <w:left w:val="nil"/>
              <w:bottom w:val="nil"/>
              <w:right w:val="nil"/>
            </w:tcBorders>
            <w:shd w:val="clear" w:color="auto" w:fill="FFFFFF" w:themeFill="background1"/>
            <w:noWrap/>
            <w:vAlign w:val="bottom"/>
            <w:hideMark/>
          </w:tcPr>
          <w:p w14:paraId="3B81951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bottom"/>
            <w:hideMark/>
          </w:tcPr>
          <w:p w14:paraId="7542517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noWrap/>
            <w:vAlign w:val="bottom"/>
            <w:hideMark/>
          </w:tcPr>
          <w:p w14:paraId="0C3D7EC9" w14:textId="77777777" w:rsidR="00E95F7F" w:rsidRPr="00B77C12" w:rsidRDefault="00E95F7F" w:rsidP="000C2E3E">
            <w:pPr>
              <w:spacing w:line="240" w:lineRule="auto"/>
              <w:rPr>
                <w:rFonts w:eastAsia="Times New Roman"/>
                <w:b/>
                <w:bCs/>
                <w:sz w:val="20"/>
                <w:szCs w:val="20"/>
                <w:lang w:val="es-MX"/>
              </w:rPr>
            </w:pPr>
            <w:r w:rsidRPr="00B77C12">
              <w:rPr>
                <w:rFonts w:eastAsia="Times New Roman"/>
                <w:b/>
                <w:bCs/>
                <w:sz w:val="20"/>
                <w:szCs w:val="20"/>
                <w:lang w:val="es-MX"/>
              </w:rPr>
              <w:t> </w:t>
            </w:r>
          </w:p>
        </w:tc>
        <w:tc>
          <w:tcPr>
            <w:tcW w:w="373" w:type="dxa"/>
            <w:tcBorders>
              <w:top w:val="nil"/>
              <w:left w:val="nil"/>
              <w:bottom w:val="nil"/>
              <w:right w:val="nil"/>
            </w:tcBorders>
            <w:shd w:val="clear" w:color="auto" w:fill="FFFFFF" w:themeFill="background1"/>
            <w:noWrap/>
            <w:vAlign w:val="bottom"/>
            <w:hideMark/>
          </w:tcPr>
          <w:p w14:paraId="2E358C0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auto" w:fill="FFFFFF" w:themeFill="background1"/>
            <w:noWrap/>
            <w:vAlign w:val="bottom"/>
            <w:hideMark/>
          </w:tcPr>
          <w:p w14:paraId="574AE74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auto" w:fill="FFFFFF" w:themeFill="background1"/>
            <w:noWrap/>
            <w:vAlign w:val="bottom"/>
            <w:hideMark/>
          </w:tcPr>
          <w:p w14:paraId="6F9761BC"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noWrap/>
            <w:vAlign w:val="bottom"/>
            <w:hideMark/>
          </w:tcPr>
          <w:p w14:paraId="1D8D6C6C"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auto" w:fill="FFFFFF" w:themeFill="background1"/>
            <w:noWrap/>
            <w:vAlign w:val="bottom"/>
            <w:hideMark/>
          </w:tcPr>
          <w:p w14:paraId="5585404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noWrap/>
            <w:vAlign w:val="bottom"/>
            <w:hideMark/>
          </w:tcPr>
          <w:p w14:paraId="73FFC3D9"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 </w:t>
            </w:r>
          </w:p>
        </w:tc>
        <w:tc>
          <w:tcPr>
            <w:tcW w:w="849" w:type="dxa"/>
            <w:tcBorders>
              <w:top w:val="nil"/>
              <w:left w:val="nil"/>
              <w:bottom w:val="nil"/>
              <w:right w:val="nil"/>
            </w:tcBorders>
            <w:shd w:val="clear" w:color="auto" w:fill="FFFFFF" w:themeFill="background1"/>
            <w:noWrap/>
            <w:vAlign w:val="bottom"/>
            <w:hideMark/>
          </w:tcPr>
          <w:p w14:paraId="360956C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noWrap/>
            <w:vAlign w:val="bottom"/>
            <w:hideMark/>
          </w:tcPr>
          <w:p w14:paraId="1F53601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9CB0BA9" w14:textId="77777777" w:rsidTr="00F90817">
        <w:trPr>
          <w:trHeight w:val="279"/>
        </w:trPr>
        <w:tc>
          <w:tcPr>
            <w:tcW w:w="196" w:type="dxa"/>
            <w:tcBorders>
              <w:top w:val="nil"/>
              <w:left w:val="nil"/>
              <w:bottom w:val="nil"/>
              <w:right w:val="nil"/>
            </w:tcBorders>
            <w:shd w:val="clear" w:color="auto" w:fill="FFFFFF" w:themeFill="background1"/>
            <w:noWrap/>
            <w:vAlign w:val="bottom"/>
            <w:hideMark/>
          </w:tcPr>
          <w:p w14:paraId="03168B7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bottom"/>
            <w:hideMark/>
          </w:tcPr>
          <w:p w14:paraId="12F17D6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noWrap/>
            <w:vAlign w:val="bottom"/>
            <w:hideMark/>
          </w:tcPr>
          <w:p w14:paraId="55655142"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Fase Entto.:</w:t>
            </w:r>
          </w:p>
        </w:tc>
        <w:tc>
          <w:tcPr>
            <w:tcW w:w="373"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2AEB243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19D970FB"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auto" w:fill="FFFFFF" w:themeFill="background1"/>
            <w:noWrap/>
            <w:vAlign w:val="bottom"/>
            <w:hideMark/>
          </w:tcPr>
          <w:p w14:paraId="45D01198"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noWrap/>
            <w:vAlign w:val="bottom"/>
            <w:hideMark/>
          </w:tcPr>
          <w:p w14:paraId="5A3FC7D6"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Antropometrista:</w:t>
            </w:r>
          </w:p>
        </w:tc>
        <w:tc>
          <w:tcPr>
            <w:tcW w:w="141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5BE251D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noWrap/>
            <w:vAlign w:val="bottom"/>
            <w:hideMark/>
          </w:tcPr>
          <w:p w14:paraId="146B14BB"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Nivel:</w:t>
            </w:r>
          </w:p>
        </w:tc>
        <w:tc>
          <w:tcPr>
            <w:tcW w:w="8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6B06F910"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noWrap/>
            <w:vAlign w:val="bottom"/>
            <w:hideMark/>
          </w:tcPr>
          <w:p w14:paraId="058DBE5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D2BF5AE" w14:textId="77777777" w:rsidTr="00F90817">
        <w:trPr>
          <w:trHeight w:val="150"/>
        </w:trPr>
        <w:tc>
          <w:tcPr>
            <w:tcW w:w="196" w:type="dxa"/>
            <w:tcBorders>
              <w:top w:val="nil"/>
              <w:left w:val="nil"/>
              <w:bottom w:val="nil"/>
              <w:right w:val="nil"/>
            </w:tcBorders>
            <w:shd w:val="clear" w:color="auto" w:fill="FFFFFF" w:themeFill="background1"/>
            <w:noWrap/>
            <w:vAlign w:val="bottom"/>
            <w:hideMark/>
          </w:tcPr>
          <w:p w14:paraId="6D8B0AE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bottom"/>
            <w:hideMark/>
          </w:tcPr>
          <w:p w14:paraId="0A2DA506"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noWrap/>
            <w:vAlign w:val="bottom"/>
            <w:hideMark/>
          </w:tcPr>
          <w:p w14:paraId="142082B7" w14:textId="77777777" w:rsidR="00E95F7F" w:rsidRPr="00B77C12" w:rsidRDefault="00E95F7F" w:rsidP="000C2E3E">
            <w:pPr>
              <w:spacing w:line="240" w:lineRule="auto"/>
              <w:rPr>
                <w:rFonts w:eastAsia="Times New Roman"/>
                <w:b/>
                <w:bCs/>
                <w:sz w:val="20"/>
                <w:szCs w:val="20"/>
                <w:lang w:val="es-MX"/>
              </w:rPr>
            </w:pPr>
            <w:r w:rsidRPr="00B77C12">
              <w:rPr>
                <w:rFonts w:eastAsia="Times New Roman"/>
                <w:b/>
                <w:bCs/>
                <w:sz w:val="20"/>
                <w:szCs w:val="20"/>
                <w:lang w:val="es-MX"/>
              </w:rPr>
              <w:t> </w:t>
            </w:r>
          </w:p>
        </w:tc>
        <w:tc>
          <w:tcPr>
            <w:tcW w:w="373" w:type="dxa"/>
            <w:tcBorders>
              <w:top w:val="nil"/>
              <w:left w:val="nil"/>
              <w:bottom w:val="nil"/>
              <w:right w:val="nil"/>
            </w:tcBorders>
            <w:shd w:val="clear" w:color="auto" w:fill="FFFFFF" w:themeFill="background1"/>
            <w:noWrap/>
            <w:vAlign w:val="bottom"/>
            <w:hideMark/>
          </w:tcPr>
          <w:p w14:paraId="3E436E6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auto" w:fill="FFFFFF" w:themeFill="background1"/>
            <w:noWrap/>
            <w:vAlign w:val="bottom"/>
            <w:hideMark/>
          </w:tcPr>
          <w:p w14:paraId="3BEF9A5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auto" w:fill="FFFFFF" w:themeFill="background1"/>
            <w:noWrap/>
            <w:vAlign w:val="bottom"/>
            <w:hideMark/>
          </w:tcPr>
          <w:p w14:paraId="7201FB6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noWrap/>
            <w:vAlign w:val="bottom"/>
            <w:hideMark/>
          </w:tcPr>
          <w:p w14:paraId="5115ECB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auto" w:fill="FFFFFF" w:themeFill="background1"/>
            <w:noWrap/>
            <w:vAlign w:val="bottom"/>
            <w:hideMark/>
          </w:tcPr>
          <w:p w14:paraId="5127FE8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noWrap/>
            <w:vAlign w:val="bottom"/>
            <w:hideMark/>
          </w:tcPr>
          <w:p w14:paraId="065C6227" w14:textId="77777777" w:rsidR="00E95F7F" w:rsidRPr="00B77C12" w:rsidRDefault="00E95F7F" w:rsidP="000C2E3E">
            <w:pPr>
              <w:spacing w:line="240" w:lineRule="auto"/>
              <w:rPr>
                <w:rFonts w:eastAsia="Times New Roman"/>
                <w:b/>
                <w:bCs/>
                <w:sz w:val="20"/>
                <w:szCs w:val="20"/>
                <w:lang w:val="es-MX"/>
              </w:rPr>
            </w:pPr>
            <w:r w:rsidRPr="00B77C12">
              <w:rPr>
                <w:rFonts w:eastAsia="Times New Roman"/>
                <w:b/>
                <w:bCs/>
                <w:sz w:val="20"/>
                <w:szCs w:val="20"/>
                <w:lang w:val="es-MX"/>
              </w:rPr>
              <w:t> </w:t>
            </w:r>
          </w:p>
        </w:tc>
        <w:tc>
          <w:tcPr>
            <w:tcW w:w="849" w:type="dxa"/>
            <w:tcBorders>
              <w:top w:val="nil"/>
              <w:left w:val="nil"/>
              <w:bottom w:val="nil"/>
              <w:right w:val="nil"/>
            </w:tcBorders>
            <w:shd w:val="clear" w:color="auto" w:fill="FFFFFF" w:themeFill="background1"/>
            <w:noWrap/>
            <w:vAlign w:val="bottom"/>
            <w:hideMark/>
          </w:tcPr>
          <w:p w14:paraId="212E353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noWrap/>
            <w:vAlign w:val="bottom"/>
            <w:hideMark/>
          </w:tcPr>
          <w:p w14:paraId="04BCE1B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7D55C557" w14:textId="77777777" w:rsidTr="00F90817">
        <w:trPr>
          <w:trHeight w:val="279"/>
        </w:trPr>
        <w:tc>
          <w:tcPr>
            <w:tcW w:w="196" w:type="dxa"/>
            <w:tcBorders>
              <w:top w:val="nil"/>
              <w:left w:val="nil"/>
              <w:bottom w:val="nil"/>
              <w:right w:val="nil"/>
            </w:tcBorders>
            <w:shd w:val="clear" w:color="auto" w:fill="FFFFFF" w:themeFill="background1"/>
            <w:noWrap/>
            <w:vAlign w:val="bottom"/>
            <w:hideMark/>
          </w:tcPr>
          <w:p w14:paraId="7A7D09F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bottom"/>
            <w:hideMark/>
          </w:tcPr>
          <w:p w14:paraId="29F56A2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noWrap/>
            <w:vAlign w:val="bottom"/>
            <w:hideMark/>
          </w:tcPr>
          <w:p w14:paraId="46F6575F"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Lugar Toma:</w:t>
            </w:r>
          </w:p>
        </w:tc>
        <w:tc>
          <w:tcPr>
            <w:tcW w:w="373"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7382C55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7ADA18D5"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auto" w:fill="FFFFFF" w:themeFill="background1"/>
            <w:noWrap/>
            <w:vAlign w:val="bottom"/>
            <w:hideMark/>
          </w:tcPr>
          <w:p w14:paraId="1BF7AF6C"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E-mail:</w:t>
            </w:r>
          </w:p>
        </w:tc>
        <w:tc>
          <w:tcPr>
            <w:tcW w:w="1925" w:type="dxa"/>
            <w:tcBorders>
              <w:top w:val="single" w:sz="4" w:space="0" w:color="auto"/>
              <w:left w:val="single" w:sz="4" w:space="0" w:color="auto"/>
              <w:bottom w:val="single" w:sz="4" w:space="0" w:color="auto"/>
              <w:right w:val="nil"/>
            </w:tcBorders>
            <w:shd w:val="clear" w:color="auto" w:fill="FFFFFF" w:themeFill="background1"/>
            <w:noWrap/>
            <w:vAlign w:val="bottom"/>
            <w:hideMark/>
          </w:tcPr>
          <w:p w14:paraId="0811887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23AC3876"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noWrap/>
            <w:vAlign w:val="bottom"/>
            <w:hideMark/>
          </w:tcPr>
          <w:p w14:paraId="20FEBF71" w14:textId="77777777" w:rsidR="00E95F7F" w:rsidRPr="00B77C12" w:rsidRDefault="00E95F7F" w:rsidP="000C2E3E">
            <w:pPr>
              <w:spacing w:line="240" w:lineRule="auto"/>
              <w:rPr>
                <w:rFonts w:eastAsia="Times New Roman"/>
                <w:sz w:val="20"/>
                <w:szCs w:val="20"/>
                <w:lang w:val="es-MX"/>
              </w:rPr>
            </w:pPr>
          </w:p>
          <w:tbl>
            <w:tblPr>
              <w:tblW w:w="0" w:type="auto"/>
              <w:tblCellSpacing w:w="0" w:type="dxa"/>
              <w:tblCellMar>
                <w:left w:w="0" w:type="dxa"/>
                <w:right w:w="0" w:type="dxa"/>
              </w:tblCellMar>
              <w:tblLook w:val="04A0" w:firstRow="1" w:lastRow="0" w:firstColumn="1" w:lastColumn="0" w:noHBand="0" w:noVBand="1"/>
            </w:tblPr>
            <w:tblGrid>
              <w:gridCol w:w="1023"/>
            </w:tblGrid>
            <w:tr w:rsidR="00E95F7F" w:rsidRPr="00B77C12" w14:paraId="57C3F488" w14:textId="77777777" w:rsidTr="00F90817">
              <w:trPr>
                <w:trHeight w:val="279"/>
                <w:tblCellSpacing w:w="0" w:type="dxa"/>
              </w:trPr>
              <w:tc>
                <w:tcPr>
                  <w:tcW w:w="1023" w:type="dxa"/>
                  <w:tcBorders>
                    <w:top w:val="nil"/>
                    <w:left w:val="nil"/>
                    <w:bottom w:val="nil"/>
                    <w:right w:val="nil"/>
                  </w:tcBorders>
                  <w:shd w:val="clear" w:color="auto" w:fill="FFFFFF" w:themeFill="background1"/>
                  <w:noWrap/>
                  <w:vAlign w:val="bottom"/>
                  <w:hideMark/>
                </w:tcPr>
                <w:p w14:paraId="68030AD8"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Teléfono:</w:t>
                  </w:r>
                </w:p>
              </w:tc>
            </w:tr>
          </w:tbl>
          <w:p w14:paraId="1388ED1C" w14:textId="77777777" w:rsidR="00E95F7F" w:rsidRPr="00B77C12" w:rsidRDefault="00E95F7F" w:rsidP="000C2E3E">
            <w:pPr>
              <w:spacing w:line="240" w:lineRule="auto"/>
              <w:rPr>
                <w:rFonts w:eastAsia="Times New Roman"/>
                <w:sz w:val="20"/>
                <w:szCs w:val="20"/>
                <w:lang w:val="es-MX"/>
              </w:rPr>
            </w:pPr>
          </w:p>
        </w:tc>
        <w:tc>
          <w:tcPr>
            <w:tcW w:w="8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6FD0DA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noWrap/>
            <w:vAlign w:val="bottom"/>
            <w:hideMark/>
          </w:tcPr>
          <w:p w14:paraId="3500DE1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A9388C5" w14:textId="77777777" w:rsidTr="00F90817">
        <w:trPr>
          <w:trHeight w:val="150"/>
        </w:trPr>
        <w:tc>
          <w:tcPr>
            <w:tcW w:w="196" w:type="dxa"/>
            <w:tcBorders>
              <w:top w:val="nil"/>
              <w:left w:val="nil"/>
              <w:bottom w:val="nil"/>
              <w:right w:val="nil"/>
            </w:tcBorders>
            <w:shd w:val="clear" w:color="auto" w:fill="FFFFFF" w:themeFill="background1"/>
            <w:noWrap/>
            <w:vAlign w:val="bottom"/>
            <w:hideMark/>
          </w:tcPr>
          <w:p w14:paraId="5E808D6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noWrap/>
            <w:vAlign w:val="bottom"/>
            <w:hideMark/>
          </w:tcPr>
          <w:p w14:paraId="04BD4006"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noWrap/>
            <w:vAlign w:val="bottom"/>
            <w:hideMark/>
          </w:tcPr>
          <w:p w14:paraId="6B4DE1F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nil"/>
              <w:right w:val="nil"/>
            </w:tcBorders>
            <w:shd w:val="clear" w:color="auto" w:fill="FFFFFF" w:themeFill="background1"/>
            <w:noWrap/>
            <w:vAlign w:val="bottom"/>
            <w:hideMark/>
          </w:tcPr>
          <w:p w14:paraId="25E2E55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auto" w:fill="FFFFFF" w:themeFill="background1"/>
            <w:noWrap/>
            <w:vAlign w:val="bottom"/>
            <w:hideMark/>
          </w:tcPr>
          <w:p w14:paraId="0C8563B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auto" w:fill="FFFFFF" w:themeFill="background1"/>
            <w:noWrap/>
            <w:vAlign w:val="bottom"/>
            <w:hideMark/>
          </w:tcPr>
          <w:p w14:paraId="744F624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noWrap/>
            <w:vAlign w:val="bottom"/>
            <w:hideMark/>
          </w:tcPr>
          <w:p w14:paraId="247964B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auto" w:fill="FFFFFF" w:themeFill="background1"/>
            <w:noWrap/>
            <w:vAlign w:val="bottom"/>
            <w:hideMark/>
          </w:tcPr>
          <w:p w14:paraId="6019286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noWrap/>
            <w:vAlign w:val="bottom"/>
            <w:hideMark/>
          </w:tcPr>
          <w:p w14:paraId="4030D20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nil"/>
              <w:right w:val="nil"/>
            </w:tcBorders>
            <w:shd w:val="clear" w:color="auto" w:fill="FFFFFF" w:themeFill="background1"/>
            <w:noWrap/>
            <w:vAlign w:val="bottom"/>
            <w:hideMark/>
          </w:tcPr>
          <w:p w14:paraId="2BF6877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noWrap/>
            <w:vAlign w:val="bottom"/>
            <w:hideMark/>
          </w:tcPr>
          <w:p w14:paraId="2BB71B0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A1C261E"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78F2C92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151ACF7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0966917" w14:textId="77777777" w:rsidR="00E95F7F" w:rsidRPr="00B77C12" w:rsidRDefault="00E95F7F" w:rsidP="000C2E3E">
            <w:pPr>
              <w:spacing w:line="240" w:lineRule="auto"/>
              <w:jc w:val="center"/>
              <w:rPr>
                <w:rFonts w:eastAsia="Times New Roman"/>
                <w:b/>
                <w:bCs/>
                <w:sz w:val="20"/>
                <w:szCs w:val="20"/>
                <w:lang w:val="es-MX"/>
              </w:rPr>
            </w:pPr>
            <w:r w:rsidRPr="00B77C12">
              <w:rPr>
                <w:rFonts w:eastAsia="Times New Roman"/>
                <w:b/>
                <w:bCs/>
                <w:sz w:val="20"/>
                <w:szCs w:val="20"/>
                <w:lang w:val="es-MX"/>
              </w:rPr>
              <w:t>VARIABLE ANTROPOMÉTRICA</w:t>
            </w:r>
          </w:p>
        </w:tc>
        <w:tc>
          <w:tcPr>
            <w:tcW w:w="1925" w:type="dxa"/>
            <w:tcBorders>
              <w:top w:val="single" w:sz="4" w:space="0" w:color="auto"/>
              <w:left w:val="nil"/>
              <w:bottom w:val="single" w:sz="4" w:space="0" w:color="auto"/>
              <w:right w:val="single" w:sz="4" w:space="0" w:color="auto"/>
            </w:tcBorders>
            <w:shd w:val="clear" w:color="auto" w:fill="FFFFFF" w:themeFill="background1"/>
            <w:vAlign w:val="center"/>
            <w:hideMark/>
          </w:tcPr>
          <w:p w14:paraId="654A752A" w14:textId="77777777" w:rsidR="00E95F7F" w:rsidRPr="00B77C12" w:rsidRDefault="00E95F7F" w:rsidP="000C2E3E">
            <w:pPr>
              <w:spacing w:line="240" w:lineRule="auto"/>
              <w:jc w:val="center"/>
              <w:rPr>
                <w:rFonts w:eastAsia="Times New Roman"/>
                <w:b/>
                <w:bCs/>
                <w:sz w:val="20"/>
                <w:szCs w:val="20"/>
                <w:lang w:val="es-MX"/>
              </w:rPr>
            </w:pPr>
            <w:r w:rsidRPr="00B77C12">
              <w:rPr>
                <w:rFonts w:eastAsia="Times New Roman"/>
                <w:b/>
                <w:bCs/>
                <w:sz w:val="20"/>
                <w:szCs w:val="20"/>
                <w:lang w:val="es-MX"/>
              </w:rPr>
              <w:t>TOMA 1</w:t>
            </w:r>
          </w:p>
        </w:tc>
        <w:tc>
          <w:tcPr>
            <w:tcW w:w="1411" w:type="dxa"/>
            <w:tcBorders>
              <w:top w:val="single" w:sz="4" w:space="0" w:color="auto"/>
              <w:left w:val="nil"/>
              <w:bottom w:val="single" w:sz="4" w:space="0" w:color="auto"/>
              <w:right w:val="single" w:sz="4" w:space="0" w:color="auto"/>
            </w:tcBorders>
            <w:shd w:val="clear" w:color="auto" w:fill="FFFFFF" w:themeFill="background1"/>
            <w:vAlign w:val="center"/>
            <w:hideMark/>
          </w:tcPr>
          <w:p w14:paraId="747DB5FB" w14:textId="77777777" w:rsidR="00E95F7F" w:rsidRPr="00B77C12" w:rsidRDefault="00E95F7F" w:rsidP="000C2E3E">
            <w:pPr>
              <w:spacing w:line="240" w:lineRule="auto"/>
              <w:jc w:val="center"/>
              <w:rPr>
                <w:rFonts w:eastAsia="Times New Roman"/>
                <w:b/>
                <w:bCs/>
                <w:sz w:val="20"/>
                <w:szCs w:val="20"/>
                <w:lang w:val="es-MX"/>
              </w:rPr>
            </w:pPr>
            <w:r w:rsidRPr="00B77C12">
              <w:rPr>
                <w:rFonts w:eastAsia="Times New Roman"/>
                <w:b/>
                <w:bCs/>
                <w:sz w:val="20"/>
                <w:szCs w:val="20"/>
                <w:lang w:val="es-MX"/>
              </w:rPr>
              <w:t>TOMA 2</w:t>
            </w:r>
          </w:p>
        </w:tc>
        <w:tc>
          <w:tcPr>
            <w:tcW w:w="1350" w:type="dxa"/>
            <w:tcBorders>
              <w:top w:val="single" w:sz="4" w:space="0" w:color="auto"/>
              <w:left w:val="nil"/>
              <w:bottom w:val="single" w:sz="4" w:space="0" w:color="auto"/>
              <w:right w:val="single" w:sz="4" w:space="0" w:color="auto"/>
            </w:tcBorders>
            <w:shd w:val="clear" w:color="auto" w:fill="FFFFFF" w:themeFill="background1"/>
            <w:vAlign w:val="center"/>
            <w:hideMark/>
          </w:tcPr>
          <w:p w14:paraId="15BB4357" w14:textId="77777777" w:rsidR="00E95F7F" w:rsidRPr="00B77C12" w:rsidRDefault="00E95F7F" w:rsidP="000C2E3E">
            <w:pPr>
              <w:spacing w:line="240" w:lineRule="auto"/>
              <w:jc w:val="center"/>
              <w:rPr>
                <w:rFonts w:eastAsia="Times New Roman"/>
                <w:b/>
                <w:bCs/>
                <w:sz w:val="20"/>
                <w:szCs w:val="20"/>
                <w:lang w:val="es-MX"/>
              </w:rPr>
            </w:pPr>
            <w:r w:rsidRPr="00B77C12">
              <w:rPr>
                <w:rFonts w:eastAsia="Times New Roman"/>
                <w:b/>
                <w:bCs/>
                <w:sz w:val="20"/>
                <w:szCs w:val="20"/>
                <w:lang w:val="es-MX"/>
              </w:rPr>
              <w:t>TOMA 3</w:t>
            </w:r>
          </w:p>
        </w:tc>
        <w:tc>
          <w:tcPr>
            <w:tcW w:w="849" w:type="dxa"/>
            <w:tcBorders>
              <w:top w:val="single" w:sz="4" w:space="0" w:color="auto"/>
              <w:left w:val="nil"/>
              <w:bottom w:val="single" w:sz="4" w:space="0" w:color="auto"/>
              <w:right w:val="single" w:sz="4" w:space="0" w:color="auto"/>
            </w:tcBorders>
            <w:shd w:val="clear" w:color="auto" w:fill="FFFFFF" w:themeFill="background1"/>
            <w:vAlign w:val="center"/>
            <w:hideMark/>
          </w:tcPr>
          <w:p w14:paraId="4C131C79" w14:textId="77777777" w:rsidR="00E95F7F" w:rsidRPr="00B77C12" w:rsidRDefault="00E95F7F" w:rsidP="000C2E3E">
            <w:pPr>
              <w:spacing w:line="240" w:lineRule="auto"/>
              <w:jc w:val="center"/>
              <w:rPr>
                <w:rFonts w:eastAsia="Times New Roman"/>
                <w:b/>
                <w:bCs/>
                <w:sz w:val="20"/>
                <w:szCs w:val="20"/>
                <w:lang w:val="es-MX"/>
              </w:rPr>
            </w:pPr>
            <w:r w:rsidRPr="00B77C12">
              <w:rPr>
                <w:rFonts w:eastAsia="Times New Roman"/>
                <w:b/>
                <w:bCs/>
                <w:sz w:val="20"/>
                <w:szCs w:val="20"/>
                <w:lang w:val="es-MX"/>
              </w:rPr>
              <w:t>MEDIA</w:t>
            </w:r>
          </w:p>
        </w:tc>
        <w:tc>
          <w:tcPr>
            <w:tcW w:w="196" w:type="dxa"/>
            <w:tcBorders>
              <w:top w:val="nil"/>
              <w:left w:val="nil"/>
              <w:bottom w:val="nil"/>
              <w:right w:val="single" w:sz="12" w:space="0" w:color="auto"/>
            </w:tcBorders>
            <w:shd w:val="clear" w:color="auto" w:fill="FFFFFF" w:themeFill="background1"/>
            <w:vAlign w:val="center"/>
            <w:hideMark/>
          </w:tcPr>
          <w:p w14:paraId="14382CD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33A3644A"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34EF1EB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547A602B"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5C83DF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so (kg)</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1DFE1F9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390EF59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0DF086D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5F727A1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45C1B75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8556F6D"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1E4B430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485621DA"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B5D93A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Talla o Estatura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3FF5E68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579A7F3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5D106D6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5A42CAC2"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4F695E5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02FB460"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20A05C1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42F91693"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3</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68E3DEC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Diámetro Biacromial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08E6DFF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1C2B1F3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3D59269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202A761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180197F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70B36957"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112791F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361717A1"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4</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2EF25B1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Diámetro Transverso del Tórax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229D9F3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13F2696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55C2A5D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27618BB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6438C39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E65B744"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2DDD1C6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16966CC3"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5</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23D73F2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Diámetro anteroposterior del Tórax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139F35A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5DDA2A1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158EDB0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2475675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470B7A7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791FCA55"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3F34809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5C363FB4"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6</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2836B93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Diámetro Biiliocrestal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566CC1E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2558BBD4"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582A6AD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6E5278A0"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6CEA71E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52AB034"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53A219F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0CCBC32C"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7</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00B34A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Diámetro Condíleo-Troclear Húmero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48F05B1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47E43CF4"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1A0346D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0AC0822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164E4E9E"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A06387B"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61B6AC8E"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3806B27B"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8</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3F9EBE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Diámetro Biestiloideo Muñeca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55DCDBB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14E67FD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69C3D61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18FA036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4A6183B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67A373BF"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7BB180F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63ADDCCC"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9</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FFC603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Diámetro Bicondilo fémur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300308B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7F7281A3"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66E441A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5DB76BD3"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60B0546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3D0AC351"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049C4F4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7B9A88BF"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0</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27CF06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Diámetro Bimaleolar Tobillo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3E20C5A4"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0A4AED0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77743E8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41905740"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59701CB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044144A3"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60F3D9A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05F1FD11"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1</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F86326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Brazo Relajado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4A480F8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498888C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15F4393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55440E02"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2EDA357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CADBDBA"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56F2DC1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3DF2EF2B"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2</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BCE2C0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Brazo Contraído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1F7BAF22"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66FA73B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3136B89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1B54ECD3"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240E1E51"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421C5AE"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40545A2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7F13F60A"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3</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3BD2D65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Antebrazo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2275B96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19573AB4"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4273D66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70F4B3B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769F30D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D0F6B69"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2EA97DC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374A0AEA"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4</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E91768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de Muñeca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1D7C990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500814D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6114276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5D38E6E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6AFED3C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607AABFA"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6398673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68BBD103"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5</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84E56D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Cuello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4066BF3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40C2688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7D313B83"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64C5186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7847404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91BF101"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5D24862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5D3AD144"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6</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47B14C4"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Abdominal Mínimo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70D86EB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3A1CD95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7FCBD87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4A3C4DF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06878C3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EDEB428"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5FF97BF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0115B350"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7</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8CABD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Abdominal Medio (cm) (Sólo obesos)</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07A98EF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0EDF0EC0"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1E458DE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6D60B81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3282616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46D0E42"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50B24E4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6371DB46"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8</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1F5F25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Glúteo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735E81E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0BAAE273"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35BE13B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5808422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4FDFB69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88A9A05"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76C8CB6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1030D916"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19</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D04D55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Muslo 1 cm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7D7A4FB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5850EDC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33BEE474"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3D4F04F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1B7E54DE"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463A1FE"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584395B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33D2AC60"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0</w:t>
            </w:r>
          </w:p>
        </w:tc>
        <w:tc>
          <w:tcPr>
            <w:tcW w:w="3551"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42BA92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Muslo Medio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0A04310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5DDAA64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282AA500"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0708C05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75C7FDE1"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0D016F5"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4D4A4D7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368B8170"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1</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20F1750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Pierna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6A23C1D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78CF702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490F54D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6C36F540"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136B9216"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30A45A11"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6A0D7AF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2234086A"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2</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41338F7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erímetro Tobillo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7212C01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545FE442"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7DC490E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78F8522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6974606E"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76A251C3"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2C200C8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648E56E9"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3</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43A912B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liegue Tríceps (m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4840E4A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7C90CE8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5A4F240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2925C91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299FE85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AF16A7D"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4C278A1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23E9960F"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4</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532E810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liegue Subescapular (m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3A1909F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6DA01E72"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32BCF3D3"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15E2BB9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36439D2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C7A866C"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7A8F1E8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5F929760"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5</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15C62D9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liegue Bíceps (m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6ECFF363"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3AB90EA2"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68732574"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2470D3B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177707F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69C73DA7"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1383AD56"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3D9D7663"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6</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5CD38C0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liegue Pectoral (m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3AAEEC9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63B80C3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26BA6BC2"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58C4C50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0FC73EF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DEC7A68"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1B952B2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44A537D5"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7</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115BB6D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liegue Axilar (m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0682A62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5D2E1C82"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4D08935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5D099B4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54975D8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6F3BAC10"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0420CA9E"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7909B2E9"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8</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0421989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liegue Supracrestal o Ileocrestal (m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17E7D41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33C12EA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1527BFD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30F88383"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48DA069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7B0E87B7"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5F44E08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706607C9"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29</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15459013"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xml:space="preserve"> Pliegue Supraespinal (mm) </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28B4EBA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3FC1AC8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040493B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3EA43AD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3D72E02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C436B79"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77797D3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0AC5FCC1"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30</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687E342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liegue Abdominal (m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4CA2C2C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1B1768F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6C22C4A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0CDF8E0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7758FF3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26461C2"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317EC4E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67553B8B"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31</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4BDA2AF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liegue Muslo Anterior (m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0BAF666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62F75B7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467E032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6B4CF910"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02FBD69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082BC783"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30070F7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19E93DB8"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32</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23F18E7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Pliegue Pierna Medial (m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04F438A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282E90C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1D74CC8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24D8282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1388F50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0BF7F6E7"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12919D2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774662E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624CA57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Z" = IMPEDANCIA (Ohm a 50 Hz)</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31756C2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00C3C3E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7140432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495DD44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2FA5F01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C6FD1C2"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42C7A1E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7F9B1EA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7CF35FD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R" = RESISTENCIA (Ohm a 50 Hz)</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1FB12C27"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6AF794A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370FC01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7249D766"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15D94D1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3F9FA1D"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78CEEE3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3595C60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vAlign w:val="center"/>
            <w:hideMark/>
          </w:tcPr>
          <w:p w14:paraId="4DDA620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Xc" = REACTANCIA (Ohm a 50 Hz)</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4DF00AA0"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0CD472A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4D3FDC1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25EB539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4FF3B881"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64214B12" w14:textId="77777777" w:rsidTr="00F90817">
        <w:trPr>
          <w:trHeight w:val="279"/>
        </w:trPr>
        <w:tc>
          <w:tcPr>
            <w:tcW w:w="196" w:type="dxa"/>
            <w:tcBorders>
              <w:top w:val="nil"/>
              <w:left w:val="nil"/>
              <w:bottom w:val="nil"/>
              <w:right w:val="nil"/>
            </w:tcBorders>
            <w:shd w:val="clear" w:color="auto" w:fill="FFFFFF" w:themeFill="background1"/>
            <w:vAlign w:val="center"/>
            <w:hideMark/>
          </w:tcPr>
          <w:p w14:paraId="37FD0EC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022D3693"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33</w:t>
            </w:r>
          </w:p>
        </w:tc>
        <w:tc>
          <w:tcPr>
            <w:tcW w:w="3551" w:type="dxa"/>
            <w:gridSpan w:val="4"/>
            <w:tcBorders>
              <w:top w:val="single" w:sz="4" w:space="0" w:color="auto"/>
              <w:left w:val="single" w:sz="4" w:space="0" w:color="auto"/>
              <w:bottom w:val="single" w:sz="4" w:space="0" w:color="auto"/>
              <w:right w:val="single" w:sz="4" w:space="0" w:color="000000"/>
            </w:tcBorders>
            <w:shd w:val="clear" w:color="auto" w:fill="FFFFFF" w:themeFill="background1"/>
            <w:noWrap/>
            <w:vAlign w:val="center"/>
            <w:hideMark/>
          </w:tcPr>
          <w:p w14:paraId="1B935B0E"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xml:space="preserve">                Perímetro mesoesternal (cm)*</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7F18DDA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77FC885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2E084E40"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0FAEA77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3A5B859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E669A8D" w14:textId="77777777" w:rsidTr="00F90817">
        <w:trPr>
          <w:trHeight w:val="279"/>
        </w:trPr>
        <w:tc>
          <w:tcPr>
            <w:tcW w:w="196" w:type="dxa"/>
            <w:tcBorders>
              <w:top w:val="nil"/>
              <w:left w:val="nil"/>
              <w:bottom w:val="nil"/>
              <w:right w:val="nil"/>
            </w:tcBorders>
            <w:shd w:val="clear" w:color="auto" w:fill="FFFFFF" w:themeFill="background1"/>
            <w:hideMark/>
          </w:tcPr>
          <w:p w14:paraId="6C49E17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695C13C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single" w:sz="4" w:space="0" w:color="auto"/>
              <w:bottom w:val="single" w:sz="4" w:space="0" w:color="auto"/>
              <w:right w:val="nil"/>
            </w:tcBorders>
            <w:shd w:val="clear" w:color="auto" w:fill="FFFFFF" w:themeFill="background1"/>
            <w:noWrap/>
            <w:vAlign w:val="center"/>
            <w:hideMark/>
          </w:tcPr>
          <w:p w14:paraId="0C6EDED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single" w:sz="4" w:space="0" w:color="auto"/>
              <w:right w:val="nil"/>
            </w:tcBorders>
            <w:shd w:val="clear" w:color="auto" w:fill="FFFFFF" w:themeFill="background1"/>
            <w:vAlign w:val="center"/>
            <w:hideMark/>
          </w:tcPr>
          <w:p w14:paraId="1468482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single" w:sz="4" w:space="0" w:color="auto"/>
              <w:right w:val="nil"/>
            </w:tcBorders>
            <w:shd w:val="clear" w:color="auto" w:fill="FFFFFF" w:themeFill="background1"/>
            <w:vAlign w:val="center"/>
            <w:hideMark/>
          </w:tcPr>
          <w:p w14:paraId="7FA5F7A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single" w:sz="4" w:space="0" w:color="auto"/>
              <w:right w:val="single" w:sz="4" w:space="0" w:color="auto"/>
            </w:tcBorders>
            <w:shd w:val="clear" w:color="auto" w:fill="FFFFFF" w:themeFill="background1"/>
            <w:vAlign w:val="center"/>
            <w:hideMark/>
          </w:tcPr>
          <w:p w14:paraId="1D19E36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0535F9CE"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02BD125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2A74E6BA"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61C4289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3D5704F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A33140C" w14:textId="77777777" w:rsidTr="00F90817">
        <w:trPr>
          <w:trHeight w:val="279"/>
        </w:trPr>
        <w:tc>
          <w:tcPr>
            <w:tcW w:w="196" w:type="dxa"/>
            <w:tcBorders>
              <w:top w:val="nil"/>
              <w:left w:val="nil"/>
              <w:bottom w:val="nil"/>
              <w:right w:val="nil"/>
            </w:tcBorders>
            <w:shd w:val="clear" w:color="auto" w:fill="FFFFFF" w:themeFill="background1"/>
            <w:noWrap/>
            <w:vAlign w:val="bottom"/>
            <w:hideMark/>
          </w:tcPr>
          <w:p w14:paraId="5143E1BF"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3438440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single" w:sz="4" w:space="0" w:color="auto"/>
              <w:bottom w:val="single" w:sz="4" w:space="0" w:color="auto"/>
              <w:right w:val="nil"/>
            </w:tcBorders>
            <w:shd w:val="clear" w:color="auto" w:fill="FFFFFF" w:themeFill="background1"/>
            <w:noWrap/>
            <w:vAlign w:val="center"/>
            <w:hideMark/>
          </w:tcPr>
          <w:p w14:paraId="6D9608F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single" w:sz="4" w:space="0" w:color="auto"/>
              <w:right w:val="nil"/>
            </w:tcBorders>
            <w:shd w:val="clear" w:color="auto" w:fill="FFFFFF" w:themeFill="background1"/>
            <w:vAlign w:val="center"/>
            <w:hideMark/>
          </w:tcPr>
          <w:p w14:paraId="2FE20E4C"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single" w:sz="4" w:space="0" w:color="auto"/>
              <w:right w:val="nil"/>
            </w:tcBorders>
            <w:shd w:val="clear" w:color="auto" w:fill="FFFFFF" w:themeFill="background1"/>
            <w:vAlign w:val="center"/>
            <w:hideMark/>
          </w:tcPr>
          <w:p w14:paraId="0E4B401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single" w:sz="4" w:space="0" w:color="auto"/>
              <w:right w:val="single" w:sz="4" w:space="0" w:color="auto"/>
            </w:tcBorders>
            <w:shd w:val="clear" w:color="auto" w:fill="FFFFFF" w:themeFill="background1"/>
            <w:vAlign w:val="center"/>
            <w:hideMark/>
          </w:tcPr>
          <w:p w14:paraId="77E795D0"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single" w:sz="4" w:space="0" w:color="auto"/>
              <w:right w:val="single" w:sz="4" w:space="0" w:color="auto"/>
            </w:tcBorders>
            <w:shd w:val="clear" w:color="auto" w:fill="FFFFFF" w:themeFill="background1"/>
            <w:vAlign w:val="center"/>
            <w:hideMark/>
          </w:tcPr>
          <w:p w14:paraId="0A6B416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auto" w:fill="FFFFFF" w:themeFill="background1"/>
            <w:vAlign w:val="center"/>
            <w:hideMark/>
          </w:tcPr>
          <w:p w14:paraId="4FB7E09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auto" w:fill="FFFFFF" w:themeFill="background1"/>
            <w:vAlign w:val="center"/>
            <w:hideMark/>
          </w:tcPr>
          <w:p w14:paraId="5C30874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auto" w:fill="FFFFFF" w:themeFill="background1"/>
            <w:vAlign w:val="center"/>
            <w:hideMark/>
          </w:tcPr>
          <w:p w14:paraId="4CC1A67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3C1D46D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51BE671" w14:textId="77777777" w:rsidTr="00F90817">
        <w:trPr>
          <w:trHeight w:val="129"/>
        </w:trPr>
        <w:tc>
          <w:tcPr>
            <w:tcW w:w="196" w:type="dxa"/>
            <w:tcBorders>
              <w:top w:val="nil"/>
              <w:left w:val="nil"/>
              <w:bottom w:val="nil"/>
              <w:right w:val="nil"/>
            </w:tcBorders>
            <w:shd w:val="clear" w:color="auto" w:fill="FFFFFF" w:themeFill="background1"/>
            <w:noWrap/>
            <w:vAlign w:val="bottom"/>
            <w:hideMark/>
          </w:tcPr>
          <w:p w14:paraId="2494F2D1"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0134095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vAlign w:val="center"/>
            <w:hideMark/>
          </w:tcPr>
          <w:p w14:paraId="4456A75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nil"/>
              <w:right w:val="nil"/>
            </w:tcBorders>
            <w:shd w:val="clear" w:color="auto" w:fill="FFFFFF" w:themeFill="background1"/>
            <w:vAlign w:val="center"/>
            <w:hideMark/>
          </w:tcPr>
          <w:p w14:paraId="4B5EADE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auto" w:fill="FFFFFF" w:themeFill="background1"/>
            <w:vAlign w:val="center"/>
            <w:hideMark/>
          </w:tcPr>
          <w:p w14:paraId="0A42D23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auto" w:fill="FFFFFF" w:themeFill="background1"/>
            <w:vAlign w:val="center"/>
            <w:hideMark/>
          </w:tcPr>
          <w:p w14:paraId="408814AC"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vAlign w:val="center"/>
            <w:hideMark/>
          </w:tcPr>
          <w:p w14:paraId="3F8DF243"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auto" w:fill="FFFFFF" w:themeFill="background1"/>
            <w:vAlign w:val="center"/>
            <w:hideMark/>
          </w:tcPr>
          <w:p w14:paraId="4393BDC5"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vAlign w:val="center"/>
            <w:hideMark/>
          </w:tcPr>
          <w:p w14:paraId="15E408B5"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nil"/>
              <w:right w:val="nil"/>
            </w:tcBorders>
            <w:shd w:val="clear" w:color="auto" w:fill="FFFFFF" w:themeFill="background1"/>
            <w:vAlign w:val="center"/>
            <w:hideMark/>
          </w:tcPr>
          <w:p w14:paraId="682ECEEF" w14:textId="77777777" w:rsidR="00E95F7F" w:rsidRPr="00B77C12" w:rsidRDefault="00E95F7F"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66C59617"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22E51ED" w14:textId="77777777" w:rsidTr="00F90817">
        <w:trPr>
          <w:trHeight w:val="279"/>
        </w:trPr>
        <w:tc>
          <w:tcPr>
            <w:tcW w:w="196" w:type="dxa"/>
            <w:tcBorders>
              <w:top w:val="nil"/>
              <w:left w:val="nil"/>
              <w:bottom w:val="nil"/>
              <w:right w:val="nil"/>
            </w:tcBorders>
            <w:shd w:val="clear" w:color="auto" w:fill="FFFFFF" w:themeFill="background1"/>
            <w:noWrap/>
            <w:vAlign w:val="bottom"/>
            <w:hideMark/>
          </w:tcPr>
          <w:p w14:paraId="5A646114"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57ED28E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2145" w:type="dxa"/>
            <w:gridSpan w:val="2"/>
            <w:tcBorders>
              <w:top w:val="single" w:sz="4" w:space="0" w:color="auto"/>
              <w:left w:val="single" w:sz="4" w:space="0" w:color="auto"/>
              <w:bottom w:val="single" w:sz="4" w:space="0" w:color="auto"/>
              <w:right w:val="nil"/>
            </w:tcBorders>
            <w:shd w:val="clear" w:color="auto" w:fill="FFFFFF" w:themeFill="background1"/>
            <w:hideMark/>
          </w:tcPr>
          <w:p w14:paraId="40475B05" w14:textId="77777777" w:rsidR="00E95F7F" w:rsidRPr="00B77C12" w:rsidRDefault="00E95F7F" w:rsidP="000C2E3E">
            <w:pPr>
              <w:spacing w:line="240" w:lineRule="auto"/>
              <w:jc w:val="right"/>
              <w:rPr>
                <w:rFonts w:eastAsia="Times New Roman"/>
                <w:b/>
                <w:bCs/>
                <w:sz w:val="20"/>
                <w:szCs w:val="20"/>
                <w:lang w:val="es-MX"/>
              </w:rPr>
            </w:pPr>
            <w:r w:rsidRPr="00B77C12">
              <w:rPr>
                <w:rFonts w:eastAsia="Times New Roman"/>
                <w:b/>
                <w:bCs/>
                <w:sz w:val="20"/>
                <w:szCs w:val="20"/>
                <w:lang w:val="es-MX"/>
              </w:rPr>
              <w:t>OBSERVACIONES:</w:t>
            </w:r>
          </w:p>
        </w:tc>
        <w:tc>
          <w:tcPr>
            <w:tcW w:w="752" w:type="dxa"/>
            <w:tcBorders>
              <w:top w:val="single" w:sz="4" w:space="0" w:color="auto"/>
              <w:left w:val="nil"/>
              <w:bottom w:val="single" w:sz="4" w:space="0" w:color="auto"/>
              <w:right w:val="nil"/>
            </w:tcBorders>
            <w:shd w:val="clear" w:color="auto" w:fill="FFFFFF" w:themeFill="background1"/>
            <w:noWrap/>
            <w:vAlign w:val="center"/>
            <w:hideMark/>
          </w:tcPr>
          <w:p w14:paraId="0C7BA9A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single" w:sz="4" w:space="0" w:color="auto"/>
              <w:left w:val="nil"/>
              <w:bottom w:val="single" w:sz="4" w:space="0" w:color="auto"/>
              <w:right w:val="nil"/>
            </w:tcBorders>
            <w:shd w:val="clear" w:color="auto" w:fill="FFFFFF" w:themeFill="background1"/>
            <w:noWrap/>
            <w:vAlign w:val="center"/>
            <w:hideMark/>
          </w:tcPr>
          <w:p w14:paraId="7F27650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single" w:sz="4" w:space="0" w:color="auto"/>
              <w:left w:val="nil"/>
              <w:bottom w:val="single" w:sz="4" w:space="0" w:color="auto"/>
              <w:right w:val="nil"/>
            </w:tcBorders>
            <w:shd w:val="clear" w:color="auto" w:fill="FFFFFF" w:themeFill="background1"/>
            <w:noWrap/>
            <w:vAlign w:val="center"/>
            <w:hideMark/>
          </w:tcPr>
          <w:p w14:paraId="255B615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single" w:sz="4" w:space="0" w:color="auto"/>
              <w:left w:val="nil"/>
              <w:bottom w:val="single" w:sz="4" w:space="0" w:color="auto"/>
              <w:right w:val="nil"/>
            </w:tcBorders>
            <w:shd w:val="clear" w:color="auto" w:fill="FFFFFF" w:themeFill="background1"/>
            <w:noWrap/>
            <w:vAlign w:val="center"/>
            <w:hideMark/>
          </w:tcPr>
          <w:p w14:paraId="3DB2D9A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single" w:sz="4" w:space="0" w:color="auto"/>
              <w:left w:val="nil"/>
              <w:bottom w:val="single" w:sz="4" w:space="0" w:color="auto"/>
              <w:right w:val="nil"/>
            </w:tcBorders>
            <w:shd w:val="clear" w:color="auto" w:fill="FFFFFF" w:themeFill="background1"/>
            <w:noWrap/>
            <w:vAlign w:val="center"/>
            <w:hideMark/>
          </w:tcPr>
          <w:p w14:paraId="1155476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849"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0FA0B21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22DD6311"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9236A67" w14:textId="77777777" w:rsidTr="00F90817">
        <w:trPr>
          <w:trHeight w:val="129"/>
        </w:trPr>
        <w:tc>
          <w:tcPr>
            <w:tcW w:w="196" w:type="dxa"/>
            <w:tcBorders>
              <w:top w:val="nil"/>
              <w:left w:val="nil"/>
              <w:bottom w:val="nil"/>
              <w:right w:val="nil"/>
            </w:tcBorders>
            <w:shd w:val="clear" w:color="auto" w:fill="FFFFFF" w:themeFill="background1"/>
            <w:noWrap/>
            <w:vAlign w:val="bottom"/>
            <w:hideMark/>
          </w:tcPr>
          <w:p w14:paraId="6609C74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vAlign w:val="center"/>
            <w:hideMark/>
          </w:tcPr>
          <w:p w14:paraId="202E5133"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auto" w:fill="FFFFFF" w:themeFill="background1"/>
            <w:vAlign w:val="center"/>
            <w:hideMark/>
          </w:tcPr>
          <w:p w14:paraId="2BEDCEA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nil"/>
              <w:right w:val="nil"/>
            </w:tcBorders>
            <w:shd w:val="clear" w:color="auto" w:fill="FFFFFF" w:themeFill="background1"/>
            <w:vAlign w:val="center"/>
            <w:hideMark/>
          </w:tcPr>
          <w:p w14:paraId="5D1E585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auto" w:fill="FFFFFF" w:themeFill="background1"/>
            <w:vAlign w:val="center"/>
            <w:hideMark/>
          </w:tcPr>
          <w:p w14:paraId="7030538D"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auto" w:fill="FFFFFF" w:themeFill="background1"/>
            <w:vAlign w:val="center"/>
            <w:hideMark/>
          </w:tcPr>
          <w:p w14:paraId="090246C8"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auto" w:fill="FFFFFF" w:themeFill="background1"/>
            <w:vAlign w:val="center"/>
            <w:hideMark/>
          </w:tcPr>
          <w:p w14:paraId="37621231"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auto" w:fill="FFFFFF" w:themeFill="background1"/>
            <w:vAlign w:val="center"/>
            <w:hideMark/>
          </w:tcPr>
          <w:p w14:paraId="4860A9BB"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FFFFFF" w:themeFill="background1"/>
            <w:vAlign w:val="center"/>
            <w:hideMark/>
          </w:tcPr>
          <w:p w14:paraId="3F5C5329"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nil"/>
              <w:right w:val="nil"/>
            </w:tcBorders>
            <w:shd w:val="clear" w:color="auto" w:fill="FFFFFF" w:themeFill="background1"/>
            <w:vAlign w:val="center"/>
            <w:hideMark/>
          </w:tcPr>
          <w:p w14:paraId="53EF18C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vAlign w:val="center"/>
            <w:hideMark/>
          </w:tcPr>
          <w:p w14:paraId="1696255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217E1F7" w14:textId="77777777" w:rsidTr="00F90817">
        <w:trPr>
          <w:trHeight w:val="1120"/>
        </w:trPr>
        <w:tc>
          <w:tcPr>
            <w:tcW w:w="196" w:type="dxa"/>
            <w:tcBorders>
              <w:top w:val="nil"/>
              <w:left w:val="nil"/>
              <w:bottom w:val="nil"/>
              <w:right w:val="nil"/>
            </w:tcBorders>
            <w:shd w:val="clear" w:color="auto" w:fill="FFFFFF" w:themeFill="background1"/>
            <w:noWrap/>
            <w:vAlign w:val="bottom"/>
            <w:hideMark/>
          </w:tcPr>
          <w:p w14:paraId="7EB5A531"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auto" w:fill="FFFFFF" w:themeFill="background1"/>
            <w:hideMark/>
          </w:tcPr>
          <w:p w14:paraId="198F3659"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6887" w:type="dxa"/>
            <w:gridSpan w:val="6"/>
            <w:tcBorders>
              <w:top w:val="nil"/>
              <w:left w:val="nil"/>
              <w:bottom w:val="nil"/>
              <w:right w:val="single" w:sz="4" w:space="0" w:color="000000"/>
            </w:tcBorders>
            <w:shd w:val="clear" w:color="auto" w:fill="FFFFFF" w:themeFill="background1"/>
            <w:hideMark/>
          </w:tcPr>
          <w:p w14:paraId="2624BD64"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 xml:space="preserve">      He sido informado previamente de los objetivos de este estudio y doy mi consentimiento para utilizar mis datos con fines de investigación y de publicación en futuras comunicaciones científicas, siempre que se mantenga mi anonimato. Como resultado de este estudio se me propocionará una copia de mis resultados antropométricos individuales y un informe de estos con la mayor brevedad posible.</w:t>
            </w:r>
          </w:p>
        </w:tc>
        <w:tc>
          <w:tcPr>
            <w:tcW w:w="1350" w:type="dxa"/>
            <w:tcBorders>
              <w:top w:val="single" w:sz="4" w:space="0" w:color="auto"/>
              <w:left w:val="nil"/>
              <w:bottom w:val="single" w:sz="4" w:space="0" w:color="auto"/>
              <w:right w:val="nil"/>
            </w:tcBorders>
            <w:shd w:val="clear" w:color="auto" w:fill="FFFFFF" w:themeFill="background1"/>
            <w:hideMark/>
          </w:tcPr>
          <w:p w14:paraId="6A825C9F" w14:textId="77777777" w:rsidR="00E95F7F" w:rsidRPr="00B77C12" w:rsidRDefault="00E95F7F" w:rsidP="000C2E3E">
            <w:pPr>
              <w:spacing w:line="240" w:lineRule="auto"/>
              <w:jc w:val="center"/>
              <w:rPr>
                <w:rFonts w:eastAsia="Times New Roman"/>
                <w:sz w:val="20"/>
                <w:szCs w:val="20"/>
                <w:lang w:val="es-MX"/>
              </w:rPr>
            </w:pPr>
            <w:r w:rsidRPr="00B77C12">
              <w:rPr>
                <w:rFonts w:eastAsia="Times New Roman"/>
                <w:sz w:val="20"/>
                <w:szCs w:val="20"/>
                <w:lang w:val="es-MX"/>
              </w:rPr>
              <w:t>Firmado:</w:t>
            </w:r>
          </w:p>
        </w:tc>
        <w:tc>
          <w:tcPr>
            <w:tcW w:w="849" w:type="dxa"/>
            <w:tcBorders>
              <w:top w:val="single" w:sz="4" w:space="0" w:color="auto"/>
              <w:left w:val="nil"/>
              <w:bottom w:val="single" w:sz="4" w:space="0" w:color="auto"/>
              <w:right w:val="single" w:sz="4" w:space="0" w:color="auto"/>
            </w:tcBorders>
            <w:shd w:val="clear" w:color="auto" w:fill="FFFFFF" w:themeFill="background1"/>
            <w:hideMark/>
          </w:tcPr>
          <w:p w14:paraId="262841E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auto" w:fill="FFFFFF" w:themeFill="background1"/>
            <w:hideMark/>
          </w:tcPr>
          <w:p w14:paraId="7175750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34F340D7" w14:textId="77777777" w:rsidTr="00F90817">
        <w:trPr>
          <w:trHeight w:val="129"/>
        </w:trPr>
        <w:tc>
          <w:tcPr>
            <w:tcW w:w="196" w:type="dxa"/>
            <w:tcBorders>
              <w:top w:val="nil"/>
              <w:left w:val="nil"/>
              <w:bottom w:val="nil"/>
              <w:right w:val="nil"/>
            </w:tcBorders>
            <w:shd w:val="clear" w:color="auto" w:fill="FFFFFF" w:themeFill="background1"/>
            <w:noWrap/>
            <w:vAlign w:val="bottom"/>
            <w:hideMark/>
          </w:tcPr>
          <w:p w14:paraId="294498C6"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single" w:sz="12" w:space="0" w:color="auto"/>
              <w:right w:val="nil"/>
            </w:tcBorders>
            <w:shd w:val="clear" w:color="auto" w:fill="FFFFFF" w:themeFill="background1"/>
            <w:noWrap/>
            <w:vAlign w:val="bottom"/>
            <w:hideMark/>
          </w:tcPr>
          <w:p w14:paraId="47A5A7D1"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single" w:sz="12" w:space="0" w:color="auto"/>
              <w:right w:val="nil"/>
            </w:tcBorders>
            <w:shd w:val="clear" w:color="auto" w:fill="FFFFFF" w:themeFill="background1"/>
            <w:noWrap/>
            <w:vAlign w:val="bottom"/>
            <w:hideMark/>
          </w:tcPr>
          <w:p w14:paraId="3923C62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single" w:sz="12" w:space="0" w:color="auto"/>
              <w:right w:val="nil"/>
            </w:tcBorders>
            <w:shd w:val="clear" w:color="auto" w:fill="FFFFFF" w:themeFill="background1"/>
            <w:noWrap/>
            <w:vAlign w:val="bottom"/>
            <w:hideMark/>
          </w:tcPr>
          <w:p w14:paraId="2C74CB96"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single" w:sz="12" w:space="0" w:color="auto"/>
              <w:right w:val="nil"/>
            </w:tcBorders>
            <w:shd w:val="clear" w:color="auto" w:fill="FFFFFF" w:themeFill="background1"/>
            <w:noWrap/>
            <w:vAlign w:val="bottom"/>
            <w:hideMark/>
          </w:tcPr>
          <w:p w14:paraId="17B30D0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single" w:sz="12" w:space="0" w:color="auto"/>
              <w:right w:val="nil"/>
            </w:tcBorders>
            <w:shd w:val="clear" w:color="auto" w:fill="FFFFFF" w:themeFill="background1"/>
            <w:noWrap/>
            <w:vAlign w:val="bottom"/>
            <w:hideMark/>
          </w:tcPr>
          <w:p w14:paraId="4B08006A"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single" w:sz="12" w:space="0" w:color="auto"/>
              <w:right w:val="nil"/>
            </w:tcBorders>
            <w:shd w:val="clear" w:color="auto" w:fill="FFFFFF" w:themeFill="background1"/>
            <w:noWrap/>
            <w:vAlign w:val="bottom"/>
            <w:hideMark/>
          </w:tcPr>
          <w:p w14:paraId="0D04BCCD"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12" w:space="0" w:color="auto"/>
              <w:right w:val="nil"/>
            </w:tcBorders>
            <w:shd w:val="clear" w:color="auto" w:fill="FFFFFF" w:themeFill="background1"/>
            <w:noWrap/>
            <w:vAlign w:val="bottom"/>
            <w:hideMark/>
          </w:tcPr>
          <w:p w14:paraId="09CBB33B"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12" w:space="0" w:color="auto"/>
              <w:right w:val="nil"/>
            </w:tcBorders>
            <w:shd w:val="clear" w:color="auto" w:fill="FFFFFF" w:themeFill="background1"/>
            <w:noWrap/>
            <w:vAlign w:val="bottom"/>
            <w:hideMark/>
          </w:tcPr>
          <w:p w14:paraId="66A79F18"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12" w:space="0" w:color="auto"/>
              <w:right w:val="nil"/>
            </w:tcBorders>
            <w:shd w:val="clear" w:color="auto" w:fill="FFFFFF" w:themeFill="background1"/>
            <w:noWrap/>
            <w:vAlign w:val="bottom"/>
            <w:hideMark/>
          </w:tcPr>
          <w:p w14:paraId="478F528E"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single" w:sz="12" w:space="0" w:color="auto"/>
              <w:right w:val="single" w:sz="12" w:space="0" w:color="auto"/>
            </w:tcBorders>
            <w:shd w:val="clear" w:color="auto" w:fill="FFFFFF" w:themeFill="background1"/>
            <w:noWrap/>
            <w:vAlign w:val="bottom"/>
            <w:hideMark/>
          </w:tcPr>
          <w:p w14:paraId="605EEE92"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C02AEBA" w14:textId="77777777" w:rsidTr="00F90817">
        <w:trPr>
          <w:trHeight w:val="251"/>
        </w:trPr>
        <w:tc>
          <w:tcPr>
            <w:tcW w:w="196" w:type="dxa"/>
            <w:tcBorders>
              <w:top w:val="nil"/>
              <w:left w:val="nil"/>
              <w:bottom w:val="nil"/>
              <w:right w:val="nil"/>
            </w:tcBorders>
            <w:shd w:val="clear" w:color="auto" w:fill="FFFFFF" w:themeFill="background1"/>
            <w:noWrap/>
            <w:vAlign w:val="bottom"/>
            <w:hideMark/>
          </w:tcPr>
          <w:p w14:paraId="730B3DDC"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c>
          <w:tcPr>
            <w:tcW w:w="9554" w:type="dxa"/>
            <w:gridSpan w:val="9"/>
            <w:tcBorders>
              <w:top w:val="nil"/>
              <w:left w:val="nil"/>
              <w:bottom w:val="nil"/>
              <w:right w:val="nil"/>
            </w:tcBorders>
            <w:shd w:val="clear" w:color="auto" w:fill="FFFFFF" w:themeFill="background1"/>
            <w:noWrap/>
            <w:vAlign w:val="bottom"/>
            <w:hideMark/>
          </w:tcPr>
          <w:p w14:paraId="11512540"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xml:space="preserve">NOTA: Versión en pruebas. Informar sobre cualquier posible error a manuel.sillero@upm.es            © Manuel Sillero Quintana. </w:t>
            </w:r>
          </w:p>
        </w:tc>
        <w:tc>
          <w:tcPr>
            <w:tcW w:w="196" w:type="dxa"/>
            <w:tcBorders>
              <w:top w:val="nil"/>
              <w:left w:val="nil"/>
              <w:bottom w:val="nil"/>
              <w:right w:val="nil"/>
            </w:tcBorders>
            <w:shd w:val="clear" w:color="auto" w:fill="FFFFFF" w:themeFill="background1"/>
            <w:noWrap/>
            <w:vAlign w:val="bottom"/>
            <w:hideMark/>
          </w:tcPr>
          <w:p w14:paraId="710EB355" w14:textId="77777777" w:rsidR="00E95F7F" w:rsidRPr="00B77C12" w:rsidRDefault="00E95F7F" w:rsidP="000C2E3E">
            <w:pPr>
              <w:spacing w:line="240" w:lineRule="auto"/>
              <w:rPr>
                <w:rFonts w:eastAsia="Times New Roman"/>
                <w:sz w:val="20"/>
                <w:szCs w:val="20"/>
                <w:lang w:val="es-MX"/>
              </w:rPr>
            </w:pPr>
            <w:r w:rsidRPr="00B77C12">
              <w:rPr>
                <w:rFonts w:eastAsia="Times New Roman"/>
                <w:sz w:val="20"/>
                <w:szCs w:val="20"/>
                <w:lang w:val="es-MX"/>
              </w:rPr>
              <w:t> </w:t>
            </w:r>
          </w:p>
        </w:tc>
      </w:tr>
    </w:tbl>
    <w:p w14:paraId="6DF5F04E" w14:textId="77777777" w:rsidR="00E95F7F" w:rsidRDefault="00E95F7F" w:rsidP="00623D48">
      <w:pPr>
        <w:rPr>
          <w:lang w:val="es-MX"/>
        </w:rPr>
      </w:pPr>
    </w:p>
    <w:p w14:paraId="0F10DF45" w14:textId="77777777" w:rsidR="00E95F7F" w:rsidRDefault="00E95F7F">
      <w:pPr>
        <w:rPr>
          <w:b/>
          <w:color w:val="943634" w:themeColor="accent2" w:themeShade="BF"/>
          <w:szCs w:val="24"/>
        </w:rPr>
      </w:pPr>
      <w:r>
        <w:rPr>
          <w:szCs w:val="24"/>
        </w:rPr>
        <w:br w:type="page"/>
      </w:r>
    </w:p>
    <w:p w14:paraId="15520228" w14:textId="77777777" w:rsidR="00E95F7F" w:rsidRPr="00CC6496" w:rsidRDefault="00E95F7F" w:rsidP="00CC6496">
      <w:pPr>
        <w:pStyle w:val="Titulo21"/>
        <w:jc w:val="center"/>
        <w:rPr>
          <w:szCs w:val="24"/>
        </w:rPr>
      </w:pPr>
      <w:bookmarkStart w:id="41" w:name="_Toc43335630"/>
      <w:r w:rsidRPr="00335A2F">
        <w:rPr>
          <w:szCs w:val="24"/>
        </w:rPr>
        <w:t xml:space="preserve">Anexo </w:t>
      </w:r>
      <w:r>
        <w:rPr>
          <w:szCs w:val="24"/>
        </w:rPr>
        <w:t>3.</w:t>
      </w:r>
      <w:r w:rsidRPr="00063190">
        <w:rPr>
          <w:szCs w:val="24"/>
        </w:rPr>
        <w:t>-I</w:t>
      </w:r>
      <w:r w:rsidRPr="00063190">
        <w:rPr>
          <w:rFonts w:eastAsia="Times New Roman"/>
          <w:bCs/>
          <w:szCs w:val="24"/>
          <w:lang w:val="es-MX"/>
        </w:rPr>
        <w:t>nforme antropométrico médico-deportivo</w:t>
      </w:r>
      <w:bookmarkEnd w:id="41"/>
    </w:p>
    <w:p w14:paraId="062972D4" w14:textId="77777777" w:rsidR="00E95F7F" w:rsidRDefault="00E95F7F" w:rsidP="00623D48">
      <w:pPr>
        <w:rPr>
          <w:lang w:val="es-MX"/>
        </w:rPr>
      </w:pPr>
    </w:p>
    <w:tbl>
      <w:tblPr>
        <w:tblW w:w="9014" w:type="dxa"/>
        <w:shd w:val="clear" w:color="auto" w:fill="FFFFFF" w:themeFill="background1"/>
        <w:tblCellMar>
          <w:left w:w="70" w:type="dxa"/>
          <w:right w:w="70" w:type="dxa"/>
        </w:tblCellMar>
        <w:tblLook w:val="04A0" w:firstRow="1" w:lastRow="0" w:firstColumn="1" w:lastColumn="0" w:noHBand="0" w:noVBand="1"/>
      </w:tblPr>
      <w:tblGrid>
        <w:gridCol w:w="1939"/>
        <w:gridCol w:w="785"/>
        <w:gridCol w:w="328"/>
        <w:gridCol w:w="767"/>
        <w:gridCol w:w="315"/>
        <w:gridCol w:w="655"/>
        <w:gridCol w:w="308"/>
        <w:gridCol w:w="1476"/>
        <w:gridCol w:w="811"/>
        <w:gridCol w:w="699"/>
        <w:gridCol w:w="740"/>
        <w:gridCol w:w="191"/>
      </w:tblGrid>
      <w:tr w:rsidR="00E95F7F" w:rsidRPr="00B77C12" w14:paraId="33972138" w14:textId="77777777" w:rsidTr="00F90817">
        <w:trPr>
          <w:trHeight w:val="308"/>
        </w:trPr>
        <w:tc>
          <w:tcPr>
            <w:tcW w:w="1974" w:type="dxa"/>
            <w:tcBorders>
              <w:top w:val="single" w:sz="12" w:space="0" w:color="auto"/>
              <w:left w:val="nil"/>
              <w:bottom w:val="nil"/>
              <w:right w:val="nil"/>
            </w:tcBorders>
            <w:shd w:val="clear" w:color="auto" w:fill="FFFFFF" w:themeFill="background1"/>
            <w:noWrap/>
            <w:vAlign w:val="center"/>
            <w:hideMark/>
          </w:tcPr>
          <w:p w14:paraId="7F26EEA0"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103" w:type="dxa"/>
            <w:gridSpan w:val="2"/>
            <w:tcBorders>
              <w:top w:val="single" w:sz="12" w:space="0" w:color="auto"/>
              <w:left w:val="nil"/>
              <w:bottom w:val="nil"/>
              <w:right w:val="nil"/>
            </w:tcBorders>
            <w:shd w:val="clear" w:color="auto" w:fill="FFFFFF" w:themeFill="background1"/>
            <w:noWrap/>
            <w:vAlign w:val="center"/>
            <w:hideMark/>
          </w:tcPr>
          <w:p w14:paraId="139D787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single" w:sz="12" w:space="0" w:color="auto"/>
              <w:left w:val="nil"/>
              <w:bottom w:val="nil"/>
              <w:right w:val="nil"/>
            </w:tcBorders>
            <w:shd w:val="clear" w:color="auto" w:fill="FFFFFF" w:themeFill="background1"/>
            <w:noWrap/>
            <w:vAlign w:val="center"/>
            <w:hideMark/>
          </w:tcPr>
          <w:p w14:paraId="1B246A18"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958" w:type="dxa"/>
            <w:gridSpan w:val="2"/>
            <w:tcBorders>
              <w:top w:val="single" w:sz="12" w:space="0" w:color="auto"/>
              <w:left w:val="nil"/>
              <w:bottom w:val="nil"/>
              <w:right w:val="nil"/>
            </w:tcBorders>
            <w:shd w:val="clear" w:color="auto" w:fill="FFFFFF" w:themeFill="background1"/>
            <w:noWrap/>
            <w:vAlign w:val="center"/>
            <w:hideMark/>
          </w:tcPr>
          <w:p w14:paraId="5F06D8E8"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812" w:type="dxa"/>
            <w:gridSpan w:val="2"/>
            <w:tcBorders>
              <w:top w:val="single" w:sz="12" w:space="0" w:color="auto"/>
              <w:left w:val="nil"/>
              <w:bottom w:val="nil"/>
              <w:right w:val="nil"/>
            </w:tcBorders>
            <w:shd w:val="clear" w:color="auto" w:fill="FFFFFF" w:themeFill="background1"/>
            <w:noWrap/>
            <w:vAlign w:val="center"/>
            <w:hideMark/>
          </w:tcPr>
          <w:p w14:paraId="24BC3358"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824" w:type="dxa"/>
            <w:tcBorders>
              <w:top w:val="single" w:sz="12" w:space="0" w:color="auto"/>
              <w:left w:val="nil"/>
              <w:bottom w:val="nil"/>
              <w:right w:val="nil"/>
            </w:tcBorders>
            <w:shd w:val="clear" w:color="auto" w:fill="FFFFFF" w:themeFill="background1"/>
            <w:noWrap/>
            <w:vAlign w:val="center"/>
            <w:hideMark/>
          </w:tcPr>
          <w:p w14:paraId="630A827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single" w:sz="12" w:space="0" w:color="auto"/>
              <w:left w:val="nil"/>
              <w:bottom w:val="nil"/>
              <w:right w:val="nil"/>
            </w:tcBorders>
            <w:shd w:val="clear" w:color="auto" w:fill="FFFFFF" w:themeFill="background1"/>
            <w:noWrap/>
            <w:vAlign w:val="center"/>
            <w:hideMark/>
          </w:tcPr>
          <w:p w14:paraId="253D1F93"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single" w:sz="12" w:space="0" w:color="auto"/>
              <w:left w:val="nil"/>
              <w:bottom w:val="nil"/>
              <w:right w:val="nil"/>
            </w:tcBorders>
            <w:shd w:val="clear" w:color="auto" w:fill="FFFFFF" w:themeFill="background1"/>
            <w:noWrap/>
            <w:vAlign w:val="center"/>
            <w:hideMark/>
          </w:tcPr>
          <w:p w14:paraId="34F11149"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single" w:sz="12" w:space="0" w:color="auto"/>
              <w:left w:val="nil"/>
              <w:bottom w:val="nil"/>
              <w:right w:val="single" w:sz="12" w:space="0" w:color="auto"/>
            </w:tcBorders>
            <w:shd w:val="clear" w:color="auto" w:fill="FFFFFF" w:themeFill="background1"/>
            <w:noWrap/>
            <w:vAlign w:val="center"/>
            <w:hideMark/>
          </w:tcPr>
          <w:p w14:paraId="1F30F0EB"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3805C491" w14:textId="77777777" w:rsidTr="00F90817">
        <w:trPr>
          <w:trHeight w:val="389"/>
        </w:trPr>
        <w:tc>
          <w:tcPr>
            <w:tcW w:w="1974" w:type="dxa"/>
            <w:tcBorders>
              <w:top w:val="nil"/>
              <w:left w:val="nil"/>
              <w:bottom w:val="nil"/>
              <w:right w:val="nil"/>
            </w:tcBorders>
            <w:shd w:val="clear" w:color="auto" w:fill="FFFFFF" w:themeFill="background1"/>
            <w:vAlign w:val="center"/>
            <w:hideMark/>
          </w:tcPr>
          <w:p w14:paraId="47E21D83"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noProof/>
                <w:sz w:val="20"/>
                <w:szCs w:val="20"/>
                <w:lang w:val="es-MX"/>
              </w:rPr>
              <w:drawing>
                <wp:anchor distT="0" distB="0" distL="114300" distR="114300" simplePos="0" relativeHeight="251675656" behindDoc="0" locked="0" layoutInCell="1" allowOverlap="1" wp14:anchorId="370A005B" wp14:editId="15BC708A">
                  <wp:simplePos x="0" y="0"/>
                  <wp:positionH relativeFrom="column">
                    <wp:posOffset>206375</wp:posOffset>
                  </wp:positionH>
                  <wp:positionV relativeFrom="paragraph">
                    <wp:posOffset>-85090</wp:posOffset>
                  </wp:positionV>
                  <wp:extent cx="895350" cy="581025"/>
                  <wp:effectExtent l="0" t="0" r="0" b="0"/>
                  <wp:wrapNone/>
                  <wp:docPr id="1038" name="Imagen 1038" descr="GREC-1">
                    <a:extLst xmlns:a="http://schemas.openxmlformats.org/drawingml/2006/main">
                      <a:ext uri="{FF2B5EF4-FFF2-40B4-BE49-F238E27FC236}">
                        <a16:creationId xmlns:a16="http://schemas.microsoft.com/office/drawing/2014/main" id="{EC70A089-2D5A-4966-9733-DFD9FFB8AFC2}"/>
                      </a:ext>
                    </a:extLst>
                  </wp:docPr>
                  <wp:cNvGraphicFramePr/>
                  <a:graphic xmlns:a="http://schemas.openxmlformats.org/drawingml/2006/main">
                    <a:graphicData uri="http://schemas.openxmlformats.org/drawingml/2006/picture">
                      <pic:pic xmlns:pic="http://schemas.openxmlformats.org/drawingml/2006/picture">
                        <pic:nvPicPr>
                          <pic:cNvPr id="1038" name="Picture 27" descr="GREC-1">
                            <a:extLst>
                              <a:ext uri="{FF2B5EF4-FFF2-40B4-BE49-F238E27FC236}">
                                <a16:creationId xmlns:a16="http://schemas.microsoft.com/office/drawing/2014/main" id="{EC70A089-2D5A-4966-9733-DFD9FFB8AFC2}"/>
                              </a:ext>
                            </a:extLst>
                          </pic:cNvPr>
                          <pic:cNvPicPr>
                            <a:picLocks noChangeAspect="1" noChangeArrowheads="1"/>
                          </pic:cNvPicPr>
                        </pic:nvPicPr>
                        <pic:blipFill>
                          <a:blip r:embed="rId24">
                            <a:clrChange>
                              <a:clrFrom>
                                <a:srgbClr val="FFFF01"/>
                              </a:clrFrom>
                              <a:clrTo>
                                <a:srgbClr val="FFFF01">
                                  <a:alpha val="0"/>
                                </a:srgbClr>
                              </a:clrTo>
                            </a:clrChange>
                            <a:extLst>
                              <a:ext uri="{28A0092B-C50C-407E-A947-70E740481C1C}">
                                <a14:useLocalDpi xmlns:a14="http://schemas.microsoft.com/office/drawing/2010/main" val="0"/>
                              </a:ext>
                            </a:extLst>
                          </a:blip>
                          <a:srcRect/>
                          <a:stretch>
                            <a:fillRect/>
                          </a:stretch>
                        </pic:blipFill>
                        <pic:spPr bwMode="auto">
                          <a:xfrm>
                            <a:off x="0" y="0"/>
                            <a:ext cx="895350" cy="581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77C12">
              <w:rPr>
                <w:rFonts w:eastAsia="Times New Roman"/>
                <w:b/>
                <w:bCs/>
                <w:sz w:val="20"/>
                <w:szCs w:val="20"/>
                <w:lang w:val="es-MX"/>
              </w:rPr>
              <w:t> </w:t>
            </w:r>
          </w:p>
        </w:tc>
        <w:tc>
          <w:tcPr>
            <w:tcW w:w="1103" w:type="dxa"/>
            <w:gridSpan w:val="2"/>
            <w:tcBorders>
              <w:top w:val="nil"/>
              <w:left w:val="nil"/>
              <w:bottom w:val="nil"/>
              <w:right w:val="nil"/>
            </w:tcBorders>
            <w:shd w:val="clear" w:color="auto" w:fill="FFFFFF" w:themeFill="background1"/>
            <w:vAlign w:val="center"/>
            <w:hideMark/>
          </w:tcPr>
          <w:p w14:paraId="4892FEF5"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5014" w:type="dxa"/>
            <w:gridSpan w:val="7"/>
            <w:tcBorders>
              <w:top w:val="nil"/>
              <w:left w:val="nil"/>
              <w:bottom w:val="nil"/>
              <w:right w:val="nil"/>
            </w:tcBorders>
            <w:shd w:val="clear" w:color="auto" w:fill="FFFFFF" w:themeFill="background1"/>
            <w:noWrap/>
            <w:vAlign w:val="center"/>
            <w:hideMark/>
          </w:tcPr>
          <w:p w14:paraId="4A4BEB13"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 xml:space="preserve">         INFORME ANTROPOMÉTRICO.</w:t>
            </w:r>
          </w:p>
        </w:tc>
        <w:tc>
          <w:tcPr>
            <w:tcW w:w="731" w:type="dxa"/>
            <w:vMerge w:val="restart"/>
            <w:tcBorders>
              <w:top w:val="nil"/>
              <w:left w:val="nil"/>
              <w:bottom w:val="nil"/>
              <w:right w:val="nil"/>
            </w:tcBorders>
            <w:shd w:val="clear" w:color="auto" w:fill="FFFFFF" w:themeFill="background1"/>
            <w:vAlign w:val="center"/>
            <w:hideMark/>
          </w:tcPr>
          <w:p w14:paraId="5D860B39" w14:textId="77777777" w:rsidR="00E95F7F" w:rsidRPr="00B77C12" w:rsidRDefault="00E95F7F" w:rsidP="00D534BD">
            <w:pPr>
              <w:spacing w:line="240" w:lineRule="auto"/>
              <w:rPr>
                <w:rFonts w:eastAsia="Times New Roman"/>
                <w:sz w:val="20"/>
                <w:szCs w:val="20"/>
                <w:lang w:val="es-MX"/>
              </w:rPr>
            </w:pPr>
          </w:p>
        </w:tc>
        <w:tc>
          <w:tcPr>
            <w:tcW w:w="192" w:type="dxa"/>
            <w:tcBorders>
              <w:top w:val="nil"/>
              <w:left w:val="nil"/>
              <w:bottom w:val="nil"/>
              <w:right w:val="single" w:sz="12" w:space="0" w:color="auto"/>
            </w:tcBorders>
            <w:shd w:val="clear" w:color="auto" w:fill="FFFFFF" w:themeFill="background1"/>
            <w:noWrap/>
            <w:vAlign w:val="center"/>
            <w:hideMark/>
          </w:tcPr>
          <w:p w14:paraId="7A6962F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93ED166" w14:textId="77777777" w:rsidTr="00F90817">
        <w:trPr>
          <w:trHeight w:val="325"/>
        </w:trPr>
        <w:tc>
          <w:tcPr>
            <w:tcW w:w="1974" w:type="dxa"/>
            <w:tcBorders>
              <w:top w:val="nil"/>
              <w:left w:val="nil"/>
              <w:bottom w:val="nil"/>
              <w:right w:val="nil"/>
            </w:tcBorders>
            <w:shd w:val="clear" w:color="auto" w:fill="FFFFFF" w:themeFill="background1"/>
            <w:vAlign w:val="center"/>
            <w:hideMark/>
          </w:tcPr>
          <w:p w14:paraId="5052C2D2"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1103" w:type="dxa"/>
            <w:gridSpan w:val="2"/>
            <w:tcBorders>
              <w:top w:val="nil"/>
              <w:left w:val="nil"/>
              <w:bottom w:val="nil"/>
              <w:right w:val="nil"/>
            </w:tcBorders>
            <w:shd w:val="clear" w:color="auto" w:fill="FFFFFF" w:themeFill="background1"/>
            <w:noWrap/>
            <w:vAlign w:val="center"/>
            <w:hideMark/>
          </w:tcPr>
          <w:p w14:paraId="1208CB75"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noProof/>
                <w:sz w:val="20"/>
                <w:szCs w:val="20"/>
                <w:lang w:val="es-MX"/>
              </w:rPr>
              <w:drawing>
                <wp:anchor distT="0" distB="0" distL="114300" distR="114300" simplePos="0" relativeHeight="251676680" behindDoc="0" locked="0" layoutInCell="1" allowOverlap="1" wp14:anchorId="79360A90" wp14:editId="29402B81">
                  <wp:simplePos x="0" y="0"/>
                  <wp:positionH relativeFrom="column">
                    <wp:posOffset>-115570</wp:posOffset>
                  </wp:positionH>
                  <wp:positionV relativeFrom="paragraph">
                    <wp:posOffset>-337185</wp:posOffset>
                  </wp:positionV>
                  <wp:extent cx="590550" cy="647700"/>
                  <wp:effectExtent l="0" t="0" r="0" b="0"/>
                  <wp:wrapNone/>
                  <wp:docPr id="1040" name="Imagen 1040" descr="logo femede pie foto-red">
                    <a:extLst xmlns:a="http://schemas.openxmlformats.org/drawingml/2006/main">
                      <a:ext uri="{FF2B5EF4-FFF2-40B4-BE49-F238E27FC236}">
                        <a16:creationId xmlns:a16="http://schemas.microsoft.com/office/drawing/2014/main" id="{E7AF47C3-E5AC-450A-AD1F-9385752EC1CE}"/>
                      </a:ext>
                    </a:extLst>
                  </wp:docPr>
                  <wp:cNvGraphicFramePr/>
                  <a:graphic xmlns:a="http://schemas.openxmlformats.org/drawingml/2006/main">
                    <a:graphicData uri="http://schemas.openxmlformats.org/drawingml/2006/picture">
                      <pic:pic xmlns:pic="http://schemas.openxmlformats.org/drawingml/2006/picture">
                        <pic:nvPicPr>
                          <pic:cNvPr id="1040" name="Picture 84" descr="logo femede pie foto-red">
                            <a:extLst>
                              <a:ext uri="{FF2B5EF4-FFF2-40B4-BE49-F238E27FC236}">
                                <a16:creationId xmlns:a16="http://schemas.microsoft.com/office/drawing/2014/main" id="{E7AF47C3-E5AC-450A-AD1F-9385752EC1CE}"/>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0550" cy="647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77C12">
              <w:rPr>
                <w:rFonts w:eastAsia="Times New Roman"/>
                <w:sz w:val="20"/>
                <w:szCs w:val="20"/>
                <w:lang w:val="es-MX"/>
              </w:rPr>
              <w:t> </w:t>
            </w:r>
          </w:p>
        </w:tc>
        <w:tc>
          <w:tcPr>
            <w:tcW w:w="5014" w:type="dxa"/>
            <w:gridSpan w:val="7"/>
            <w:tcBorders>
              <w:top w:val="nil"/>
              <w:left w:val="nil"/>
              <w:bottom w:val="nil"/>
              <w:right w:val="nil"/>
            </w:tcBorders>
            <w:shd w:val="clear" w:color="auto" w:fill="FFFFFF" w:themeFill="background1"/>
            <w:noWrap/>
            <w:vAlign w:val="center"/>
            <w:hideMark/>
          </w:tcPr>
          <w:p w14:paraId="767200D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xml:space="preserve">         Según modelo del GREC de la FEMEDE. (2008)</w:t>
            </w:r>
          </w:p>
          <w:p w14:paraId="0E9676C5"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31" w:type="dxa"/>
            <w:vMerge/>
            <w:tcBorders>
              <w:top w:val="nil"/>
              <w:left w:val="nil"/>
              <w:bottom w:val="nil"/>
              <w:right w:val="nil"/>
            </w:tcBorders>
            <w:shd w:val="clear" w:color="auto" w:fill="FFFFFF" w:themeFill="background1"/>
            <w:vAlign w:val="center"/>
            <w:hideMark/>
          </w:tcPr>
          <w:p w14:paraId="3D572E6C" w14:textId="77777777" w:rsidR="00E95F7F" w:rsidRPr="00B77C12" w:rsidRDefault="00E95F7F" w:rsidP="00264782">
            <w:pPr>
              <w:spacing w:line="240" w:lineRule="auto"/>
              <w:rPr>
                <w:rFonts w:eastAsia="Times New Roman"/>
                <w:sz w:val="20"/>
                <w:szCs w:val="20"/>
                <w:lang w:val="es-MX"/>
              </w:rPr>
            </w:pPr>
          </w:p>
        </w:tc>
        <w:tc>
          <w:tcPr>
            <w:tcW w:w="192" w:type="dxa"/>
            <w:tcBorders>
              <w:top w:val="nil"/>
              <w:left w:val="nil"/>
              <w:bottom w:val="nil"/>
              <w:right w:val="single" w:sz="12" w:space="0" w:color="auto"/>
            </w:tcBorders>
            <w:shd w:val="clear" w:color="auto" w:fill="FFFFFF" w:themeFill="background1"/>
            <w:noWrap/>
            <w:vAlign w:val="center"/>
            <w:hideMark/>
          </w:tcPr>
          <w:p w14:paraId="549CAA51"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01D76D38" w14:textId="77777777" w:rsidTr="00F90817">
        <w:trPr>
          <w:trHeight w:val="227"/>
        </w:trPr>
        <w:tc>
          <w:tcPr>
            <w:tcW w:w="1974" w:type="dxa"/>
            <w:tcBorders>
              <w:top w:val="nil"/>
              <w:left w:val="nil"/>
              <w:bottom w:val="nil"/>
              <w:right w:val="nil"/>
            </w:tcBorders>
            <w:shd w:val="clear" w:color="auto" w:fill="FFFFFF" w:themeFill="background1"/>
            <w:vAlign w:val="center"/>
            <w:hideMark/>
          </w:tcPr>
          <w:p w14:paraId="19F40615"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1103" w:type="dxa"/>
            <w:gridSpan w:val="2"/>
            <w:tcBorders>
              <w:top w:val="nil"/>
              <w:left w:val="nil"/>
              <w:bottom w:val="nil"/>
              <w:right w:val="nil"/>
            </w:tcBorders>
            <w:shd w:val="clear" w:color="auto" w:fill="FFFFFF" w:themeFill="background1"/>
            <w:noWrap/>
            <w:vAlign w:val="center"/>
            <w:hideMark/>
          </w:tcPr>
          <w:p w14:paraId="419A06CE"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4D03E8F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nil"/>
              <w:right w:val="nil"/>
            </w:tcBorders>
            <w:shd w:val="clear" w:color="auto" w:fill="FFFFFF" w:themeFill="background1"/>
            <w:noWrap/>
            <w:vAlign w:val="center"/>
            <w:hideMark/>
          </w:tcPr>
          <w:p w14:paraId="2A0E6883"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nil"/>
              <w:bottom w:val="nil"/>
              <w:right w:val="nil"/>
            </w:tcBorders>
            <w:shd w:val="clear" w:color="auto" w:fill="FFFFFF" w:themeFill="background1"/>
            <w:noWrap/>
            <w:vAlign w:val="center"/>
            <w:hideMark/>
          </w:tcPr>
          <w:p w14:paraId="05CC3652"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064C9B45"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43ED516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31" w:type="dxa"/>
            <w:vMerge/>
            <w:tcBorders>
              <w:top w:val="nil"/>
              <w:left w:val="nil"/>
              <w:bottom w:val="nil"/>
              <w:right w:val="nil"/>
            </w:tcBorders>
            <w:shd w:val="clear" w:color="auto" w:fill="FFFFFF" w:themeFill="background1"/>
            <w:vAlign w:val="center"/>
            <w:hideMark/>
          </w:tcPr>
          <w:p w14:paraId="0257A945" w14:textId="77777777" w:rsidR="00E95F7F" w:rsidRPr="00B77C12" w:rsidRDefault="00E95F7F" w:rsidP="00264782">
            <w:pPr>
              <w:spacing w:line="240" w:lineRule="auto"/>
              <w:rPr>
                <w:rFonts w:eastAsia="Times New Roman"/>
                <w:sz w:val="20"/>
                <w:szCs w:val="20"/>
                <w:lang w:val="es-MX"/>
              </w:rPr>
            </w:pPr>
          </w:p>
        </w:tc>
        <w:tc>
          <w:tcPr>
            <w:tcW w:w="192" w:type="dxa"/>
            <w:tcBorders>
              <w:top w:val="nil"/>
              <w:left w:val="nil"/>
              <w:bottom w:val="nil"/>
              <w:right w:val="single" w:sz="12" w:space="0" w:color="auto"/>
            </w:tcBorders>
            <w:shd w:val="clear" w:color="auto" w:fill="FFFFFF" w:themeFill="background1"/>
            <w:noWrap/>
            <w:vAlign w:val="center"/>
            <w:hideMark/>
          </w:tcPr>
          <w:p w14:paraId="780563ED"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3742C9C" w14:textId="77777777" w:rsidTr="00F90817">
        <w:trPr>
          <w:trHeight w:val="345"/>
        </w:trPr>
        <w:tc>
          <w:tcPr>
            <w:tcW w:w="1974" w:type="dxa"/>
            <w:tcBorders>
              <w:top w:val="nil"/>
              <w:left w:val="nil"/>
              <w:bottom w:val="nil"/>
              <w:right w:val="nil"/>
            </w:tcBorders>
            <w:shd w:val="clear" w:color="auto" w:fill="FFFFFF" w:themeFill="background1"/>
            <w:noWrap/>
            <w:vAlign w:val="bottom"/>
            <w:hideMark/>
          </w:tcPr>
          <w:p w14:paraId="4085B9F6"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Sujeto:</w:t>
            </w:r>
          </w:p>
        </w:tc>
        <w:tc>
          <w:tcPr>
            <w:tcW w:w="1103" w:type="dxa"/>
            <w:gridSpan w:val="2"/>
            <w:tcBorders>
              <w:top w:val="single" w:sz="4" w:space="0" w:color="auto"/>
              <w:left w:val="single" w:sz="4" w:space="0" w:color="auto"/>
              <w:bottom w:val="single" w:sz="4" w:space="0" w:color="auto"/>
              <w:right w:val="nil"/>
            </w:tcBorders>
            <w:shd w:val="clear" w:color="auto" w:fill="FFFFFF" w:themeFill="background1"/>
            <w:noWrap/>
            <w:vAlign w:val="bottom"/>
            <w:hideMark/>
          </w:tcPr>
          <w:p w14:paraId="653BEA2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single" w:sz="4" w:space="0" w:color="auto"/>
              <w:left w:val="nil"/>
              <w:bottom w:val="single" w:sz="4" w:space="0" w:color="auto"/>
              <w:right w:val="nil"/>
            </w:tcBorders>
            <w:shd w:val="clear" w:color="auto" w:fill="FFFFFF" w:themeFill="background1"/>
            <w:noWrap/>
            <w:vAlign w:val="bottom"/>
            <w:hideMark/>
          </w:tcPr>
          <w:p w14:paraId="4693F96C" w14:textId="77777777" w:rsidR="00E95F7F" w:rsidRPr="00B77C12" w:rsidRDefault="00E95F7F" w:rsidP="00264782">
            <w:pPr>
              <w:spacing w:line="240" w:lineRule="auto"/>
              <w:jc w:val="right"/>
              <w:rPr>
                <w:rFonts w:eastAsia="Times New Roman"/>
                <w:sz w:val="20"/>
                <w:szCs w:val="20"/>
                <w:lang w:val="es-MX"/>
              </w:rPr>
            </w:pPr>
            <w:r w:rsidRPr="00B77C12">
              <w:rPr>
                <w:rFonts w:eastAsia="Times New Roman"/>
                <w:sz w:val="20"/>
                <w:szCs w:val="20"/>
                <w:lang w:val="es-MX"/>
              </w:rPr>
              <w:t> </w:t>
            </w:r>
          </w:p>
        </w:tc>
        <w:tc>
          <w:tcPr>
            <w:tcW w:w="958" w:type="dxa"/>
            <w:gridSpan w:val="2"/>
            <w:tcBorders>
              <w:top w:val="single" w:sz="4" w:space="0" w:color="auto"/>
              <w:left w:val="nil"/>
              <w:bottom w:val="single" w:sz="4" w:space="0" w:color="auto"/>
              <w:right w:val="single" w:sz="4" w:space="0" w:color="auto"/>
            </w:tcBorders>
            <w:shd w:val="clear" w:color="auto" w:fill="FFFFFF" w:themeFill="background1"/>
            <w:noWrap/>
            <w:vAlign w:val="bottom"/>
            <w:hideMark/>
          </w:tcPr>
          <w:p w14:paraId="35D470BD"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nil"/>
              <w:bottom w:val="nil"/>
              <w:right w:val="nil"/>
            </w:tcBorders>
            <w:shd w:val="clear" w:color="auto" w:fill="FFFFFF" w:themeFill="background1"/>
            <w:noWrap/>
            <w:vAlign w:val="bottom"/>
            <w:hideMark/>
          </w:tcPr>
          <w:p w14:paraId="31F5C798"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 xml:space="preserve">F. Toma: </w:t>
            </w:r>
          </w:p>
        </w:tc>
        <w:tc>
          <w:tcPr>
            <w:tcW w:w="82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3CF6F041"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bottom"/>
            <w:hideMark/>
          </w:tcPr>
          <w:p w14:paraId="686BC5E0"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M ó H:</w:t>
            </w:r>
          </w:p>
        </w:tc>
        <w:tc>
          <w:tcPr>
            <w:tcW w:w="7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09932188"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bottom"/>
            <w:hideMark/>
          </w:tcPr>
          <w:p w14:paraId="6C7A1B3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0763DA99" w14:textId="77777777" w:rsidTr="00F90817">
        <w:trPr>
          <w:trHeight w:val="345"/>
        </w:trPr>
        <w:tc>
          <w:tcPr>
            <w:tcW w:w="1974" w:type="dxa"/>
            <w:tcBorders>
              <w:top w:val="nil"/>
              <w:left w:val="nil"/>
              <w:bottom w:val="nil"/>
              <w:right w:val="nil"/>
            </w:tcBorders>
            <w:shd w:val="clear" w:color="auto" w:fill="FFFFFF" w:themeFill="background1"/>
            <w:noWrap/>
            <w:vAlign w:val="center"/>
            <w:hideMark/>
          </w:tcPr>
          <w:p w14:paraId="3AE025BA"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F. Nacim.:</w:t>
            </w:r>
          </w:p>
        </w:tc>
        <w:tc>
          <w:tcPr>
            <w:tcW w:w="1103"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4142E3B"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553E6938"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Edad:</w:t>
            </w:r>
          </w:p>
        </w:tc>
        <w:tc>
          <w:tcPr>
            <w:tcW w:w="958"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565776BD"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nil"/>
              <w:bottom w:val="nil"/>
              <w:right w:val="nil"/>
            </w:tcBorders>
            <w:shd w:val="clear" w:color="auto" w:fill="FFFFFF" w:themeFill="background1"/>
            <w:noWrap/>
            <w:vAlign w:val="center"/>
            <w:hideMark/>
          </w:tcPr>
          <w:p w14:paraId="747311FD"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Deporte:</w:t>
            </w:r>
          </w:p>
        </w:tc>
        <w:tc>
          <w:tcPr>
            <w:tcW w:w="824" w:type="dxa"/>
            <w:tcBorders>
              <w:top w:val="single" w:sz="4" w:space="0" w:color="auto"/>
              <w:left w:val="single" w:sz="4" w:space="0" w:color="auto"/>
              <w:bottom w:val="single" w:sz="4" w:space="0" w:color="auto"/>
              <w:right w:val="nil"/>
            </w:tcBorders>
            <w:shd w:val="clear" w:color="auto" w:fill="FFFFFF" w:themeFill="background1"/>
            <w:noWrap/>
            <w:vAlign w:val="center"/>
            <w:hideMark/>
          </w:tcPr>
          <w:p w14:paraId="7D86153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single" w:sz="4" w:space="0" w:color="auto"/>
              <w:left w:val="nil"/>
              <w:bottom w:val="single" w:sz="4" w:space="0" w:color="auto"/>
              <w:right w:val="nil"/>
            </w:tcBorders>
            <w:shd w:val="clear" w:color="auto" w:fill="FFFFFF" w:themeFill="background1"/>
            <w:noWrap/>
            <w:vAlign w:val="center"/>
            <w:hideMark/>
          </w:tcPr>
          <w:p w14:paraId="1BE9A898"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6DF58431"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7EDD35B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FA2CA2F" w14:textId="77777777" w:rsidTr="00F90817">
        <w:trPr>
          <w:trHeight w:val="345"/>
        </w:trPr>
        <w:tc>
          <w:tcPr>
            <w:tcW w:w="1974" w:type="dxa"/>
            <w:tcBorders>
              <w:top w:val="nil"/>
              <w:left w:val="nil"/>
              <w:bottom w:val="nil"/>
              <w:right w:val="nil"/>
            </w:tcBorders>
            <w:shd w:val="clear" w:color="auto" w:fill="FFFFFF" w:themeFill="background1"/>
            <w:noWrap/>
            <w:vAlign w:val="center"/>
            <w:hideMark/>
          </w:tcPr>
          <w:p w14:paraId="1CC5DCF3"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Equipo/Modalidad:</w:t>
            </w:r>
          </w:p>
        </w:tc>
        <w:tc>
          <w:tcPr>
            <w:tcW w:w="1103" w:type="dxa"/>
            <w:gridSpan w:val="2"/>
            <w:tcBorders>
              <w:top w:val="single" w:sz="4" w:space="0" w:color="auto"/>
              <w:left w:val="single" w:sz="4" w:space="0" w:color="auto"/>
              <w:bottom w:val="single" w:sz="4" w:space="0" w:color="auto"/>
              <w:right w:val="nil"/>
            </w:tcBorders>
            <w:shd w:val="clear" w:color="auto" w:fill="FFFFFF" w:themeFill="background1"/>
            <w:noWrap/>
            <w:vAlign w:val="center"/>
            <w:hideMark/>
          </w:tcPr>
          <w:p w14:paraId="6DBA270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single" w:sz="4" w:space="0" w:color="auto"/>
              <w:left w:val="nil"/>
              <w:bottom w:val="single" w:sz="4" w:space="0" w:color="auto"/>
              <w:right w:val="nil"/>
            </w:tcBorders>
            <w:shd w:val="clear" w:color="auto" w:fill="FFFFFF" w:themeFill="background1"/>
            <w:noWrap/>
            <w:vAlign w:val="center"/>
            <w:hideMark/>
          </w:tcPr>
          <w:p w14:paraId="1978F039"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958" w:type="dxa"/>
            <w:gridSpan w:val="2"/>
            <w:tcBorders>
              <w:top w:val="single" w:sz="4" w:space="0" w:color="auto"/>
              <w:left w:val="nil"/>
              <w:bottom w:val="single" w:sz="4" w:space="0" w:color="auto"/>
              <w:right w:val="single" w:sz="4" w:space="0" w:color="auto"/>
            </w:tcBorders>
            <w:shd w:val="clear" w:color="auto" w:fill="FFFFFF" w:themeFill="background1"/>
            <w:noWrap/>
            <w:vAlign w:val="center"/>
            <w:hideMark/>
          </w:tcPr>
          <w:p w14:paraId="4FA46DB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nil"/>
              <w:bottom w:val="nil"/>
              <w:right w:val="nil"/>
            </w:tcBorders>
            <w:shd w:val="clear" w:color="auto" w:fill="FFFFFF" w:themeFill="background1"/>
            <w:noWrap/>
            <w:vAlign w:val="center"/>
            <w:hideMark/>
          </w:tcPr>
          <w:p w14:paraId="72129385"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Grupo:</w:t>
            </w:r>
          </w:p>
        </w:tc>
        <w:tc>
          <w:tcPr>
            <w:tcW w:w="824"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4DB2476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4B6B3960"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Etnia:</w:t>
            </w:r>
          </w:p>
        </w:tc>
        <w:tc>
          <w:tcPr>
            <w:tcW w:w="731"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14:paraId="6B84FFB9"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685352F7"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5889625" w14:textId="77777777" w:rsidTr="00F90817">
        <w:trPr>
          <w:trHeight w:val="345"/>
        </w:trPr>
        <w:tc>
          <w:tcPr>
            <w:tcW w:w="1974" w:type="dxa"/>
            <w:tcBorders>
              <w:top w:val="nil"/>
              <w:left w:val="nil"/>
              <w:bottom w:val="nil"/>
              <w:right w:val="nil"/>
            </w:tcBorders>
            <w:shd w:val="clear" w:color="auto" w:fill="FFFFFF" w:themeFill="background1"/>
            <w:noWrap/>
            <w:vAlign w:val="center"/>
            <w:hideMark/>
          </w:tcPr>
          <w:p w14:paraId="033361F7"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Fase Entto.:</w:t>
            </w:r>
          </w:p>
        </w:tc>
        <w:tc>
          <w:tcPr>
            <w:tcW w:w="1103" w:type="dxa"/>
            <w:gridSpan w:val="2"/>
            <w:tcBorders>
              <w:top w:val="single" w:sz="4" w:space="0" w:color="auto"/>
              <w:left w:val="single" w:sz="4" w:space="0" w:color="auto"/>
              <w:bottom w:val="single" w:sz="4" w:space="0" w:color="auto"/>
              <w:right w:val="nil"/>
            </w:tcBorders>
            <w:shd w:val="clear" w:color="auto" w:fill="FFFFFF" w:themeFill="background1"/>
            <w:noWrap/>
            <w:vAlign w:val="center"/>
            <w:hideMark/>
          </w:tcPr>
          <w:p w14:paraId="654201FE"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30534F22" w14:textId="77777777" w:rsidR="00E95F7F" w:rsidRPr="00B77C12" w:rsidRDefault="00E95F7F" w:rsidP="00264782">
            <w:pPr>
              <w:spacing w:line="240" w:lineRule="auto"/>
              <w:jc w:val="right"/>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nil"/>
              <w:right w:val="nil"/>
            </w:tcBorders>
            <w:shd w:val="clear" w:color="auto" w:fill="FFFFFF" w:themeFill="background1"/>
            <w:noWrap/>
            <w:vAlign w:val="center"/>
            <w:hideMark/>
          </w:tcPr>
          <w:p w14:paraId="070F9E60" w14:textId="77777777" w:rsidR="00E95F7F" w:rsidRPr="00B77C12" w:rsidRDefault="00E95F7F" w:rsidP="00264782">
            <w:pPr>
              <w:spacing w:line="240" w:lineRule="auto"/>
              <w:jc w:val="right"/>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nil"/>
              <w:bottom w:val="nil"/>
              <w:right w:val="nil"/>
            </w:tcBorders>
            <w:shd w:val="clear" w:color="auto" w:fill="FFFFFF" w:themeFill="background1"/>
            <w:noWrap/>
            <w:vAlign w:val="center"/>
            <w:hideMark/>
          </w:tcPr>
          <w:p w14:paraId="7D3B863D"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Antropometrista:</w:t>
            </w:r>
          </w:p>
        </w:tc>
        <w:tc>
          <w:tcPr>
            <w:tcW w:w="824" w:type="dxa"/>
            <w:tcBorders>
              <w:top w:val="single" w:sz="4" w:space="0" w:color="auto"/>
              <w:left w:val="single" w:sz="4" w:space="0" w:color="auto"/>
              <w:bottom w:val="single" w:sz="4" w:space="0" w:color="auto"/>
              <w:right w:val="nil"/>
            </w:tcBorders>
            <w:shd w:val="clear" w:color="auto" w:fill="FFFFFF" w:themeFill="background1"/>
            <w:noWrap/>
            <w:vAlign w:val="center"/>
            <w:hideMark/>
          </w:tcPr>
          <w:p w14:paraId="6F99C94B"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single" w:sz="4" w:space="0" w:color="auto"/>
              <w:left w:val="nil"/>
              <w:bottom w:val="single" w:sz="4" w:space="0" w:color="auto"/>
              <w:right w:val="nil"/>
            </w:tcBorders>
            <w:shd w:val="clear" w:color="auto" w:fill="FFFFFF" w:themeFill="background1"/>
            <w:noWrap/>
            <w:vAlign w:val="center"/>
            <w:hideMark/>
          </w:tcPr>
          <w:p w14:paraId="79CC3B41"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single" w:sz="4" w:space="0" w:color="auto"/>
              <w:left w:val="nil"/>
              <w:bottom w:val="single" w:sz="4" w:space="0" w:color="auto"/>
              <w:right w:val="single" w:sz="4" w:space="0" w:color="auto"/>
            </w:tcBorders>
            <w:shd w:val="clear" w:color="auto" w:fill="FFFFFF" w:themeFill="background1"/>
            <w:noWrap/>
            <w:vAlign w:val="center"/>
            <w:hideMark/>
          </w:tcPr>
          <w:p w14:paraId="2B0A13F1"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3CABCA9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B7FF3E9" w14:textId="77777777" w:rsidTr="00F90817">
        <w:trPr>
          <w:trHeight w:val="325"/>
        </w:trPr>
        <w:tc>
          <w:tcPr>
            <w:tcW w:w="4745" w:type="dxa"/>
            <w:gridSpan w:val="6"/>
            <w:tcBorders>
              <w:top w:val="nil"/>
              <w:left w:val="nil"/>
              <w:bottom w:val="nil"/>
              <w:right w:val="nil"/>
            </w:tcBorders>
            <w:shd w:val="clear" w:color="auto" w:fill="FFFFFF" w:themeFill="background1"/>
            <w:noWrap/>
            <w:vAlign w:val="center"/>
            <w:hideMark/>
          </w:tcPr>
          <w:p w14:paraId="03F4CA42"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DATOS ANTROPOMÉTRICOS REGISTRADOS:</w:t>
            </w:r>
          </w:p>
        </w:tc>
        <w:tc>
          <w:tcPr>
            <w:tcW w:w="1812" w:type="dxa"/>
            <w:gridSpan w:val="2"/>
            <w:tcBorders>
              <w:top w:val="nil"/>
              <w:left w:val="nil"/>
              <w:bottom w:val="nil"/>
              <w:right w:val="nil"/>
            </w:tcBorders>
            <w:shd w:val="clear" w:color="auto" w:fill="FFFFFF" w:themeFill="background1"/>
            <w:noWrap/>
            <w:vAlign w:val="center"/>
            <w:hideMark/>
          </w:tcPr>
          <w:p w14:paraId="60FFFE05"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57C100E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441" w:type="dxa"/>
            <w:gridSpan w:val="2"/>
            <w:tcBorders>
              <w:top w:val="nil"/>
              <w:left w:val="nil"/>
              <w:bottom w:val="nil"/>
              <w:right w:val="nil"/>
            </w:tcBorders>
            <w:shd w:val="clear" w:color="auto" w:fill="FFFFFF" w:themeFill="background1"/>
            <w:noWrap/>
            <w:vAlign w:val="center"/>
            <w:hideMark/>
          </w:tcPr>
          <w:p w14:paraId="224D4849"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 xml:space="preserve">     Índices Corporales:</w:t>
            </w:r>
          </w:p>
        </w:tc>
        <w:tc>
          <w:tcPr>
            <w:tcW w:w="192" w:type="dxa"/>
            <w:tcBorders>
              <w:top w:val="nil"/>
              <w:left w:val="nil"/>
              <w:bottom w:val="nil"/>
              <w:right w:val="single" w:sz="12" w:space="0" w:color="auto"/>
            </w:tcBorders>
            <w:shd w:val="clear" w:color="auto" w:fill="FFFFFF" w:themeFill="background1"/>
            <w:noWrap/>
            <w:vAlign w:val="center"/>
            <w:hideMark/>
          </w:tcPr>
          <w:p w14:paraId="09DAD73D"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6C45B8F6" w14:textId="77777777" w:rsidTr="00F90817">
        <w:trPr>
          <w:trHeight w:val="345"/>
        </w:trPr>
        <w:tc>
          <w:tcPr>
            <w:tcW w:w="1974" w:type="dxa"/>
            <w:tcBorders>
              <w:top w:val="single" w:sz="12" w:space="0" w:color="auto"/>
              <w:left w:val="single" w:sz="12" w:space="0" w:color="auto"/>
              <w:bottom w:val="single" w:sz="4" w:space="0" w:color="auto"/>
              <w:right w:val="single" w:sz="4" w:space="0" w:color="auto"/>
            </w:tcBorders>
            <w:shd w:val="clear" w:color="auto" w:fill="FFFFFF" w:themeFill="background1"/>
            <w:noWrap/>
            <w:vAlign w:val="center"/>
            <w:hideMark/>
          </w:tcPr>
          <w:p w14:paraId="66BD06B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so (kg)</w:t>
            </w:r>
          </w:p>
        </w:tc>
        <w:tc>
          <w:tcPr>
            <w:tcW w:w="797" w:type="dxa"/>
            <w:tcBorders>
              <w:top w:val="single" w:sz="12" w:space="0" w:color="auto"/>
              <w:left w:val="nil"/>
              <w:bottom w:val="single" w:sz="4" w:space="0" w:color="auto"/>
              <w:right w:val="nil"/>
            </w:tcBorders>
            <w:shd w:val="clear" w:color="auto" w:fill="FFFFFF" w:themeFill="background1"/>
            <w:noWrap/>
            <w:vAlign w:val="center"/>
            <w:hideMark/>
          </w:tcPr>
          <w:p w14:paraId="7CB66DFE"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12" w:space="0" w:color="auto"/>
              <w:left w:val="single" w:sz="12" w:space="0" w:color="auto"/>
              <w:bottom w:val="single" w:sz="4" w:space="0" w:color="auto"/>
              <w:right w:val="single" w:sz="4" w:space="0" w:color="auto"/>
            </w:tcBorders>
            <w:shd w:val="clear" w:color="auto" w:fill="FFFFFF" w:themeFill="background1"/>
            <w:noWrap/>
            <w:vAlign w:val="center"/>
            <w:hideMark/>
          </w:tcPr>
          <w:p w14:paraId="7DA6A43A"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Muslo Medio (c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7CF7481E"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35969B43"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I.M.C.:</w:t>
            </w:r>
          </w:p>
        </w:tc>
        <w:tc>
          <w:tcPr>
            <w:tcW w:w="731" w:type="dxa"/>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6DCF36A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416F776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AE7714B" w14:textId="77777777" w:rsidTr="00F90817">
        <w:trPr>
          <w:trHeight w:val="345"/>
        </w:trPr>
        <w:tc>
          <w:tcPr>
            <w:tcW w:w="1974" w:type="dxa"/>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49D594D3"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Talla o Estatura (cm)</w:t>
            </w:r>
          </w:p>
        </w:tc>
        <w:tc>
          <w:tcPr>
            <w:tcW w:w="797" w:type="dxa"/>
            <w:tcBorders>
              <w:top w:val="nil"/>
              <w:left w:val="nil"/>
              <w:bottom w:val="single" w:sz="4" w:space="0" w:color="auto"/>
              <w:right w:val="nil"/>
            </w:tcBorders>
            <w:shd w:val="clear" w:color="auto" w:fill="FFFFFF" w:themeFill="background1"/>
            <w:noWrap/>
            <w:vAlign w:val="center"/>
            <w:hideMark/>
          </w:tcPr>
          <w:p w14:paraId="21BB4C61"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296DE408"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Pierna (c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77D1C29F"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4524450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1B79BDCB"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2872E5D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7C9B334" w14:textId="77777777" w:rsidTr="00F90817">
        <w:trPr>
          <w:trHeight w:val="345"/>
        </w:trPr>
        <w:tc>
          <w:tcPr>
            <w:tcW w:w="1974" w:type="dxa"/>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7BF2397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Diámetro Biacromial (cm) *</w:t>
            </w:r>
          </w:p>
        </w:tc>
        <w:tc>
          <w:tcPr>
            <w:tcW w:w="797" w:type="dxa"/>
            <w:tcBorders>
              <w:top w:val="nil"/>
              <w:left w:val="nil"/>
              <w:bottom w:val="single" w:sz="4" w:space="0" w:color="auto"/>
              <w:right w:val="nil"/>
            </w:tcBorders>
            <w:shd w:val="clear" w:color="auto" w:fill="FFFFFF" w:themeFill="background1"/>
            <w:noWrap/>
            <w:vAlign w:val="center"/>
            <w:hideMark/>
          </w:tcPr>
          <w:p w14:paraId="16926CCF"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0A650311"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Tobillo (c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603349B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2A9ECCB7"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I. Ponderal:</w:t>
            </w:r>
          </w:p>
        </w:tc>
        <w:tc>
          <w:tcPr>
            <w:tcW w:w="731" w:type="dxa"/>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292051E9"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57F331C8"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749AF087" w14:textId="77777777" w:rsidTr="00F90817">
        <w:trPr>
          <w:trHeight w:val="345"/>
        </w:trPr>
        <w:tc>
          <w:tcPr>
            <w:tcW w:w="1974" w:type="dxa"/>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7FEC9ACB"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Diámetro Transverso Tórax (cm) *</w:t>
            </w:r>
          </w:p>
        </w:tc>
        <w:tc>
          <w:tcPr>
            <w:tcW w:w="797" w:type="dxa"/>
            <w:tcBorders>
              <w:top w:val="nil"/>
              <w:left w:val="nil"/>
              <w:bottom w:val="single" w:sz="4" w:space="0" w:color="auto"/>
              <w:right w:val="nil"/>
            </w:tcBorders>
            <w:shd w:val="clear" w:color="auto" w:fill="FFFFFF" w:themeFill="background1"/>
            <w:noWrap/>
            <w:vAlign w:val="center"/>
            <w:hideMark/>
          </w:tcPr>
          <w:p w14:paraId="32FB53D6"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6ECBF668"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liegue Tríceps (m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21B8E06E"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4C869E1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636CF40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65D9EE61"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635F8308" w14:textId="77777777" w:rsidTr="00F90817">
        <w:trPr>
          <w:trHeight w:val="345"/>
        </w:trPr>
        <w:tc>
          <w:tcPr>
            <w:tcW w:w="1974" w:type="dxa"/>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770A5D75"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Diámetro Antero-Post. Tórax (cm) *</w:t>
            </w:r>
          </w:p>
        </w:tc>
        <w:tc>
          <w:tcPr>
            <w:tcW w:w="797" w:type="dxa"/>
            <w:tcBorders>
              <w:top w:val="nil"/>
              <w:left w:val="nil"/>
              <w:bottom w:val="single" w:sz="4" w:space="0" w:color="auto"/>
              <w:right w:val="nil"/>
            </w:tcBorders>
            <w:shd w:val="clear" w:color="auto" w:fill="FFFFFF" w:themeFill="background1"/>
            <w:noWrap/>
            <w:vAlign w:val="center"/>
            <w:hideMark/>
          </w:tcPr>
          <w:p w14:paraId="63B0396D"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7A980866"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liegue Subescapular (m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35873049"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766" w:type="dxa"/>
            <w:gridSpan w:val="4"/>
            <w:tcBorders>
              <w:top w:val="nil"/>
              <w:left w:val="nil"/>
              <w:bottom w:val="nil"/>
              <w:right w:val="nil"/>
            </w:tcBorders>
            <w:shd w:val="clear" w:color="auto" w:fill="FFFFFF" w:themeFill="background1"/>
            <w:noWrap/>
            <w:vAlign w:val="center"/>
            <w:hideMark/>
          </w:tcPr>
          <w:p w14:paraId="1E54247B"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 xml:space="preserve">     Ind. Cintura/Glúteo:</w:t>
            </w:r>
          </w:p>
        </w:tc>
        <w:tc>
          <w:tcPr>
            <w:tcW w:w="192" w:type="dxa"/>
            <w:tcBorders>
              <w:top w:val="nil"/>
              <w:left w:val="nil"/>
              <w:bottom w:val="nil"/>
              <w:right w:val="single" w:sz="12" w:space="0" w:color="auto"/>
            </w:tcBorders>
            <w:shd w:val="clear" w:color="auto" w:fill="FFFFFF" w:themeFill="background1"/>
            <w:noWrap/>
            <w:vAlign w:val="center"/>
            <w:hideMark/>
          </w:tcPr>
          <w:p w14:paraId="1D0852D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74A308C6" w14:textId="77777777" w:rsidTr="00F90817">
        <w:trPr>
          <w:trHeight w:val="345"/>
        </w:trPr>
        <w:tc>
          <w:tcPr>
            <w:tcW w:w="1974" w:type="dxa"/>
            <w:tcBorders>
              <w:top w:val="single" w:sz="4" w:space="0" w:color="auto"/>
              <w:left w:val="single" w:sz="12" w:space="0" w:color="auto"/>
              <w:bottom w:val="single" w:sz="4" w:space="0" w:color="auto"/>
              <w:right w:val="single" w:sz="4" w:space="0" w:color="000000"/>
            </w:tcBorders>
            <w:shd w:val="clear" w:color="auto" w:fill="FFFFFF" w:themeFill="background1"/>
            <w:noWrap/>
            <w:vAlign w:val="center"/>
            <w:hideMark/>
          </w:tcPr>
          <w:p w14:paraId="6232C43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Diámetro Biileocrestal (cm) *</w:t>
            </w:r>
          </w:p>
        </w:tc>
        <w:tc>
          <w:tcPr>
            <w:tcW w:w="797" w:type="dxa"/>
            <w:tcBorders>
              <w:top w:val="nil"/>
              <w:left w:val="nil"/>
              <w:bottom w:val="single" w:sz="4" w:space="0" w:color="auto"/>
              <w:right w:val="nil"/>
            </w:tcBorders>
            <w:shd w:val="clear" w:color="auto" w:fill="FFFFFF" w:themeFill="background1"/>
            <w:noWrap/>
            <w:vAlign w:val="center"/>
            <w:hideMark/>
          </w:tcPr>
          <w:p w14:paraId="509D500F"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3E153B7F"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liegue Bíceps (m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4F984E21"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20FA1D69"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3646FB5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5C2438C7"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85EB546" w14:textId="77777777" w:rsidTr="00F90817">
        <w:trPr>
          <w:trHeight w:val="345"/>
        </w:trPr>
        <w:tc>
          <w:tcPr>
            <w:tcW w:w="1974" w:type="dxa"/>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2D949602"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Diámetro Húmero (cm)</w:t>
            </w:r>
          </w:p>
        </w:tc>
        <w:tc>
          <w:tcPr>
            <w:tcW w:w="797" w:type="dxa"/>
            <w:tcBorders>
              <w:top w:val="nil"/>
              <w:left w:val="nil"/>
              <w:bottom w:val="single" w:sz="4" w:space="0" w:color="auto"/>
              <w:right w:val="nil"/>
            </w:tcBorders>
            <w:shd w:val="clear" w:color="auto" w:fill="FFFFFF" w:themeFill="background1"/>
            <w:noWrap/>
            <w:vAlign w:val="center"/>
            <w:hideMark/>
          </w:tcPr>
          <w:p w14:paraId="384B8ACB"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45184CD6"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liegue Pectoral (m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50488555"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092FF4AF"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Valor:</w:t>
            </w:r>
          </w:p>
        </w:tc>
        <w:tc>
          <w:tcPr>
            <w:tcW w:w="731" w:type="dxa"/>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0FCA9925"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6A61E36D"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97659A1" w14:textId="77777777" w:rsidTr="00F90817">
        <w:trPr>
          <w:trHeight w:val="345"/>
        </w:trPr>
        <w:tc>
          <w:tcPr>
            <w:tcW w:w="1974" w:type="dxa"/>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745D0EC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Diámetro Muñeca (cm)</w:t>
            </w:r>
          </w:p>
        </w:tc>
        <w:tc>
          <w:tcPr>
            <w:tcW w:w="797" w:type="dxa"/>
            <w:tcBorders>
              <w:top w:val="nil"/>
              <w:left w:val="nil"/>
              <w:bottom w:val="single" w:sz="4" w:space="0" w:color="auto"/>
              <w:right w:val="nil"/>
            </w:tcBorders>
            <w:shd w:val="clear" w:color="auto" w:fill="FFFFFF" w:themeFill="background1"/>
            <w:noWrap/>
            <w:vAlign w:val="center"/>
            <w:hideMark/>
          </w:tcPr>
          <w:p w14:paraId="310BD12A"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2D640403"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liegue Axilar (m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70FAB311"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5CB4740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11D5380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3BD3DA9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C2FEA1E" w14:textId="77777777" w:rsidTr="00F90817">
        <w:trPr>
          <w:trHeight w:val="345"/>
        </w:trPr>
        <w:tc>
          <w:tcPr>
            <w:tcW w:w="1974" w:type="dxa"/>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5C594FDA"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Diámetro fémur (cm)</w:t>
            </w:r>
          </w:p>
        </w:tc>
        <w:tc>
          <w:tcPr>
            <w:tcW w:w="797" w:type="dxa"/>
            <w:tcBorders>
              <w:top w:val="nil"/>
              <w:left w:val="nil"/>
              <w:bottom w:val="single" w:sz="4" w:space="0" w:color="auto"/>
              <w:right w:val="nil"/>
            </w:tcBorders>
            <w:shd w:val="clear" w:color="auto" w:fill="FFFFFF" w:themeFill="background1"/>
            <w:noWrap/>
            <w:vAlign w:val="center"/>
            <w:hideMark/>
          </w:tcPr>
          <w:p w14:paraId="69593A48"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1F1DBF1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liegue Ileocrestal (m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533799A9"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958" w:type="dxa"/>
            <w:gridSpan w:val="5"/>
            <w:tcBorders>
              <w:top w:val="nil"/>
              <w:left w:val="nil"/>
              <w:bottom w:val="nil"/>
              <w:right w:val="single" w:sz="12" w:space="0" w:color="000000"/>
            </w:tcBorders>
            <w:shd w:val="clear" w:color="auto" w:fill="FFFFFF" w:themeFill="background1"/>
            <w:noWrap/>
            <w:vAlign w:val="center"/>
            <w:hideMark/>
          </w:tcPr>
          <w:p w14:paraId="170EC1DD"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Observaciones:</w:t>
            </w:r>
          </w:p>
        </w:tc>
      </w:tr>
      <w:tr w:rsidR="00E95F7F" w:rsidRPr="00B77C12" w14:paraId="0EC83FB7" w14:textId="77777777" w:rsidTr="00F90817">
        <w:trPr>
          <w:trHeight w:val="345"/>
        </w:trPr>
        <w:tc>
          <w:tcPr>
            <w:tcW w:w="1974" w:type="dxa"/>
            <w:tcBorders>
              <w:top w:val="single" w:sz="4" w:space="0" w:color="auto"/>
              <w:left w:val="single" w:sz="12" w:space="0" w:color="auto"/>
              <w:bottom w:val="single" w:sz="4" w:space="0" w:color="auto"/>
              <w:right w:val="single" w:sz="4" w:space="0" w:color="000000"/>
            </w:tcBorders>
            <w:shd w:val="clear" w:color="auto" w:fill="FFFFFF" w:themeFill="background1"/>
            <w:noWrap/>
            <w:vAlign w:val="center"/>
            <w:hideMark/>
          </w:tcPr>
          <w:p w14:paraId="45354888"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Diámetro Tobillo (cm)</w:t>
            </w:r>
          </w:p>
        </w:tc>
        <w:tc>
          <w:tcPr>
            <w:tcW w:w="797" w:type="dxa"/>
            <w:tcBorders>
              <w:top w:val="nil"/>
              <w:left w:val="nil"/>
              <w:bottom w:val="single" w:sz="4" w:space="0" w:color="auto"/>
              <w:right w:val="nil"/>
            </w:tcBorders>
            <w:shd w:val="clear" w:color="auto" w:fill="FFFFFF" w:themeFill="background1"/>
            <w:noWrap/>
            <w:vAlign w:val="center"/>
            <w:hideMark/>
          </w:tcPr>
          <w:p w14:paraId="282C55C3"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47E2D0D6"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xml:space="preserve"> Pliegue Supraespinal (mm) </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63728804"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958" w:type="dxa"/>
            <w:gridSpan w:val="5"/>
            <w:vMerge w:val="restart"/>
            <w:tcBorders>
              <w:top w:val="nil"/>
              <w:left w:val="single" w:sz="12" w:space="0" w:color="auto"/>
              <w:bottom w:val="nil"/>
              <w:right w:val="single" w:sz="12" w:space="0" w:color="000000"/>
            </w:tcBorders>
            <w:shd w:val="clear" w:color="auto" w:fill="FFFFFF" w:themeFill="background1"/>
            <w:hideMark/>
          </w:tcPr>
          <w:p w14:paraId="3BD8FF55"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r>
      <w:tr w:rsidR="00E95F7F" w:rsidRPr="00B77C12" w14:paraId="5F5A3792" w14:textId="77777777" w:rsidTr="00F90817">
        <w:trPr>
          <w:trHeight w:val="345"/>
        </w:trPr>
        <w:tc>
          <w:tcPr>
            <w:tcW w:w="1974" w:type="dxa"/>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33410F2C"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Brazo Relajado (cm)</w:t>
            </w:r>
          </w:p>
        </w:tc>
        <w:tc>
          <w:tcPr>
            <w:tcW w:w="797" w:type="dxa"/>
            <w:tcBorders>
              <w:top w:val="nil"/>
              <w:left w:val="nil"/>
              <w:bottom w:val="single" w:sz="4" w:space="0" w:color="auto"/>
              <w:right w:val="nil"/>
            </w:tcBorders>
            <w:shd w:val="clear" w:color="auto" w:fill="FFFFFF" w:themeFill="background1"/>
            <w:noWrap/>
            <w:vAlign w:val="center"/>
            <w:hideMark/>
          </w:tcPr>
          <w:p w14:paraId="61EFCD98"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47AF2C6A"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liegue Abdominal (m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2647C37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958" w:type="dxa"/>
            <w:gridSpan w:val="5"/>
            <w:vMerge/>
            <w:tcBorders>
              <w:top w:val="single" w:sz="12" w:space="0" w:color="auto"/>
              <w:left w:val="nil"/>
              <w:bottom w:val="single" w:sz="4" w:space="0" w:color="auto"/>
              <w:right w:val="single" w:sz="12" w:space="0" w:color="auto"/>
            </w:tcBorders>
            <w:shd w:val="clear" w:color="auto" w:fill="FFFFFF" w:themeFill="background1"/>
            <w:vAlign w:val="center"/>
            <w:hideMark/>
          </w:tcPr>
          <w:p w14:paraId="2A216CDE" w14:textId="77777777" w:rsidR="00E95F7F" w:rsidRPr="00B77C12" w:rsidRDefault="00E95F7F" w:rsidP="00264782">
            <w:pPr>
              <w:spacing w:line="240" w:lineRule="auto"/>
              <w:rPr>
                <w:rFonts w:eastAsia="Times New Roman"/>
                <w:sz w:val="20"/>
                <w:szCs w:val="20"/>
                <w:lang w:val="es-MX"/>
              </w:rPr>
            </w:pPr>
          </w:p>
        </w:tc>
      </w:tr>
      <w:tr w:rsidR="00E95F7F" w:rsidRPr="00B77C12" w14:paraId="7856A679" w14:textId="77777777" w:rsidTr="00F90817">
        <w:trPr>
          <w:trHeight w:val="345"/>
        </w:trPr>
        <w:tc>
          <w:tcPr>
            <w:tcW w:w="1974" w:type="dxa"/>
            <w:tcBorders>
              <w:top w:val="single" w:sz="4" w:space="0" w:color="auto"/>
              <w:left w:val="single" w:sz="12" w:space="0" w:color="auto"/>
              <w:bottom w:val="single" w:sz="4" w:space="0" w:color="auto"/>
              <w:right w:val="single" w:sz="4" w:space="0" w:color="000000"/>
            </w:tcBorders>
            <w:shd w:val="clear" w:color="auto" w:fill="FFFFFF" w:themeFill="background1"/>
            <w:noWrap/>
            <w:vAlign w:val="center"/>
            <w:hideMark/>
          </w:tcPr>
          <w:p w14:paraId="2312BB5A"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Brazo Contraído (cm)</w:t>
            </w:r>
          </w:p>
        </w:tc>
        <w:tc>
          <w:tcPr>
            <w:tcW w:w="797" w:type="dxa"/>
            <w:tcBorders>
              <w:top w:val="nil"/>
              <w:left w:val="nil"/>
              <w:bottom w:val="single" w:sz="4" w:space="0" w:color="auto"/>
              <w:right w:val="nil"/>
            </w:tcBorders>
            <w:shd w:val="clear" w:color="auto" w:fill="FFFFFF" w:themeFill="background1"/>
            <w:noWrap/>
            <w:vAlign w:val="center"/>
            <w:hideMark/>
          </w:tcPr>
          <w:p w14:paraId="20AA20F9"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39BFA98E"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liegue Muslo Anterior (m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08D86FCD"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958" w:type="dxa"/>
            <w:gridSpan w:val="5"/>
            <w:vMerge/>
            <w:tcBorders>
              <w:top w:val="single" w:sz="12" w:space="0" w:color="auto"/>
              <w:left w:val="nil"/>
              <w:bottom w:val="single" w:sz="4" w:space="0" w:color="auto"/>
              <w:right w:val="single" w:sz="12" w:space="0" w:color="auto"/>
            </w:tcBorders>
            <w:shd w:val="clear" w:color="auto" w:fill="FFFFFF" w:themeFill="background1"/>
            <w:vAlign w:val="center"/>
            <w:hideMark/>
          </w:tcPr>
          <w:p w14:paraId="7245BC53" w14:textId="77777777" w:rsidR="00E95F7F" w:rsidRPr="00B77C12" w:rsidRDefault="00E95F7F" w:rsidP="00264782">
            <w:pPr>
              <w:spacing w:line="240" w:lineRule="auto"/>
              <w:rPr>
                <w:rFonts w:eastAsia="Times New Roman"/>
                <w:sz w:val="20"/>
                <w:szCs w:val="20"/>
                <w:lang w:val="es-MX"/>
              </w:rPr>
            </w:pPr>
          </w:p>
        </w:tc>
      </w:tr>
      <w:tr w:rsidR="00E95F7F" w:rsidRPr="00B77C12" w14:paraId="2FF84A4F" w14:textId="77777777" w:rsidTr="00F90817">
        <w:trPr>
          <w:trHeight w:val="345"/>
        </w:trPr>
        <w:tc>
          <w:tcPr>
            <w:tcW w:w="1974" w:type="dxa"/>
            <w:tcBorders>
              <w:top w:val="single" w:sz="4" w:space="0" w:color="auto"/>
              <w:left w:val="single" w:sz="12" w:space="0" w:color="auto"/>
              <w:bottom w:val="single" w:sz="4" w:space="0" w:color="auto"/>
              <w:right w:val="single" w:sz="4" w:space="0" w:color="000000"/>
            </w:tcBorders>
            <w:shd w:val="clear" w:color="auto" w:fill="FFFFFF" w:themeFill="background1"/>
            <w:noWrap/>
            <w:vAlign w:val="center"/>
            <w:hideMark/>
          </w:tcPr>
          <w:p w14:paraId="2F3D6692"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de Antebrazo (cm)</w:t>
            </w:r>
          </w:p>
        </w:tc>
        <w:tc>
          <w:tcPr>
            <w:tcW w:w="797" w:type="dxa"/>
            <w:tcBorders>
              <w:top w:val="nil"/>
              <w:left w:val="nil"/>
              <w:bottom w:val="single" w:sz="4" w:space="0" w:color="auto"/>
              <w:right w:val="nil"/>
            </w:tcBorders>
            <w:shd w:val="clear" w:color="auto" w:fill="FFFFFF" w:themeFill="background1"/>
            <w:noWrap/>
            <w:vAlign w:val="center"/>
            <w:hideMark/>
          </w:tcPr>
          <w:p w14:paraId="6194B731"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2144CFEF"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liegue Pierna Medial (mm)</w:t>
            </w:r>
          </w:p>
        </w:tc>
        <w:tc>
          <w:tcPr>
            <w:tcW w:w="976" w:type="dxa"/>
            <w:gridSpan w:val="2"/>
            <w:tcBorders>
              <w:top w:val="single" w:sz="12" w:space="0" w:color="auto"/>
              <w:left w:val="nil"/>
              <w:bottom w:val="single" w:sz="4" w:space="0" w:color="auto"/>
              <w:right w:val="single" w:sz="12" w:space="0" w:color="auto"/>
            </w:tcBorders>
            <w:shd w:val="clear" w:color="auto" w:fill="FFFFFF" w:themeFill="background1"/>
            <w:noWrap/>
            <w:vAlign w:val="center"/>
            <w:hideMark/>
          </w:tcPr>
          <w:p w14:paraId="67E9C456"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958" w:type="dxa"/>
            <w:gridSpan w:val="5"/>
            <w:vMerge/>
            <w:tcBorders>
              <w:top w:val="single" w:sz="12" w:space="0" w:color="auto"/>
              <w:left w:val="nil"/>
              <w:bottom w:val="single" w:sz="4" w:space="0" w:color="auto"/>
              <w:right w:val="single" w:sz="12" w:space="0" w:color="auto"/>
            </w:tcBorders>
            <w:shd w:val="clear" w:color="auto" w:fill="FFFFFF" w:themeFill="background1"/>
            <w:vAlign w:val="center"/>
            <w:hideMark/>
          </w:tcPr>
          <w:p w14:paraId="0E1E0025" w14:textId="77777777" w:rsidR="00E95F7F" w:rsidRPr="00B77C12" w:rsidRDefault="00E95F7F" w:rsidP="00264782">
            <w:pPr>
              <w:spacing w:line="240" w:lineRule="auto"/>
              <w:rPr>
                <w:rFonts w:eastAsia="Times New Roman"/>
                <w:sz w:val="20"/>
                <w:szCs w:val="20"/>
                <w:lang w:val="es-MX"/>
              </w:rPr>
            </w:pPr>
          </w:p>
        </w:tc>
      </w:tr>
      <w:tr w:rsidR="00E95F7F" w:rsidRPr="00B77C12" w14:paraId="36ABC324" w14:textId="77777777" w:rsidTr="00F90817">
        <w:trPr>
          <w:trHeight w:val="345"/>
        </w:trPr>
        <w:tc>
          <w:tcPr>
            <w:tcW w:w="1974" w:type="dxa"/>
            <w:tcBorders>
              <w:top w:val="single" w:sz="4" w:space="0" w:color="auto"/>
              <w:left w:val="single" w:sz="12" w:space="0" w:color="auto"/>
              <w:bottom w:val="single" w:sz="4" w:space="0" w:color="auto"/>
              <w:right w:val="single" w:sz="4" w:space="0" w:color="000000"/>
            </w:tcBorders>
            <w:shd w:val="clear" w:color="auto" w:fill="FFFFFF" w:themeFill="background1"/>
            <w:noWrap/>
            <w:vAlign w:val="center"/>
            <w:hideMark/>
          </w:tcPr>
          <w:p w14:paraId="63477B62"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de Muñeca (cm)</w:t>
            </w:r>
          </w:p>
        </w:tc>
        <w:tc>
          <w:tcPr>
            <w:tcW w:w="797" w:type="dxa"/>
            <w:tcBorders>
              <w:top w:val="nil"/>
              <w:left w:val="nil"/>
              <w:bottom w:val="single" w:sz="4" w:space="0" w:color="auto"/>
              <w:right w:val="nil"/>
            </w:tcBorders>
            <w:shd w:val="clear" w:color="auto" w:fill="FFFFFF" w:themeFill="background1"/>
            <w:noWrap/>
            <w:vAlign w:val="center"/>
            <w:hideMark/>
          </w:tcPr>
          <w:p w14:paraId="485551C4"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0C2EAD04"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Z" = IMPEDANCIA (Ohm)</w:t>
            </w:r>
          </w:p>
        </w:tc>
        <w:tc>
          <w:tcPr>
            <w:tcW w:w="976" w:type="dxa"/>
            <w:gridSpan w:val="2"/>
            <w:tcBorders>
              <w:top w:val="nil"/>
              <w:left w:val="nil"/>
              <w:bottom w:val="single" w:sz="4" w:space="0" w:color="auto"/>
              <w:right w:val="single" w:sz="12" w:space="0" w:color="auto"/>
            </w:tcBorders>
            <w:shd w:val="clear" w:color="auto" w:fill="FFFFFF" w:themeFill="background1"/>
            <w:noWrap/>
            <w:vAlign w:val="center"/>
            <w:hideMark/>
          </w:tcPr>
          <w:p w14:paraId="75B019A3"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7FD48257"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169934D3"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0E8C47D1"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048E5340" w14:textId="77777777" w:rsidTr="00F90817">
        <w:trPr>
          <w:trHeight w:val="345"/>
        </w:trPr>
        <w:tc>
          <w:tcPr>
            <w:tcW w:w="1974" w:type="dxa"/>
            <w:tcBorders>
              <w:top w:val="single" w:sz="4" w:space="0" w:color="auto"/>
              <w:left w:val="single" w:sz="12" w:space="0" w:color="auto"/>
              <w:bottom w:val="single" w:sz="4" w:space="0" w:color="auto"/>
              <w:right w:val="single" w:sz="4" w:space="0" w:color="000000"/>
            </w:tcBorders>
            <w:shd w:val="clear" w:color="auto" w:fill="FFFFFF" w:themeFill="background1"/>
            <w:noWrap/>
            <w:vAlign w:val="center"/>
            <w:hideMark/>
          </w:tcPr>
          <w:p w14:paraId="766A07FA"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Cuello (cm)</w:t>
            </w:r>
          </w:p>
        </w:tc>
        <w:tc>
          <w:tcPr>
            <w:tcW w:w="797" w:type="dxa"/>
            <w:tcBorders>
              <w:top w:val="nil"/>
              <w:left w:val="nil"/>
              <w:bottom w:val="single" w:sz="4" w:space="0" w:color="auto"/>
              <w:right w:val="nil"/>
            </w:tcBorders>
            <w:shd w:val="clear" w:color="auto" w:fill="FFFFFF" w:themeFill="background1"/>
            <w:noWrap/>
            <w:vAlign w:val="center"/>
            <w:hideMark/>
          </w:tcPr>
          <w:p w14:paraId="5CC10219"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737A51B8"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R" = RESISTENCIA (Ohm)</w:t>
            </w:r>
          </w:p>
        </w:tc>
        <w:tc>
          <w:tcPr>
            <w:tcW w:w="976" w:type="dxa"/>
            <w:gridSpan w:val="2"/>
            <w:tcBorders>
              <w:top w:val="nil"/>
              <w:left w:val="nil"/>
              <w:bottom w:val="single" w:sz="4" w:space="0" w:color="auto"/>
              <w:right w:val="single" w:sz="12" w:space="0" w:color="auto"/>
            </w:tcBorders>
            <w:shd w:val="clear" w:color="auto" w:fill="FFFFFF" w:themeFill="background1"/>
            <w:noWrap/>
            <w:vAlign w:val="center"/>
            <w:hideMark/>
          </w:tcPr>
          <w:p w14:paraId="369DFB7A"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766" w:type="dxa"/>
            <w:gridSpan w:val="4"/>
            <w:tcBorders>
              <w:top w:val="nil"/>
              <w:left w:val="nil"/>
              <w:bottom w:val="nil"/>
              <w:right w:val="nil"/>
            </w:tcBorders>
            <w:shd w:val="clear" w:color="auto" w:fill="FFFFFF" w:themeFill="background1"/>
            <w:noWrap/>
            <w:vAlign w:val="center"/>
            <w:hideMark/>
          </w:tcPr>
          <w:p w14:paraId="65C54611"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 xml:space="preserve">         SOMATOTIPO:</w:t>
            </w:r>
          </w:p>
        </w:tc>
        <w:tc>
          <w:tcPr>
            <w:tcW w:w="192" w:type="dxa"/>
            <w:tcBorders>
              <w:top w:val="nil"/>
              <w:left w:val="nil"/>
              <w:bottom w:val="nil"/>
              <w:right w:val="single" w:sz="12" w:space="0" w:color="auto"/>
            </w:tcBorders>
            <w:shd w:val="clear" w:color="auto" w:fill="FFFFFF" w:themeFill="background1"/>
            <w:noWrap/>
            <w:vAlign w:val="center"/>
            <w:hideMark/>
          </w:tcPr>
          <w:p w14:paraId="5C1DF6B5"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3C440ABF" w14:textId="77777777" w:rsidTr="00F90817">
        <w:trPr>
          <w:trHeight w:val="345"/>
        </w:trPr>
        <w:tc>
          <w:tcPr>
            <w:tcW w:w="1974" w:type="dxa"/>
            <w:tcBorders>
              <w:top w:val="single" w:sz="4" w:space="0" w:color="auto"/>
              <w:left w:val="single" w:sz="12" w:space="0" w:color="auto"/>
              <w:bottom w:val="single" w:sz="4" w:space="0" w:color="auto"/>
              <w:right w:val="single" w:sz="4" w:space="0" w:color="000000"/>
            </w:tcBorders>
            <w:shd w:val="clear" w:color="auto" w:fill="FFFFFF" w:themeFill="background1"/>
            <w:noWrap/>
            <w:vAlign w:val="center"/>
            <w:hideMark/>
          </w:tcPr>
          <w:p w14:paraId="631C7B64"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Abdominal Mínimo (cm)</w:t>
            </w:r>
          </w:p>
        </w:tc>
        <w:tc>
          <w:tcPr>
            <w:tcW w:w="797" w:type="dxa"/>
            <w:tcBorders>
              <w:top w:val="nil"/>
              <w:left w:val="nil"/>
              <w:bottom w:val="single" w:sz="4" w:space="0" w:color="auto"/>
              <w:right w:val="nil"/>
            </w:tcBorders>
            <w:shd w:val="clear" w:color="auto" w:fill="FFFFFF" w:themeFill="background1"/>
            <w:noWrap/>
            <w:vAlign w:val="center"/>
            <w:hideMark/>
          </w:tcPr>
          <w:p w14:paraId="56B68D8F"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346185CF"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Xc" = REACTANCIA (Ohm)</w:t>
            </w:r>
          </w:p>
        </w:tc>
        <w:tc>
          <w:tcPr>
            <w:tcW w:w="976" w:type="dxa"/>
            <w:gridSpan w:val="2"/>
            <w:tcBorders>
              <w:top w:val="nil"/>
              <w:left w:val="nil"/>
              <w:bottom w:val="single" w:sz="4" w:space="0" w:color="auto"/>
              <w:right w:val="single" w:sz="12" w:space="0" w:color="auto"/>
            </w:tcBorders>
            <w:shd w:val="clear" w:color="auto" w:fill="FFFFFF" w:themeFill="background1"/>
            <w:noWrap/>
            <w:vAlign w:val="center"/>
            <w:hideMark/>
          </w:tcPr>
          <w:p w14:paraId="1C572E64"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579B8426"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04298D23"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49181756"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2E4D99E" w14:textId="77777777" w:rsidTr="00F90817">
        <w:trPr>
          <w:trHeight w:val="345"/>
        </w:trPr>
        <w:tc>
          <w:tcPr>
            <w:tcW w:w="1974" w:type="dxa"/>
            <w:tcBorders>
              <w:top w:val="single" w:sz="4" w:space="0" w:color="auto"/>
              <w:left w:val="single" w:sz="12" w:space="0" w:color="auto"/>
              <w:bottom w:val="single" w:sz="4" w:space="0" w:color="auto"/>
              <w:right w:val="single" w:sz="4" w:space="0" w:color="000000"/>
            </w:tcBorders>
            <w:shd w:val="clear" w:color="auto" w:fill="FFFFFF" w:themeFill="background1"/>
            <w:noWrap/>
            <w:vAlign w:val="center"/>
            <w:hideMark/>
          </w:tcPr>
          <w:p w14:paraId="195D0653"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Abdominal Medio (cm)</w:t>
            </w:r>
          </w:p>
        </w:tc>
        <w:tc>
          <w:tcPr>
            <w:tcW w:w="797" w:type="dxa"/>
            <w:tcBorders>
              <w:top w:val="nil"/>
              <w:left w:val="nil"/>
              <w:bottom w:val="single" w:sz="4" w:space="0" w:color="auto"/>
              <w:right w:val="nil"/>
            </w:tcBorders>
            <w:shd w:val="clear" w:color="auto" w:fill="FFFFFF" w:themeFill="background1"/>
            <w:noWrap/>
            <w:vAlign w:val="center"/>
            <w:hideMark/>
          </w:tcPr>
          <w:p w14:paraId="20C855D4"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000000"/>
            </w:tcBorders>
            <w:shd w:val="clear" w:color="auto" w:fill="FFFFFF" w:themeFill="background1"/>
            <w:noWrap/>
            <w:vAlign w:val="center"/>
            <w:hideMark/>
          </w:tcPr>
          <w:p w14:paraId="409157EB"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xml:space="preserve">                Perímetro mesoesternal (cm)*</w:t>
            </w:r>
          </w:p>
        </w:tc>
        <w:tc>
          <w:tcPr>
            <w:tcW w:w="976" w:type="dxa"/>
            <w:gridSpan w:val="2"/>
            <w:tcBorders>
              <w:top w:val="nil"/>
              <w:left w:val="nil"/>
              <w:bottom w:val="single" w:sz="4" w:space="0" w:color="auto"/>
              <w:right w:val="single" w:sz="12" w:space="0" w:color="auto"/>
            </w:tcBorders>
            <w:shd w:val="clear" w:color="auto" w:fill="FFFFFF" w:themeFill="background1"/>
            <w:noWrap/>
            <w:vAlign w:val="center"/>
            <w:hideMark/>
          </w:tcPr>
          <w:p w14:paraId="22E6AB2A"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0641271A"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Endomorfia:</w:t>
            </w:r>
          </w:p>
        </w:tc>
        <w:tc>
          <w:tcPr>
            <w:tcW w:w="731" w:type="dxa"/>
            <w:tcBorders>
              <w:top w:val="single" w:sz="12" w:space="0" w:color="auto"/>
              <w:left w:val="single" w:sz="12" w:space="0" w:color="auto"/>
              <w:bottom w:val="single" w:sz="4" w:space="0" w:color="auto"/>
              <w:right w:val="single" w:sz="12" w:space="0" w:color="auto"/>
            </w:tcBorders>
            <w:shd w:val="clear" w:color="auto" w:fill="FFFFFF" w:themeFill="background1"/>
            <w:noWrap/>
            <w:vAlign w:val="center"/>
            <w:hideMark/>
          </w:tcPr>
          <w:p w14:paraId="0C85D6CE"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058E65D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725482F" w14:textId="77777777" w:rsidTr="00F90817">
        <w:trPr>
          <w:trHeight w:val="345"/>
        </w:trPr>
        <w:tc>
          <w:tcPr>
            <w:tcW w:w="1974" w:type="dxa"/>
            <w:tcBorders>
              <w:top w:val="single" w:sz="4" w:space="0" w:color="auto"/>
              <w:left w:val="single" w:sz="12" w:space="0" w:color="auto"/>
              <w:bottom w:val="single" w:sz="4" w:space="0" w:color="auto"/>
              <w:right w:val="single" w:sz="4" w:space="0" w:color="000000"/>
            </w:tcBorders>
            <w:shd w:val="clear" w:color="auto" w:fill="FFFFFF" w:themeFill="background1"/>
            <w:noWrap/>
            <w:vAlign w:val="center"/>
            <w:hideMark/>
          </w:tcPr>
          <w:p w14:paraId="607D624E"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Glúteo (cm)</w:t>
            </w:r>
          </w:p>
        </w:tc>
        <w:tc>
          <w:tcPr>
            <w:tcW w:w="797" w:type="dxa"/>
            <w:tcBorders>
              <w:top w:val="nil"/>
              <w:left w:val="nil"/>
              <w:bottom w:val="single" w:sz="4" w:space="0" w:color="auto"/>
              <w:right w:val="nil"/>
            </w:tcBorders>
            <w:shd w:val="clear" w:color="auto" w:fill="FFFFFF" w:themeFill="background1"/>
            <w:noWrap/>
            <w:vAlign w:val="center"/>
            <w:hideMark/>
          </w:tcPr>
          <w:p w14:paraId="4531375B"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4" w:space="0" w:color="auto"/>
              <w:right w:val="single" w:sz="4" w:space="0" w:color="auto"/>
            </w:tcBorders>
            <w:shd w:val="clear" w:color="auto" w:fill="FFFFFF" w:themeFill="background1"/>
            <w:noWrap/>
            <w:vAlign w:val="center"/>
            <w:hideMark/>
          </w:tcPr>
          <w:p w14:paraId="0C2582EA"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ADICIONAL 1</w:t>
            </w:r>
          </w:p>
        </w:tc>
        <w:tc>
          <w:tcPr>
            <w:tcW w:w="976" w:type="dxa"/>
            <w:gridSpan w:val="2"/>
            <w:tcBorders>
              <w:top w:val="nil"/>
              <w:left w:val="nil"/>
              <w:bottom w:val="single" w:sz="4" w:space="0" w:color="auto"/>
              <w:right w:val="single" w:sz="12" w:space="0" w:color="auto"/>
            </w:tcBorders>
            <w:shd w:val="clear" w:color="auto" w:fill="FFFFFF" w:themeFill="background1"/>
            <w:noWrap/>
            <w:vAlign w:val="center"/>
            <w:hideMark/>
          </w:tcPr>
          <w:p w14:paraId="161C1138"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4DCD4C63"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Mesomorfia:</w:t>
            </w:r>
          </w:p>
        </w:tc>
        <w:tc>
          <w:tcPr>
            <w:tcW w:w="731" w:type="dxa"/>
            <w:tcBorders>
              <w:top w:val="nil"/>
              <w:left w:val="single" w:sz="12" w:space="0" w:color="auto"/>
              <w:bottom w:val="single" w:sz="4" w:space="0" w:color="auto"/>
              <w:right w:val="single" w:sz="12" w:space="0" w:color="auto"/>
            </w:tcBorders>
            <w:shd w:val="clear" w:color="auto" w:fill="FFFFFF" w:themeFill="background1"/>
            <w:noWrap/>
            <w:vAlign w:val="center"/>
            <w:hideMark/>
          </w:tcPr>
          <w:p w14:paraId="57F850E6"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6C4466B6"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1A723DAC" w14:textId="77777777" w:rsidTr="00F90817">
        <w:trPr>
          <w:trHeight w:val="345"/>
        </w:trPr>
        <w:tc>
          <w:tcPr>
            <w:tcW w:w="1974" w:type="dxa"/>
            <w:tcBorders>
              <w:top w:val="single" w:sz="4" w:space="0" w:color="auto"/>
              <w:left w:val="single" w:sz="12" w:space="0" w:color="auto"/>
              <w:bottom w:val="single" w:sz="12" w:space="0" w:color="auto"/>
              <w:right w:val="single" w:sz="4" w:space="0" w:color="000000"/>
            </w:tcBorders>
            <w:shd w:val="clear" w:color="auto" w:fill="FFFFFF" w:themeFill="background1"/>
            <w:noWrap/>
            <w:vAlign w:val="center"/>
            <w:hideMark/>
          </w:tcPr>
          <w:p w14:paraId="0C4EF47D"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Perímetro Muslo 1 cm (cm)</w:t>
            </w:r>
          </w:p>
        </w:tc>
        <w:tc>
          <w:tcPr>
            <w:tcW w:w="797" w:type="dxa"/>
            <w:tcBorders>
              <w:top w:val="nil"/>
              <w:left w:val="nil"/>
              <w:bottom w:val="single" w:sz="4" w:space="0" w:color="auto"/>
              <w:right w:val="nil"/>
            </w:tcBorders>
            <w:shd w:val="clear" w:color="auto" w:fill="FFFFFF" w:themeFill="background1"/>
            <w:noWrap/>
            <w:vAlign w:val="center"/>
            <w:hideMark/>
          </w:tcPr>
          <w:p w14:paraId="4C0628D7"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309" w:type="dxa"/>
            <w:gridSpan w:val="3"/>
            <w:tcBorders>
              <w:top w:val="single" w:sz="4" w:space="0" w:color="auto"/>
              <w:left w:val="single" w:sz="12" w:space="0" w:color="auto"/>
              <w:bottom w:val="single" w:sz="12" w:space="0" w:color="auto"/>
              <w:right w:val="single" w:sz="4" w:space="0" w:color="auto"/>
            </w:tcBorders>
            <w:shd w:val="clear" w:color="auto" w:fill="FFFFFF" w:themeFill="background1"/>
            <w:noWrap/>
            <w:vAlign w:val="center"/>
            <w:hideMark/>
          </w:tcPr>
          <w:p w14:paraId="23599A3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ADICIONAL 2</w:t>
            </w:r>
          </w:p>
        </w:tc>
        <w:tc>
          <w:tcPr>
            <w:tcW w:w="976" w:type="dxa"/>
            <w:gridSpan w:val="2"/>
            <w:tcBorders>
              <w:top w:val="nil"/>
              <w:left w:val="nil"/>
              <w:bottom w:val="single" w:sz="12" w:space="0" w:color="auto"/>
              <w:right w:val="single" w:sz="12" w:space="0" w:color="auto"/>
            </w:tcBorders>
            <w:shd w:val="clear" w:color="auto" w:fill="FFFFFF" w:themeFill="background1"/>
            <w:noWrap/>
            <w:vAlign w:val="center"/>
            <w:hideMark/>
          </w:tcPr>
          <w:p w14:paraId="3F7F2A12"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035" w:type="dxa"/>
            <w:gridSpan w:val="3"/>
            <w:tcBorders>
              <w:top w:val="nil"/>
              <w:left w:val="nil"/>
              <w:bottom w:val="nil"/>
              <w:right w:val="nil"/>
            </w:tcBorders>
            <w:shd w:val="clear" w:color="auto" w:fill="FFFFFF" w:themeFill="background1"/>
            <w:noWrap/>
            <w:vAlign w:val="center"/>
            <w:hideMark/>
          </w:tcPr>
          <w:p w14:paraId="0C7DBD73"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Ectomorfia:</w:t>
            </w:r>
          </w:p>
        </w:tc>
        <w:tc>
          <w:tcPr>
            <w:tcW w:w="731"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4ED98E23"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0B2EB8B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89B61BE" w14:textId="77777777" w:rsidTr="00F90817">
        <w:trPr>
          <w:trHeight w:val="325"/>
        </w:trPr>
        <w:tc>
          <w:tcPr>
            <w:tcW w:w="4080" w:type="dxa"/>
            <w:gridSpan w:val="5"/>
            <w:tcBorders>
              <w:top w:val="nil"/>
              <w:left w:val="nil"/>
              <w:bottom w:val="nil"/>
              <w:right w:val="nil"/>
            </w:tcBorders>
            <w:shd w:val="clear" w:color="auto" w:fill="FFFFFF" w:themeFill="background1"/>
            <w:noWrap/>
            <w:vAlign w:val="center"/>
            <w:hideMark/>
          </w:tcPr>
          <w:p w14:paraId="2BB4B17F"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COMPOSICIÓN CORPORAL (ANTROPOMETRÍA):</w:t>
            </w:r>
          </w:p>
        </w:tc>
        <w:tc>
          <w:tcPr>
            <w:tcW w:w="4742" w:type="dxa"/>
            <w:gridSpan w:val="6"/>
            <w:tcBorders>
              <w:top w:val="nil"/>
              <w:left w:val="nil"/>
              <w:bottom w:val="nil"/>
              <w:right w:val="nil"/>
            </w:tcBorders>
            <w:shd w:val="clear" w:color="auto" w:fill="FFFFFF" w:themeFill="background1"/>
            <w:noWrap/>
            <w:vAlign w:val="center"/>
            <w:hideMark/>
          </w:tcPr>
          <w:p w14:paraId="4E0A2FF3"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 xml:space="preserve">                 </w:t>
            </w:r>
          </w:p>
        </w:tc>
        <w:tc>
          <w:tcPr>
            <w:tcW w:w="192" w:type="dxa"/>
            <w:tcBorders>
              <w:top w:val="nil"/>
              <w:left w:val="nil"/>
              <w:bottom w:val="nil"/>
              <w:right w:val="single" w:sz="12" w:space="0" w:color="auto"/>
            </w:tcBorders>
            <w:shd w:val="clear" w:color="auto" w:fill="FFFFFF" w:themeFill="background1"/>
            <w:noWrap/>
            <w:vAlign w:val="center"/>
            <w:hideMark/>
          </w:tcPr>
          <w:p w14:paraId="77DE5CC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6E231FC5" w14:textId="77777777" w:rsidTr="00F90817">
        <w:trPr>
          <w:trHeight w:val="345"/>
        </w:trPr>
        <w:tc>
          <w:tcPr>
            <w:tcW w:w="1974" w:type="dxa"/>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6C018944"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Componente</w:t>
            </w:r>
          </w:p>
        </w:tc>
        <w:tc>
          <w:tcPr>
            <w:tcW w:w="1103" w:type="dxa"/>
            <w:gridSpan w:val="2"/>
            <w:tcBorders>
              <w:top w:val="single" w:sz="12" w:space="0" w:color="auto"/>
              <w:left w:val="nil"/>
              <w:bottom w:val="single" w:sz="12" w:space="0" w:color="auto"/>
              <w:right w:val="single" w:sz="4" w:space="0" w:color="auto"/>
            </w:tcBorders>
            <w:shd w:val="clear" w:color="auto" w:fill="FFFFFF" w:themeFill="background1"/>
            <w:noWrap/>
            <w:vAlign w:val="center"/>
            <w:hideMark/>
          </w:tcPr>
          <w:p w14:paraId="11FBEE57"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Porcentaje</w:t>
            </w:r>
          </w:p>
        </w:tc>
        <w:tc>
          <w:tcPr>
            <w:tcW w:w="710" w:type="dxa"/>
            <w:tcBorders>
              <w:top w:val="single" w:sz="12" w:space="0" w:color="auto"/>
              <w:left w:val="nil"/>
              <w:bottom w:val="single" w:sz="12" w:space="0" w:color="auto"/>
              <w:right w:val="single" w:sz="4" w:space="0" w:color="auto"/>
            </w:tcBorders>
            <w:shd w:val="clear" w:color="auto" w:fill="FFFFFF" w:themeFill="background1"/>
            <w:noWrap/>
            <w:vAlign w:val="center"/>
            <w:hideMark/>
          </w:tcPr>
          <w:p w14:paraId="08F3442B"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Peso (kg)</w:t>
            </w:r>
          </w:p>
        </w:tc>
        <w:tc>
          <w:tcPr>
            <w:tcW w:w="958" w:type="dxa"/>
            <w:gridSpan w:val="2"/>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778AE0D0"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Fórmula</w:t>
            </w:r>
          </w:p>
        </w:tc>
        <w:tc>
          <w:tcPr>
            <w:tcW w:w="1812" w:type="dxa"/>
            <w:gridSpan w:val="2"/>
            <w:tcBorders>
              <w:top w:val="single" w:sz="12" w:space="0" w:color="auto"/>
              <w:left w:val="single" w:sz="4" w:space="0" w:color="auto"/>
              <w:bottom w:val="single" w:sz="12" w:space="0" w:color="auto"/>
              <w:right w:val="single" w:sz="12" w:space="0" w:color="auto"/>
            </w:tcBorders>
            <w:shd w:val="clear" w:color="auto" w:fill="FFFFFF" w:themeFill="background1"/>
            <w:noWrap/>
            <w:vAlign w:val="center"/>
            <w:hideMark/>
          </w:tcPr>
          <w:p w14:paraId="25DF786F"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Drinkwater</w:t>
            </w:r>
          </w:p>
        </w:tc>
        <w:tc>
          <w:tcPr>
            <w:tcW w:w="824" w:type="dxa"/>
            <w:tcBorders>
              <w:top w:val="nil"/>
              <w:left w:val="nil"/>
              <w:bottom w:val="nil"/>
              <w:right w:val="nil"/>
            </w:tcBorders>
            <w:shd w:val="clear" w:color="auto" w:fill="FFFFFF" w:themeFill="background1"/>
            <w:noWrap/>
            <w:vAlign w:val="bottom"/>
            <w:hideMark/>
          </w:tcPr>
          <w:p w14:paraId="091C1152" w14:textId="77777777" w:rsidR="00E95F7F" w:rsidRPr="00B77C12" w:rsidRDefault="00E95F7F" w:rsidP="00264782">
            <w:pPr>
              <w:spacing w:line="240" w:lineRule="auto"/>
              <w:rPr>
                <w:rFonts w:eastAsia="Times New Roman"/>
                <w:sz w:val="20"/>
                <w:szCs w:val="20"/>
                <w:lang w:val="es-MX"/>
              </w:rPr>
            </w:pPr>
          </w:p>
          <w:tbl>
            <w:tblPr>
              <w:tblW w:w="439" w:type="dxa"/>
              <w:tblCellSpacing w:w="0" w:type="dxa"/>
              <w:tblCellMar>
                <w:left w:w="0" w:type="dxa"/>
                <w:right w:w="0" w:type="dxa"/>
              </w:tblCellMar>
              <w:tblLook w:val="04A0" w:firstRow="1" w:lastRow="0" w:firstColumn="1" w:lastColumn="0" w:noHBand="0" w:noVBand="1"/>
            </w:tblPr>
            <w:tblGrid>
              <w:gridCol w:w="439"/>
            </w:tblGrid>
            <w:tr w:rsidR="00E95F7F" w:rsidRPr="00B77C12" w14:paraId="36A5AC02" w14:textId="77777777" w:rsidTr="00F90817">
              <w:trPr>
                <w:trHeight w:val="345"/>
                <w:tblCellSpacing w:w="0" w:type="dxa"/>
              </w:trPr>
              <w:tc>
                <w:tcPr>
                  <w:tcW w:w="439" w:type="dxa"/>
                  <w:tcBorders>
                    <w:top w:val="nil"/>
                    <w:left w:val="nil"/>
                    <w:bottom w:val="nil"/>
                    <w:right w:val="nil"/>
                  </w:tcBorders>
                  <w:shd w:val="clear" w:color="auto" w:fill="FFFFFF" w:themeFill="background1"/>
                  <w:noWrap/>
                  <w:vAlign w:val="center"/>
                  <w:hideMark/>
                </w:tcPr>
                <w:p w14:paraId="14D125D9"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bl>
          <w:p w14:paraId="0CC488B8" w14:textId="77777777" w:rsidR="00E95F7F" w:rsidRPr="00B77C12" w:rsidRDefault="00E95F7F" w:rsidP="00264782">
            <w:pPr>
              <w:spacing w:line="240" w:lineRule="auto"/>
              <w:rPr>
                <w:rFonts w:eastAsia="Times New Roman"/>
                <w:sz w:val="20"/>
                <w:szCs w:val="20"/>
                <w:lang w:val="es-MX"/>
              </w:rPr>
            </w:pPr>
          </w:p>
        </w:tc>
        <w:tc>
          <w:tcPr>
            <w:tcW w:w="710" w:type="dxa"/>
            <w:tcBorders>
              <w:top w:val="nil"/>
              <w:left w:val="nil"/>
              <w:bottom w:val="nil"/>
              <w:right w:val="nil"/>
            </w:tcBorders>
            <w:shd w:val="clear" w:color="auto" w:fill="FFFFFF" w:themeFill="background1"/>
            <w:noWrap/>
            <w:vAlign w:val="center"/>
            <w:hideMark/>
          </w:tcPr>
          <w:p w14:paraId="6ABDB2F6"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0A87897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0CB09A7B"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395B8750" w14:textId="77777777" w:rsidTr="00F90817">
        <w:trPr>
          <w:trHeight w:val="345"/>
        </w:trPr>
        <w:tc>
          <w:tcPr>
            <w:tcW w:w="1974" w:type="dxa"/>
            <w:tcBorders>
              <w:top w:val="nil"/>
              <w:left w:val="single" w:sz="12" w:space="0" w:color="auto"/>
              <w:bottom w:val="single" w:sz="4" w:space="0" w:color="auto"/>
              <w:right w:val="single" w:sz="12" w:space="0" w:color="auto"/>
            </w:tcBorders>
            <w:shd w:val="clear" w:color="auto" w:fill="FFFFFF" w:themeFill="background1"/>
            <w:noWrap/>
            <w:vAlign w:val="center"/>
            <w:hideMark/>
          </w:tcPr>
          <w:p w14:paraId="5486C685"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M. Grasa</w:t>
            </w:r>
          </w:p>
        </w:tc>
        <w:tc>
          <w:tcPr>
            <w:tcW w:w="1103" w:type="dxa"/>
            <w:gridSpan w:val="2"/>
            <w:tcBorders>
              <w:top w:val="nil"/>
              <w:left w:val="nil"/>
              <w:bottom w:val="single" w:sz="4" w:space="0" w:color="auto"/>
              <w:right w:val="single" w:sz="4" w:space="0" w:color="auto"/>
            </w:tcBorders>
            <w:shd w:val="clear" w:color="auto" w:fill="FFFFFF" w:themeFill="background1"/>
            <w:noWrap/>
            <w:vAlign w:val="center"/>
            <w:hideMark/>
          </w:tcPr>
          <w:p w14:paraId="517AC331"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single" w:sz="4" w:space="0" w:color="auto"/>
              <w:right w:val="single" w:sz="4" w:space="0" w:color="auto"/>
            </w:tcBorders>
            <w:shd w:val="clear" w:color="auto" w:fill="FFFFFF" w:themeFill="background1"/>
            <w:noWrap/>
            <w:vAlign w:val="center"/>
            <w:hideMark/>
          </w:tcPr>
          <w:p w14:paraId="6D9F17B3"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single" w:sz="4" w:space="0" w:color="auto"/>
              <w:right w:val="single" w:sz="12" w:space="0" w:color="auto"/>
            </w:tcBorders>
            <w:shd w:val="clear" w:color="auto" w:fill="FFFFFF" w:themeFill="background1"/>
            <w:noWrap/>
            <w:vAlign w:val="center"/>
            <w:hideMark/>
          </w:tcPr>
          <w:p w14:paraId="0B5D1342"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single" w:sz="4" w:space="0" w:color="auto"/>
              <w:bottom w:val="single" w:sz="4" w:space="0" w:color="auto"/>
              <w:right w:val="single" w:sz="12" w:space="0" w:color="auto"/>
            </w:tcBorders>
            <w:shd w:val="clear" w:color="auto" w:fill="FFFFFF" w:themeFill="background1"/>
            <w:noWrap/>
            <w:vAlign w:val="center"/>
            <w:hideMark/>
          </w:tcPr>
          <w:p w14:paraId="0CB88DBE"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1F225F6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04B3DBA7"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02FE3D3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6E7FD6A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9780505" w14:textId="77777777" w:rsidTr="00F90817">
        <w:trPr>
          <w:trHeight w:val="345"/>
        </w:trPr>
        <w:tc>
          <w:tcPr>
            <w:tcW w:w="1974" w:type="dxa"/>
            <w:tcBorders>
              <w:top w:val="nil"/>
              <w:left w:val="single" w:sz="12" w:space="0" w:color="auto"/>
              <w:bottom w:val="single" w:sz="4" w:space="0" w:color="auto"/>
              <w:right w:val="single" w:sz="12" w:space="0" w:color="auto"/>
            </w:tcBorders>
            <w:shd w:val="clear" w:color="auto" w:fill="FFFFFF" w:themeFill="background1"/>
            <w:noWrap/>
            <w:vAlign w:val="center"/>
            <w:hideMark/>
          </w:tcPr>
          <w:p w14:paraId="0762D82A"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M. Ósea</w:t>
            </w:r>
          </w:p>
        </w:tc>
        <w:tc>
          <w:tcPr>
            <w:tcW w:w="1103" w:type="dxa"/>
            <w:gridSpan w:val="2"/>
            <w:tcBorders>
              <w:top w:val="nil"/>
              <w:left w:val="single" w:sz="4" w:space="0" w:color="auto"/>
              <w:bottom w:val="single" w:sz="4" w:space="0" w:color="auto"/>
              <w:right w:val="single" w:sz="4" w:space="0" w:color="auto"/>
            </w:tcBorders>
            <w:shd w:val="clear" w:color="auto" w:fill="FFFFFF" w:themeFill="background1"/>
            <w:noWrap/>
            <w:vAlign w:val="center"/>
            <w:hideMark/>
          </w:tcPr>
          <w:p w14:paraId="760B7D66"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single" w:sz="4" w:space="0" w:color="auto"/>
              <w:right w:val="single" w:sz="4" w:space="0" w:color="auto"/>
            </w:tcBorders>
            <w:shd w:val="clear" w:color="auto" w:fill="FFFFFF" w:themeFill="background1"/>
            <w:noWrap/>
            <w:vAlign w:val="center"/>
            <w:hideMark/>
          </w:tcPr>
          <w:p w14:paraId="31D6B076"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single" w:sz="4" w:space="0" w:color="auto"/>
              <w:right w:val="single" w:sz="12" w:space="0" w:color="auto"/>
            </w:tcBorders>
            <w:shd w:val="clear" w:color="auto" w:fill="FFFFFF" w:themeFill="background1"/>
            <w:noWrap/>
            <w:vAlign w:val="center"/>
            <w:hideMark/>
          </w:tcPr>
          <w:p w14:paraId="143C62D5"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single" w:sz="4" w:space="0" w:color="auto"/>
              <w:bottom w:val="single" w:sz="4" w:space="0" w:color="auto"/>
              <w:right w:val="single" w:sz="12" w:space="0" w:color="auto"/>
            </w:tcBorders>
            <w:shd w:val="clear" w:color="auto" w:fill="FFFFFF" w:themeFill="background1"/>
            <w:noWrap/>
            <w:vAlign w:val="center"/>
            <w:hideMark/>
          </w:tcPr>
          <w:p w14:paraId="6BA82F3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2E272BEA"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2FCC8401"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53F0E597"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5BA4B9C8"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CC571BA" w14:textId="77777777" w:rsidTr="00F90817">
        <w:trPr>
          <w:trHeight w:val="345"/>
        </w:trPr>
        <w:tc>
          <w:tcPr>
            <w:tcW w:w="1974" w:type="dxa"/>
            <w:tcBorders>
              <w:top w:val="nil"/>
              <w:left w:val="single" w:sz="12" w:space="0" w:color="auto"/>
              <w:bottom w:val="single" w:sz="4" w:space="0" w:color="auto"/>
              <w:right w:val="single" w:sz="12" w:space="0" w:color="auto"/>
            </w:tcBorders>
            <w:shd w:val="clear" w:color="auto" w:fill="FFFFFF" w:themeFill="background1"/>
            <w:noWrap/>
            <w:vAlign w:val="center"/>
            <w:hideMark/>
          </w:tcPr>
          <w:p w14:paraId="6C658913"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M. Muscular</w:t>
            </w:r>
          </w:p>
        </w:tc>
        <w:tc>
          <w:tcPr>
            <w:tcW w:w="1103" w:type="dxa"/>
            <w:gridSpan w:val="2"/>
            <w:tcBorders>
              <w:top w:val="nil"/>
              <w:left w:val="single" w:sz="4" w:space="0" w:color="auto"/>
              <w:bottom w:val="single" w:sz="4" w:space="0" w:color="auto"/>
              <w:right w:val="single" w:sz="4" w:space="0" w:color="auto"/>
            </w:tcBorders>
            <w:shd w:val="clear" w:color="auto" w:fill="FFFFFF" w:themeFill="background1"/>
            <w:noWrap/>
            <w:vAlign w:val="center"/>
            <w:hideMark/>
          </w:tcPr>
          <w:p w14:paraId="0E488C33"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single" w:sz="4" w:space="0" w:color="auto"/>
              <w:right w:val="single" w:sz="4" w:space="0" w:color="auto"/>
            </w:tcBorders>
            <w:shd w:val="clear" w:color="auto" w:fill="FFFFFF" w:themeFill="background1"/>
            <w:noWrap/>
            <w:vAlign w:val="center"/>
            <w:hideMark/>
          </w:tcPr>
          <w:p w14:paraId="10374264"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single" w:sz="4" w:space="0" w:color="auto"/>
              <w:right w:val="single" w:sz="12" w:space="0" w:color="auto"/>
            </w:tcBorders>
            <w:shd w:val="clear" w:color="auto" w:fill="FFFFFF" w:themeFill="background1"/>
            <w:noWrap/>
            <w:vAlign w:val="center"/>
            <w:hideMark/>
          </w:tcPr>
          <w:p w14:paraId="32FAC335"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single" w:sz="4" w:space="0" w:color="auto"/>
              <w:bottom w:val="single" w:sz="4" w:space="0" w:color="auto"/>
              <w:right w:val="single" w:sz="12" w:space="0" w:color="auto"/>
            </w:tcBorders>
            <w:shd w:val="clear" w:color="auto" w:fill="FFFFFF" w:themeFill="background1"/>
            <w:noWrap/>
            <w:vAlign w:val="center"/>
            <w:hideMark/>
          </w:tcPr>
          <w:p w14:paraId="591F89AA"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29F12E8D"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2493B15D"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510803F7"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3B8D0A00"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15CDBAC" w14:textId="77777777" w:rsidTr="00F90817">
        <w:trPr>
          <w:trHeight w:val="345"/>
        </w:trPr>
        <w:tc>
          <w:tcPr>
            <w:tcW w:w="1974"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2DA8AA3D"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Resto</w:t>
            </w:r>
          </w:p>
        </w:tc>
        <w:tc>
          <w:tcPr>
            <w:tcW w:w="1103" w:type="dxa"/>
            <w:gridSpan w:val="2"/>
            <w:tcBorders>
              <w:top w:val="nil"/>
              <w:left w:val="nil"/>
              <w:bottom w:val="single" w:sz="12" w:space="0" w:color="auto"/>
              <w:right w:val="single" w:sz="4" w:space="0" w:color="auto"/>
            </w:tcBorders>
            <w:shd w:val="clear" w:color="auto" w:fill="FFFFFF" w:themeFill="background1"/>
            <w:noWrap/>
            <w:vAlign w:val="center"/>
            <w:hideMark/>
          </w:tcPr>
          <w:p w14:paraId="3A97AC72"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single" w:sz="12" w:space="0" w:color="auto"/>
              <w:right w:val="single" w:sz="4" w:space="0" w:color="auto"/>
            </w:tcBorders>
            <w:shd w:val="clear" w:color="auto" w:fill="FFFFFF" w:themeFill="background1"/>
            <w:noWrap/>
            <w:vAlign w:val="center"/>
            <w:hideMark/>
          </w:tcPr>
          <w:p w14:paraId="67BF536C"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single" w:sz="12" w:space="0" w:color="auto"/>
              <w:right w:val="single" w:sz="12" w:space="0" w:color="auto"/>
            </w:tcBorders>
            <w:shd w:val="clear" w:color="auto" w:fill="FFFFFF" w:themeFill="background1"/>
            <w:noWrap/>
            <w:vAlign w:val="center"/>
            <w:hideMark/>
          </w:tcPr>
          <w:p w14:paraId="31F05769"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single" w:sz="4" w:space="0" w:color="auto"/>
              <w:bottom w:val="single" w:sz="4" w:space="0" w:color="auto"/>
              <w:right w:val="single" w:sz="12" w:space="0" w:color="auto"/>
            </w:tcBorders>
            <w:shd w:val="clear" w:color="auto" w:fill="FFFFFF" w:themeFill="background1"/>
            <w:noWrap/>
            <w:vAlign w:val="center"/>
            <w:hideMark/>
          </w:tcPr>
          <w:p w14:paraId="6C5636AD"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427C7B64"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3C967E93"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74829FA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5234744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972494E" w14:textId="77777777" w:rsidTr="00F90817">
        <w:trPr>
          <w:trHeight w:val="389"/>
        </w:trPr>
        <w:tc>
          <w:tcPr>
            <w:tcW w:w="1974" w:type="dxa"/>
            <w:tcBorders>
              <w:top w:val="nil"/>
              <w:left w:val="nil"/>
              <w:bottom w:val="nil"/>
              <w:right w:val="nil"/>
            </w:tcBorders>
            <w:shd w:val="clear" w:color="auto" w:fill="FFFFFF" w:themeFill="background1"/>
            <w:noWrap/>
            <w:vAlign w:val="center"/>
            <w:hideMark/>
          </w:tcPr>
          <w:p w14:paraId="22642B34"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103" w:type="dxa"/>
            <w:gridSpan w:val="2"/>
            <w:tcBorders>
              <w:top w:val="nil"/>
              <w:left w:val="nil"/>
              <w:bottom w:val="nil"/>
              <w:right w:val="nil"/>
            </w:tcBorders>
            <w:shd w:val="clear" w:color="auto" w:fill="FFFFFF" w:themeFill="background1"/>
            <w:noWrap/>
            <w:vAlign w:val="center"/>
            <w:hideMark/>
          </w:tcPr>
          <w:p w14:paraId="77DA3BE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0A3A3C0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nil"/>
              <w:right w:val="nil"/>
            </w:tcBorders>
            <w:shd w:val="clear" w:color="auto" w:fill="FFFFFF" w:themeFill="background1"/>
            <w:noWrap/>
            <w:vAlign w:val="center"/>
            <w:hideMark/>
          </w:tcPr>
          <w:p w14:paraId="771EC537" w14:textId="77777777" w:rsidR="00E95F7F" w:rsidRPr="00B77C12" w:rsidRDefault="00E95F7F" w:rsidP="00264782">
            <w:pPr>
              <w:spacing w:line="240" w:lineRule="auto"/>
              <w:jc w:val="right"/>
              <w:rPr>
                <w:rFonts w:eastAsia="Times New Roman"/>
                <w:b/>
                <w:bCs/>
                <w:sz w:val="20"/>
                <w:szCs w:val="20"/>
                <w:lang w:val="es-MX"/>
              </w:rPr>
            </w:pPr>
            <w:r w:rsidRPr="00B77C12">
              <w:rPr>
                <w:rFonts w:eastAsia="Times New Roman"/>
                <w:b/>
                <w:bCs/>
                <w:sz w:val="20"/>
                <w:szCs w:val="20"/>
                <w:lang w:val="es-MX"/>
              </w:rPr>
              <w:t>Total, D-w. (%):</w:t>
            </w:r>
          </w:p>
        </w:tc>
        <w:tc>
          <w:tcPr>
            <w:tcW w:w="1812" w:type="dxa"/>
            <w:gridSpan w:val="2"/>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7280D0E7"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52DB2CE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3D572F14"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54B5E7D5"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618BC0DA"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F9B1EC3" w14:textId="77777777" w:rsidTr="00F90817">
        <w:trPr>
          <w:trHeight w:val="325"/>
        </w:trPr>
        <w:tc>
          <w:tcPr>
            <w:tcW w:w="4745" w:type="dxa"/>
            <w:gridSpan w:val="6"/>
            <w:tcBorders>
              <w:top w:val="nil"/>
              <w:left w:val="nil"/>
              <w:bottom w:val="nil"/>
              <w:right w:val="nil"/>
            </w:tcBorders>
            <w:shd w:val="clear" w:color="auto" w:fill="FFFFFF" w:themeFill="background1"/>
            <w:noWrap/>
            <w:vAlign w:val="center"/>
            <w:hideMark/>
          </w:tcPr>
          <w:p w14:paraId="40731492"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COMP. CORPORAL (BIOIMPEDANCIA):</w:t>
            </w:r>
          </w:p>
        </w:tc>
        <w:tc>
          <w:tcPr>
            <w:tcW w:w="1812" w:type="dxa"/>
            <w:gridSpan w:val="2"/>
            <w:tcBorders>
              <w:top w:val="nil"/>
              <w:left w:val="nil"/>
              <w:bottom w:val="nil"/>
              <w:right w:val="nil"/>
            </w:tcBorders>
            <w:shd w:val="clear" w:color="auto" w:fill="FFFFFF" w:themeFill="background1"/>
            <w:noWrap/>
            <w:vAlign w:val="center"/>
            <w:hideMark/>
          </w:tcPr>
          <w:p w14:paraId="19E8F9B6"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19C07856"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07D53E15"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1ABB600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215EDEEE"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60433079" w14:textId="77777777" w:rsidTr="00F90817">
        <w:trPr>
          <w:trHeight w:val="345"/>
        </w:trPr>
        <w:tc>
          <w:tcPr>
            <w:tcW w:w="1974" w:type="dxa"/>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0CF7F190"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Componente</w:t>
            </w:r>
          </w:p>
        </w:tc>
        <w:tc>
          <w:tcPr>
            <w:tcW w:w="1103" w:type="dxa"/>
            <w:gridSpan w:val="2"/>
            <w:tcBorders>
              <w:top w:val="single" w:sz="12" w:space="0" w:color="auto"/>
              <w:left w:val="nil"/>
              <w:bottom w:val="single" w:sz="12" w:space="0" w:color="auto"/>
              <w:right w:val="single" w:sz="4" w:space="0" w:color="auto"/>
            </w:tcBorders>
            <w:shd w:val="clear" w:color="auto" w:fill="FFFFFF" w:themeFill="background1"/>
            <w:noWrap/>
            <w:vAlign w:val="center"/>
            <w:hideMark/>
          </w:tcPr>
          <w:p w14:paraId="1EFAE92C"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Porcentaje</w:t>
            </w:r>
          </w:p>
        </w:tc>
        <w:tc>
          <w:tcPr>
            <w:tcW w:w="710" w:type="dxa"/>
            <w:tcBorders>
              <w:top w:val="single" w:sz="12" w:space="0" w:color="auto"/>
              <w:left w:val="nil"/>
              <w:bottom w:val="single" w:sz="12" w:space="0" w:color="auto"/>
              <w:right w:val="single" w:sz="4" w:space="0" w:color="auto"/>
            </w:tcBorders>
            <w:shd w:val="clear" w:color="auto" w:fill="FFFFFF" w:themeFill="background1"/>
            <w:noWrap/>
            <w:vAlign w:val="center"/>
            <w:hideMark/>
          </w:tcPr>
          <w:p w14:paraId="1ACFF7E1"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Peso (kg)</w:t>
            </w:r>
          </w:p>
        </w:tc>
        <w:tc>
          <w:tcPr>
            <w:tcW w:w="958" w:type="dxa"/>
            <w:gridSpan w:val="2"/>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376543BD"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Fórmula</w:t>
            </w:r>
          </w:p>
        </w:tc>
        <w:tc>
          <w:tcPr>
            <w:tcW w:w="1812" w:type="dxa"/>
            <w:gridSpan w:val="2"/>
            <w:tcBorders>
              <w:top w:val="nil"/>
              <w:left w:val="nil"/>
              <w:bottom w:val="nil"/>
              <w:right w:val="nil"/>
            </w:tcBorders>
            <w:shd w:val="clear" w:color="auto" w:fill="FFFFFF" w:themeFill="background1"/>
            <w:noWrap/>
            <w:vAlign w:val="center"/>
            <w:hideMark/>
          </w:tcPr>
          <w:p w14:paraId="42E46AB3"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4FDE21FA"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17CA6291"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4A3419F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4BD5B30F"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2568F41" w14:textId="77777777" w:rsidTr="00F90817">
        <w:trPr>
          <w:trHeight w:val="345"/>
        </w:trPr>
        <w:tc>
          <w:tcPr>
            <w:tcW w:w="1974" w:type="dxa"/>
            <w:tcBorders>
              <w:top w:val="nil"/>
              <w:left w:val="single" w:sz="12" w:space="0" w:color="auto"/>
              <w:bottom w:val="single" w:sz="4" w:space="0" w:color="auto"/>
              <w:right w:val="single" w:sz="12" w:space="0" w:color="auto"/>
            </w:tcBorders>
            <w:shd w:val="clear" w:color="auto" w:fill="FFFFFF" w:themeFill="background1"/>
            <w:noWrap/>
            <w:vAlign w:val="center"/>
            <w:hideMark/>
          </w:tcPr>
          <w:p w14:paraId="0CA76CA0"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M. Grasa</w:t>
            </w:r>
          </w:p>
        </w:tc>
        <w:tc>
          <w:tcPr>
            <w:tcW w:w="1103" w:type="dxa"/>
            <w:gridSpan w:val="2"/>
            <w:tcBorders>
              <w:top w:val="nil"/>
              <w:left w:val="nil"/>
              <w:bottom w:val="single" w:sz="4" w:space="0" w:color="auto"/>
              <w:right w:val="single" w:sz="4" w:space="0" w:color="auto"/>
            </w:tcBorders>
            <w:shd w:val="clear" w:color="auto" w:fill="FFFFFF" w:themeFill="background1"/>
            <w:noWrap/>
            <w:vAlign w:val="center"/>
            <w:hideMark/>
          </w:tcPr>
          <w:p w14:paraId="0DFEE15D"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single" w:sz="4" w:space="0" w:color="auto"/>
              <w:right w:val="single" w:sz="4" w:space="0" w:color="auto"/>
            </w:tcBorders>
            <w:shd w:val="clear" w:color="auto" w:fill="FFFFFF" w:themeFill="background1"/>
            <w:noWrap/>
            <w:vAlign w:val="center"/>
            <w:hideMark/>
          </w:tcPr>
          <w:p w14:paraId="061858D9"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single" w:sz="4" w:space="0" w:color="auto"/>
              <w:right w:val="single" w:sz="12" w:space="0" w:color="auto"/>
            </w:tcBorders>
            <w:shd w:val="clear" w:color="auto" w:fill="FFFFFF" w:themeFill="background1"/>
            <w:noWrap/>
            <w:vAlign w:val="center"/>
            <w:hideMark/>
          </w:tcPr>
          <w:p w14:paraId="6F1528D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nil"/>
              <w:bottom w:val="nil"/>
              <w:right w:val="nil"/>
            </w:tcBorders>
            <w:shd w:val="clear" w:color="auto" w:fill="FFFFFF" w:themeFill="background1"/>
            <w:noWrap/>
            <w:vAlign w:val="center"/>
            <w:hideMark/>
          </w:tcPr>
          <w:p w14:paraId="19CBA54E"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349170F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4AA8509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36293B14"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66CC2FE7"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2FC0C372" w14:textId="77777777" w:rsidTr="00F90817">
        <w:trPr>
          <w:trHeight w:val="345"/>
        </w:trPr>
        <w:tc>
          <w:tcPr>
            <w:tcW w:w="1974" w:type="dxa"/>
            <w:tcBorders>
              <w:top w:val="nil"/>
              <w:left w:val="single" w:sz="12" w:space="0" w:color="auto"/>
              <w:bottom w:val="single" w:sz="4" w:space="0" w:color="auto"/>
              <w:right w:val="single" w:sz="12" w:space="0" w:color="auto"/>
            </w:tcBorders>
            <w:shd w:val="clear" w:color="auto" w:fill="FFFFFF" w:themeFill="background1"/>
            <w:noWrap/>
            <w:vAlign w:val="center"/>
            <w:hideMark/>
          </w:tcPr>
          <w:p w14:paraId="0DC27E64"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M. Muscular</w:t>
            </w:r>
          </w:p>
        </w:tc>
        <w:tc>
          <w:tcPr>
            <w:tcW w:w="1103" w:type="dxa"/>
            <w:gridSpan w:val="2"/>
            <w:tcBorders>
              <w:top w:val="nil"/>
              <w:left w:val="nil"/>
              <w:bottom w:val="single" w:sz="4" w:space="0" w:color="auto"/>
              <w:right w:val="single" w:sz="4" w:space="0" w:color="auto"/>
            </w:tcBorders>
            <w:shd w:val="clear" w:color="auto" w:fill="FFFFFF" w:themeFill="background1"/>
            <w:noWrap/>
            <w:vAlign w:val="center"/>
            <w:hideMark/>
          </w:tcPr>
          <w:p w14:paraId="79778AA1"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single" w:sz="4" w:space="0" w:color="auto"/>
              <w:right w:val="single" w:sz="4" w:space="0" w:color="auto"/>
            </w:tcBorders>
            <w:shd w:val="clear" w:color="auto" w:fill="FFFFFF" w:themeFill="background1"/>
            <w:noWrap/>
            <w:vAlign w:val="center"/>
            <w:hideMark/>
          </w:tcPr>
          <w:p w14:paraId="7A0E4D8D"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single" w:sz="4" w:space="0" w:color="auto"/>
              <w:right w:val="single" w:sz="12" w:space="0" w:color="auto"/>
            </w:tcBorders>
            <w:shd w:val="clear" w:color="auto" w:fill="FFFFFF" w:themeFill="background1"/>
            <w:noWrap/>
            <w:vAlign w:val="center"/>
            <w:hideMark/>
          </w:tcPr>
          <w:p w14:paraId="11C21F39"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nil"/>
              <w:bottom w:val="nil"/>
              <w:right w:val="nil"/>
            </w:tcBorders>
            <w:shd w:val="clear" w:color="auto" w:fill="FFFFFF" w:themeFill="background1"/>
            <w:noWrap/>
            <w:vAlign w:val="center"/>
            <w:hideMark/>
          </w:tcPr>
          <w:p w14:paraId="5F349111"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7EAE1E53"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78CE5E98"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200FE495"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1CC0E93E"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6338B17E" w14:textId="77777777" w:rsidTr="00F90817">
        <w:trPr>
          <w:trHeight w:val="345"/>
        </w:trPr>
        <w:tc>
          <w:tcPr>
            <w:tcW w:w="1974"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1116B0AD"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M.L. G</w:t>
            </w:r>
          </w:p>
        </w:tc>
        <w:tc>
          <w:tcPr>
            <w:tcW w:w="1103" w:type="dxa"/>
            <w:gridSpan w:val="2"/>
            <w:tcBorders>
              <w:top w:val="nil"/>
              <w:left w:val="nil"/>
              <w:bottom w:val="single" w:sz="12" w:space="0" w:color="auto"/>
              <w:right w:val="single" w:sz="4" w:space="0" w:color="auto"/>
            </w:tcBorders>
            <w:shd w:val="clear" w:color="auto" w:fill="FFFFFF" w:themeFill="background1"/>
            <w:noWrap/>
            <w:vAlign w:val="center"/>
            <w:hideMark/>
          </w:tcPr>
          <w:p w14:paraId="2E84A288"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single" w:sz="12" w:space="0" w:color="auto"/>
              <w:right w:val="single" w:sz="4" w:space="0" w:color="auto"/>
            </w:tcBorders>
            <w:shd w:val="clear" w:color="auto" w:fill="FFFFFF" w:themeFill="background1"/>
            <w:noWrap/>
            <w:vAlign w:val="center"/>
            <w:hideMark/>
          </w:tcPr>
          <w:p w14:paraId="315C1266"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single" w:sz="12" w:space="0" w:color="auto"/>
              <w:right w:val="single" w:sz="12" w:space="0" w:color="auto"/>
            </w:tcBorders>
            <w:shd w:val="clear" w:color="auto" w:fill="FFFFFF" w:themeFill="background1"/>
            <w:noWrap/>
            <w:vAlign w:val="center"/>
            <w:hideMark/>
          </w:tcPr>
          <w:p w14:paraId="343AA879"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nil"/>
              <w:bottom w:val="nil"/>
              <w:right w:val="nil"/>
            </w:tcBorders>
            <w:shd w:val="clear" w:color="auto" w:fill="FFFFFF" w:themeFill="background1"/>
            <w:noWrap/>
            <w:vAlign w:val="center"/>
            <w:hideMark/>
          </w:tcPr>
          <w:p w14:paraId="495E067E"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824" w:type="dxa"/>
            <w:tcBorders>
              <w:top w:val="nil"/>
              <w:left w:val="nil"/>
              <w:bottom w:val="nil"/>
              <w:right w:val="nil"/>
            </w:tcBorders>
            <w:shd w:val="clear" w:color="auto" w:fill="FFFFFF" w:themeFill="background1"/>
            <w:noWrap/>
            <w:vAlign w:val="center"/>
            <w:hideMark/>
          </w:tcPr>
          <w:p w14:paraId="372BF620"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nil"/>
              <w:right w:val="nil"/>
            </w:tcBorders>
            <w:shd w:val="clear" w:color="auto" w:fill="FFFFFF" w:themeFill="background1"/>
            <w:noWrap/>
            <w:vAlign w:val="center"/>
            <w:hideMark/>
          </w:tcPr>
          <w:p w14:paraId="2C8E081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nil"/>
              <w:right w:val="nil"/>
            </w:tcBorders>
            <w:shd w:val="clear" w:color="auto" w:fill="FFFFFF" w:themeFill="background1"/>
            <w:noWrap/>
            <w:vAlign w:val="center"/>
            <w:hideMark/>
          </w:tcPr>
          <w:p w14:paraId="5FD9F5E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47BAC587"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585B9871" w14:textId="77777777" w:rsidTr="00F90817">
        <w:trPr>
          <w:trHeight w:val="325"/>
        </w:trPr>
        <w:tc>
          <w:tcPr>
            <w:tcW w:w="8822" w:type="dxa"/>
            <w:gridSpan w:val="11"/>
            <w:tcBorders>
              <w:top w:val="nil"/>
              <w:left w:val="nil"/>
              <w:bottom w:val="nil"/>
              <w:right w:val="nil"/>
            </w:tcBorders>
            <w:shd w:val="clear" w:color="auto" w:fill="FFFFFF" w:themeFill="background1"/>
            <w:noWrap/>
            <w:vAlign w:val="center"/>
            <w:hideMark/>
          </w:tcPr>
          <w:p w14:paraId="10FE2CBB"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OTRAS FÓRMULAS ESPECÍFICAS:</w:t>
            </w:r>
          </w:p>
        </w:tc>
        <w:tc>
          <w:tcPr>
            <w:tcW w:w="192" w:type="dxa"/>
            <w:tcBorders>
              <w:top w:val="nil"/>
              <w:left w:val="nil"/>
              <w:bottom w:val="nil"/>
              <w:right w:val="single" w:sz="12" w:space="0" w:color="auto"/>
            </w:tcBorders>
            <w:shd w:val="clear" w:color="auto" w:fill="FFFFFF" w:themeFill="background1"/>
            <w:noWrap/>
            <w:vAlign w:val="center"/>
            <w:hideMark/>
          </w:tcPr>
          <w:p w14:paraId="0206C260"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4CB53676" w14:textId="77777777" w:rsidTr="00F90817">
        <w:trPr>
          <w:trHeight w:val="325"/>
        </w:trPr>
        <w:tc>
          <w:tcPr>
            <w:tcW w:w="1974" w:type="dxa"/>
            <w:tcBorders>
              <w:top w:val="nil"/>
              <w:left w:val="nil"/>
              <w:bottom w:val="nil"/>
              <w:right w:val="nil"/>
            </w:tcBorders>
            <w:shd w:val="clear" w:color="auto" w:fill="FFFFFF" w:themeFill="background1"/>
            <w:noWrap/>
            <w:vAlign w:val="center"/>
            <w:hideMark/>
          </w:tcPr>
          <w:p w14:paraId="4CF41067"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2106" w:type="dxa"/>
            <w:gridSpan w:val="4"/>
            <w:tcBorders>
              <w:top w:val="nil"/>
              <w:left w:val="nil"/>
              <w:bottom w:val="nil"/>
              <w:right w:val="nil"/>
            </w:tcBorders>
            <w:shd w:val="clear" w:color="auto" w:fill="FFFFFF" w:themeFill="background1"/>
            <w:noWrap/>
            <w:vAlign w:val="center"/>
            <w:hideMark/>
          </w:tcPr>
          <w:p w14:paraId="4A2618BB"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1) Arriba se indica la media de las 4 fórmulas</w:t>
            </w:r>
          </w:p>
        </w:tc>
        <w:tc>
          <w:tcPr>
            <w:tcW w:w="4934" w:type="dxa"/>
            <w:gridSpan w:val="7"/>
            <w:tcBorders>
              <w:top w:val="nil"/>
              <w:left w:val="nil"/>
              <w:bottom w:val="nil"/>
              <w:right w:val="single" w:sz="12" w:space="0" w:color="000000"/>
            </w:tcBorders>
            <w:shd w:val="clear" w:color="auto" w:fill="FFFFFF" w:themeFill="background1"/>
            <w:noWrap/>
            <w:vAlign w:val="center"/>
            <w:hideMark/>
          </w:tcPr>
          <w:p w14:paraId="328FAB8E"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2) Arriba se indica la media de las 2 fórmulas</w:t>
            </w:r>
          </w:p>
        </w:tc>
      </w:tr>
      <w:tr w:rsidR="00E95F7F" w:rsidRPr="00B77C12" w14:paraId="3DF9768A" w14:textId="77777777" w:rsidTr="00F90817">
        <w:trPr>
          <w:trHeight w:val="345"/>
        </w:trPr>
        <w:tc>
          <w:tcPr>
            <w:tcW w:w="1974" w:type="dxa"/>
            <w:tcBorders>
              <w:top w:val="single" w:sz="12" w:space="0" w:color="auto"/>
              <w:left w:val="single" w:sz="12" w:space="0" w:color="auto"/>
              <w:bottom w:val="single" w:sz="12" w:space="0" w:color="auto"/>
              <w:right w:val="single" w:sz="12" w:space="0" w:color="auto"/>
            </w:tcBorders>
            <w:shd w:val="clear" w:color="auto" w:fill="FFFFFF" w:themeFill="background1"/>
            <w:noWrap/>
            <w:vAlign w:val="center"/>
            <w:hideMark/>
          </w:tcPr>
          <w:p w14:paraId="5EF71878"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Deportistas</w:t>
            </w:r>
          </w:p>
        </w:tc>
        <w:tc>
          <w:tcPr>
            <w:tcW w:w="1103" w:type="dxa"/>
            <w:gridSpan w:val="2"/>
            <w:tcBorders>
              <w:top w:val="single" w:sz="12" w:space="0" w:color="auto"/>
              <w:left w:val="nil"/>
              <w:bottom w:val="single" w:sz="12" w:space="0" w:color="auto"/>
              <w:right w:val="single" w:sz="4" w:space="0" w:color="auto"/>
            </w:tcBorders>
            <w:shd w:val="clear" w:color="auto" w:fill="FFFFFF" w:themeFill="background1"/>
            <w:noWrap/>
            <w:vAlign w:val="center"/>
            <w:hideMark/>
          </w:tcPr>
          <w:p w14:paraId="487297FF"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Faulkner</w:t>
            </w:r>
          </w:p>
        </w:tc>
        <w:tc>
          <w:tcPr>
            <w:tcW w:w="710" w:type="dxa"/>
            <w:tcBorders>
              <w:top w:val="single" w:sz="12" w:space="0" w:color="auto"/>
              <w:left w:val="nil"/>
              <w:bottom w:val="single" w:sz="12" w:space="0" w:color="auto"/>
              <w:right w:val="single" w:sz="4" w:space="0" w:color="auto"/>
            </w:tcBorders>
            <w:shd w:val="clear" w:color="auto" w:fill="FFFFFF" w:themeFill="background1"/>
            <w:noWrap/>
            <w:vAlign w:val="center"/>
            <w:hideMark/>
          </w:tcPr>
          <w:p w14:paraId="6F3DFAC2"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Carter</w:t>
            </w:r>
          </w:p>
        </w:tc>
        <w:tc>
          <w:tcPr>
            <w:tcW w:w="958" w:type="dxa"/>
            <w:gridSpan w:val="2"/>
            <w:tcBorders>
              <w:top w:val="single" w:sz="12" w:space="0" w:color="auto"/>
              <w:left w:val="nil"/>
              <w:bottom w:val="single" w:sz="12" w:space="0" w:color="auto"/>
              <w:right w:val="single" w:sz="4" w:space="0" w:color="auto"/>
            </w:tcBorders>
            <w:shd w:val="clear" w:color="auto" w:fill="FFFFFF" w:themeFill="background1"/>
            <w:noWrap/>
            <w:vAlign w:val="center"/>
            <w:hideMark/>
          </w:tcPr>
          <w:p w14:paraId="37C9DE9C"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J-Pollock**</w:t>
            </w:r>
          </w:p>
        </w:tc>
        <w:tc>
          <w:tcPr>
            <w:tcW w:w="1812" w:type="dxa"/>
            <w:gridSpan w:val="2"/>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566DE382"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Withers</w:t>
            </w:r>
          </w:p>
        </w:tc>
        <w:tc>
          <w:tcPr>
            <w:tcW w:w="824"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50BDCE17"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Obesos</w:t>
            </w:r>
          </w:p>
        </w:tc>
        <w:tc>
          <w:tcPr>
            <w:tcW w:w="710" w:type="dxa"/>
            <w:tcBorders>
              <w:top w:val="single" w:sz="12" w:space="0" w:color="auto"/>
              <w:left w:val="nil"/>
              <w:bottom w:val="single" w:sz="12" w:space="0" w:color="auto"/>
              <w:right w:val="single" w:sz="4" w:space="0" w:color="auto"/>
            </w:tcBorders>
            <w:shd w:val="clear" w:color="auto" w:fill="FFFFFF" w:themeFill="background1"/>
            <w:noWrap/>
            <w:vAlign w:val="center"/>
            <w:hideMark/>
          </w:tcPr>
          <w:p w14:paraId="1C98165C"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Rocha</w:t>
            </w:r>
          </w:p>
        </w:tc>
        <w:tc>
          <w:tcPr>
            <w:tcW w:w="731" w:type="dxa"/>
            <w:tcBorders>
              <w:top w:val="single" w:sz="12" w:space="0" w:color="auto"/>
              <w:left w:val="nil"/>
              <w:bottom w:val="single" w:sz="12" w:space="0" w:color="auto"/>
              <w:right w:val="single" w:sz="12" w:space="0" w:color="auto"/>
            </w:tcBorders>
            <w:shd w:val="clear" w:color="auto" w:fill="FFFFFF" w:themeFill="background1"/>
            <w:noWrap/>
            <w:vAlign w:val="center"/>
            <w:hideMark/>
          </w:tcPr>
          <w:p w14:paraId="119E7E46"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Martin</w:t>
            </w:r>
          </w:p>
        </w:tc>
        <w:tc>
          <w:tcPr>
            <w:tcW w:w="192" w:type="dxa"/>
            <w:tcBorders>
              <w:top w:val="nil"/>
              <w:left w:val="nil"/>
              <w:bottom w:val="nil"/>
              <w:right w:val="single" w:sz="12" w:space="0" w:color="auto"/>
            </w:tcBorders>
            <w:shd w:val="clear" w:color="auto" w:fill="FFFFFF" w:themeFill="background1"/>
            <w:noWrap/>
            <w:vAlign w:val="center"/>
            <w:hideMark/>
          </w:tcPr>
          <w:p w14:paraId="085EF569"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34BAB7E8" w14:textId="77777777" w:rsidTr="00F90817">
        <w:trPr>
          <w:trHeight w:val="345"/>
        </w:trPr>
        <w:tc>
          <w:tcPr>
            <w:tcW w:w="1974"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26456B38"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 M. Grasa</w:t>
            </w:r>
          </w:p>
        </w:tc>
        <w:tc>
          <w:tcPr>
            <w:tcW w:w="1103" w:type="dxa"/>
            <w:gridSpan w:val="2"/>
            <w:tcBorders>
              <w:top w:val="nil"/>
              <w:left w:val="nil"/>
              <w:bottom w:val="single" w:sz="12" w:space="0" w:color="auto"/>
              <w:right w:val="single" w:sz="4" w:space="0" w:color="auto"/>
            </w:tcBorders>
            <w:shd w:val="clear" w:color="auto" w:fill="FFFFFF" w:themeFill="background1"/>
            <w:noWrap/>
            <w:vAlign w:val="center"/>
            <w:hideMark/>
          </w:tcPr>
          <w:p w14:paraId="502F0A13"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single" w:sz="12" w:space="0" w:color="auto"/>
              <w:right w:val="single" w:sz="4" w:space="0" w:color="auto"/>
            </w:tcBorders>
            <w:shd w:val="clear" w:color="auto" w:fill="FFFFFF" w:themeFill="background1"/>
            <w:noWrap/>
            <w:vAlign w:val="center"/>
            <w:hideMark/>
          </w:tcPr>
          <w:p w14:paraId="37A266BA"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58" w:type="dxa"/>
            <w:gridSpan w:val="2"/>
            <w:tcBorders>
              <w:top w:val="nil"/>
              <w:left w:val="nil"/>
              <w:bottom w:val="single" w:sz="12" w:space="0" w:color="auto"/>
              <w:right w:val="single" w:sz="4" w:space="0" w:color="auto"/>
            </w:tcBorders>
            <w:shd w:val="clear" w:color="auto" w:fill="FFFFFF" w:themeFill="background1"/>
            <w:noWrap/>
            <w:vAlign w:val="center"/>
            <w:hideMark/>
          </w:tcPr>
          <w:p w14:paraId="6C4BAFA8"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812" w:type="dxa"/>
            <w:gridSpan w:val="2"/>
            <w:tcBorders>
              <w:top w:val="nil"/>
              <w:left w:val="nil"/>
              <w:bottom w:val="single" w:sz="12" w:space="0" w:color="auto"/>
              <w:right w:val="single" w:sz="4" w:space="0" w:color="auto"/>
            </w:tcBorders>
            <w:shd w:val="clear" w:color="auto" w:fill="FFFFFF" w:themeFill="background1"/>
            <w:noWrap/>
            <w:vAlign w:val="center"/>
            <w:hideMark/>
          </w:tcPr>
          <w:p w14:paraId="2E9EA1D0"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24" w:type="dxa"/>
            <w:tcBorders>
              <w:top w:val="nil"/>
              <w:left w:val="single" w:sz="12" w:space="0" w:color="auto"/>
              <w:bottom w:val="single" w:sz="12" w:space="0" w:color="auto"/>
              <w:right w:val="single" w:sz="12" w:space="0" w:color="auto"/>
            </w:tcBorders>
            <w:shd w:val="clear" w:color="auto" w:fill="FFFFFF" w:themeFill="background1"/>
            <w:noWrap/>
            <w:vAlign w:val="center"/>
            <w:hideMark/>
          </w:tcPr>
          <w:p w14:paraId="16B2840E" w14:textId="77777777" w:rsidR="00E95F7F" w:rsidRPr="00B77C12" w:rsidRDefault="00E95F7F" w:rsidP="00264782">
            <w:pPr>
              <w:spacing w:line="240" w:lineRule="auto"/>
              <w:jc w:val="center"/>
              <w:rPr>
                <w:rFonts w:eastAsia="Times New Roman"/>
                <w:b/>
                <w:bCs/>
                <w:sz w:val="20"/>
                <w:szCs w:val="20"/>
                <w:lang w:val="es-MX"/>
              </w:rPr>
            </w:pPr>
            <w:r w:rsidRPr="00B77C12">
              <w:rPr>
                <w:rFonts w:eastAsia="Times New Roman"/>
                <w:b/>
                <w:bCs/>
                <w:sz w:val="20"/>
                <w:szCs w:val="20"/>
                <w:lang w:val="es-MX"/>
              </w:rPr>
              <w:t>% M. Ósea</w:t>
            </w:r>
          </w:p>
        </w:tc>
        <w:tc>
          <w:tcPr>
            <w:tcW w:w="710" w:type="dxa"/>
            <w:tcBorders>
              <w:top w:val="nil"/>
              <w:left w:val="nil"/>
              <w:bottom w:val="single" w:sz="12" w:space="0" w:color="auto"/>
              <w:right w:val="single" w:sz="4" w:space="0" w:color="auto"/>
            </w:tcBorders>
            <w:shd w:val="clear" w:color="auto" w:fill="FFFFFF" w:themeFill="background1"/>
            <w:noWrap/>
            <w:vAlign w:val="center"/>
            <w:hideMark/>
          </w:tcPr>
          <w:p w14:paraId="5980B83E"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single" w:sz="12" w:space="0" w:color="auto"/>
              <w:right w:val="single" w:sz="12" w:space="0" w:color="auto"/>
            </w:tcBorders>
            <w:shd w:val="clear" w:color="auto" w:fill="FFFFFF" w:themeFill="background1"/>
            <w:noWrap/>
            <w:vAlign w:val="center"/>
            <w:hideMark/>
          </w:tcPr>
          <w:p w14:paraId="3A291457" w14:textId="77777777" w:rsidR="00E95F7F" w:rsidRPr="00B77C12" w:rsidRDefault="00E95F7F"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nil"/>
              <w:right w:val="single" w:sz="12" w:space="0" w:color="auto"/>
            </w:tcBorders>
            <w:shd w:val="clear" w:color="auto" w:fill="FFFFFF" w:themeFill="background1"/>
            <w:noWrap/>
            <w:vAlign w:val="center"/>
            <w:hideMark/>
          </w:tcPr>
          <w:p w14:paraId="54FE2412"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r w:rsidR="00E95F7F" w:rsidRPr="00B77C12" w14:paraId="39234EA0" w14:textId="77777777" w:rsidTr="00F90817">
        <w:trPr>
          <w:trHeight w:val="325"/>
        </w:trPr>
        <w:tc>
          <w:tcPr>
            <w:tcW w:w="1974" w:type="dxa"/>
            <w:tcBorders>
              <w:top w:val="nil"/>
              <w:left w:val="nil"/>
              <w:bottom w:val="nil"/>
              <w:right w:val="nil"/>
            </w:tcBorders>
            <w:shd w:val="clear" w:color="auto" w:fill="FFFFFF" w:themeFill="background1"/>
            <w:noWrap/>
            <w:vAlign w:val="center"/>
            <w:hideMark/>
          </w:tcPr>
          <w:p w14:paraId="7A2E124C"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2106" w:type="dxa"/>
            <w:gridSpan w:val="4"/>
            <w:tcBorders>
              <w:top w:val="nil"/>
              <w:left w:val="nil"/>
              <w:bottom w:val="nil"/>
              <w:right w:val="nil"/>
            </w:tcBorders>
            <w:shd w:val="clear" w:color="auto" w:fill="FFFFFF" w:themeFill="background1"/>
            <w:noWrap/>
            <w:vAlign w:val="center"/>
            <w:hideMark/>
          </w:tcPr>
          <w:p w14:paraId="5480F7B4"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3) Arriba se indica la media de las 3 fórmulas</w:t>
            </w:r>
          </w:p>
        </w:tc>
        <w:tc>
          <w:tcPr>
            <w:tcW w:w="4934" w:type="dxa"/>
            <w:gridSpan w:val="7"/>
            <w:tcBorders>
              <w:top w:val="nil"/>
              <w:left w:val="nil"/>
              <w:bottom w:val="nil"/>
              <w:right w:val="single" w:sz="12" w:space="0" w:color="000000"/>
            </w:tcBorders>
            <w:shd w:val="clear" w:color="auto" w:fill="FFFFFF" w:themeFill="background1"/>
            <w:noWrap/>
            <w:vAlign w:val="center"/>
            <w:hideMark/>
          </w:tcPr>
          <w:p w14:paraId="72AB853C"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4) Arriba se indica la media de las 2 fórmulas</w:t>
            </w:r>
          </w:p>
        </w:tc>
      </w:tr>
      <w:tr w:rsidR="00E95F7F" w:rsidRPr="00B77C12" w14:paraId="3B365048" w14:textId="77777777" w:rsidTr="00F90817">
        <w:trPr>
          <w:trHeight w:val="325"/>
        </w:trPr>
        <w:tc>
          <w:tcPr>
            <w:tcW w:w="1974" w:type="dxa"/>
            <w:tcBorders>
              <w:top w:val="nil"/>
              <w:left w:val="nil"/>
              <w:bottom w:val="single" w:sz="12" w:space="0" w:color="auto"/>
              <w:right w:val="nil"/>
            </w:tcBorders>
            <w:shd w:val="clear" w:color="auto" w:fill="FFFFFF" w:themeFill="background1"/>
            <w:noWrap/>
            <w:vAlign w:val="center"/>
            <w:hideMark/>
          </w:tcPr>
          <w:p w14:paraId="1A8C2579"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103" w:type="dxa"/>
            <w:gridSpan w:val="2"/>
            <w:tcBorders>
              <w:top w:val="nil"/>
              <w:left w:val="nil"/>
              <w:bottom w:val="single" w:sz="12" w:space="0" w:color="auto"/>
              <w:right w:val="nil"/>
            </w:tcBorders>
            <w:shd w:val="clear" w:color="auto" w:fill="FFFFFF" w:themeFill="background1"/>
            <w:noWrap/>
            <w:vAlign w:val="center"/>
            <w:hideMark/>
          </w:tcPr>
          <w:p w14:paraId="0D86422A"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10" w:type="dxa"/>
            <w:tcBorders>
              <w:top w:val="nil"/>
              <w:left w:val="nil"/>
              <w:bottom w:val="single" w:sz="12" w:space="0" w:color="auto"/>
              <w:right w:val="nil"/>
            </w:tcBorders>
            <w:shd w:val="clear" w:color="auto" w:fill="FFFFFF" w:themeFill="background1"/>
            <w:noWrap/>
            <w:vAlign w:val="center"/>
            <w:hideMark/>
          </w:tcPr>
          <w:p w14:paraId="72A5095D"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269" w:type="dxa"/>
            <w:gridSpan w:val="3"/>
            <w:tcBorders>
              <w:top w:val="nil"/>
              <w:left w:val="nil"/>
              <w:bottom w:val="single" w:sz="12" w:space="0" w:color="auto"/>
              <w:right w:val="nil"/>
            </w:tcBorders>
            <w:shd w:val="clear" w:color="auto" w:fill="FFFFFF" w:themeFill="background1"/>
            <w:noWrap/>
            <w:vAlign w:val="center"/>
            <w:hideMark/>
          </w:tcPr>
          <w:p w14:paraId="40653942" w14:textId="77777777" w:rsidR="00E95F7F" w:rsidRPr="00B77C12" w:rsidRDefault="00E95F7F" w:rsidP="00264782">
            <w:pPr>
              <w:spacing w:line="240" w:lineRule="auto"/>
              <w:rPr>
                <w:rFonts w:eastAsia="Times New Roman"/>
                <w:b/>
                <w:bCs/>
                <w:sz w:val="20"/>
                <w:szCs w:val="20"/>
                <w:lang w:val="es-MX"/>
              </w:rPr>
            </w:pPr>
            <w:r w:rsidRPr="00B77C12">
              <w:rPr>
                <w:rFonts w:eastAsia="Times New Roman"/>
                <w:b/>
                <w:bCs/>
                <w:sz w:val="20"/>
                <w:szCs w:val="20"/>
                <w:lang w:val="es-MX"/>
              </w:rPr>
              <w:t>** Jackson y Pollock (fórmula de 7 pliegues)</w:t>
            </w:r>
          </w:p>
        </w:tc>
        <w:tc>
          <w:tcPr>
            <w:tcW w:w="3035" w:type="dxa"/>
            <w:gridSpan w:val="3"/>
            <w:tcBorders>
              <w:top w:val="nil"/>
              <w:left w:val="nil"/>
              <w:bottom w:val="single" w:sz="12" w:space="0" w:color="auto"/>
              <w:right w:val="nil"/>
            </w:tcBorders>
            <w:shd w:val="clear" w:color="auto" w:fill="FFFFFF" w:themeFill="background1"/>
            <w:noWrap/>
            <w:vAlign w:val="center"/>
            <w:hideMark/>
          </w:tcPr>
          <w:p w14:paraId="06527837"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731" w:type="dxa"/>
            <w:tcBorders>
              <w:top w:val="nil"/>
              <w:left w:val="nil"/>
              <w:bottom w:val="single" w:sz="12" w:space="0" w:color="auto"/>
              <w:right w:val="nil"/>
            </w:tcBorders>
            <w:shd w:val="clear" w:color="auto" w:fill="FFFFFF" w:themeFill="background1"/>
            <w:noWrap/>
            <w:vAlign w:val="center"/>
            <w:hideMark/>
          </w:tcPr>
          <w:p w14:paraId="24DA844A"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c>
          <w:tcPr>
            <w:tcW w:w="192" w:type="dxa"/>
            <w:tcBorders>
              <w:top w:val="nil"/>
              <w:left w:val="nil"/>
              <w:bottom w:val="single" w:sz="12" w:space="0" w:color="auto"/>
              <w:right w:val="single" w:sz="12" w:space="0" w:color="auto"/>
            </w:tcBorders>
            <w:shd w:val="clear" w:color="auto" w:fill="FFFFFF" w:themeFill="background1"/>
            <w:noWrap/>
            <w:vAlign w:val="center"/>
            <w:hideMark/>
          </w:tcPr>
          <w:p w14:paraId="6E11C819" w14:textId="77777777" w:rsidR="00E95F7F" w:rsidRPr="00B77C12" w:rsidRDefault="00E95F7F" w:rsidP="00264782">
            <w:pPr>
              <w:spacing w:line="240" w:lineRule="auto"/>
              <w:rPr>
                <w:rFonts w:eastAsia="Times New Roman"/>
                <w:sz w:val="20"/>
                <w:szCs w:val="20"/>
                <w:lang w:val="es-MX"/>
              </w:rPr>
            </w:pPr>
            <w:r w:rsidRPr="00B77C12">
              <w:rPr>
                <w:rFonts w:eastAsia="Times New Roman"/>
                <w:sz w:val="20"/>
                <w:szCs w:val="20"/>
                <w:lang w:val="es-MX"/>
              </w:rPr>
              <w:t> </w:t>
            </w:r>
          </w:p>
        </w:tc>
      </w:tr>
    </w:tbl>
    <w:p w14:paraId="2DB2B4E5" w14:textId="77777777" w:rsidR="00E95F7F" w:rsidRDefault="00E95F7F" w:rsidP="00623D48">
      <w:pPr>
        <w:rPr>
          <w:lang w:val="es-MX"/>
        </w:rPr>
        <w:sectPr w:rsidR="00E95F7F" w:rsidSect="00F90817">
          <w:headerReference w:type="default" r:id="rId26"/>
          <w:footerReference w:type="default" r:id="rId27"/>
          <w:headerReference w:type="first" r:id="rId28"/>
          <w:footerReference w:type="first" r:id="rId29"/>
          <w:type w:val="continuous"/>
          <w:pgSz w:w="11909" w:h="16834"/>
          <w:pgMar w:top="1440" w:right="1440" w:bottom="1440" w:left="1440" w:header="720" w:footer="720" w:gutter="0"/>
          <w:pgNumType w:start="4"/>
          <w:cols w:space="720"/>
          <w:titlePg/>
        </w:sectPr>
      </w:pPr>
    </w:p>
    <w:p w14:paraId="2BB00A7F" w14:textId="6E51DAD9" w:rsidR="00264782" w:rsidRPr="00F90817" w:rsidRDefault="00264782" w:rsidP="00623D48">
      <w:pPr>
        <w:rPr>
          <w:lang w:val="es-MX"/>
        </w:rPr>
      </w:pPr>
    </w:p>
    <w:sectPr w:rsidR="00264782" w:rsidRPr="00F90817" w:rsidSect="00F90817">
      <w:headerReference w:type="default" r:id="rId30"/>
      <w:footerReference w:type="default" r:id="rId31"/>
      <w:headerReference w:type="first" r:id="rId32"/>
      <w:footerReference w:type="first" r:id="rId33"/>
      <w:type w:val="continuous"/>
      <w:pgSz w:w="11909" w:h="16834"/>
      <w:pgMar w:top="1440" w:right="1440" w:bottom="1440" w:left="1440" w:header="720" w:footer="720" w:gutter="0"/>
      <w:pgNumType w:start="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8D9000" w14:textId="77777777" w:rsidR="006D29EE" w:rsidRDefault="006D29EE">
      <w:pPr>
        <w:spacing w:line="240" w:lineRule="auto"/>
      </w:pPr>
      <w:r>
        <w:separator/>
      </w:r>
    </w:p>
  </w:endnote>
  <w:endnote w:type="continuationSeparator" w:id="0">
    <w:p w14:paraId="5686FA28" w14:textId="77777777" w:rsidR="006D29EE" w:rsidRDefault="006D29EE">
      <w:pPr>
        <w:spacing w:line="240" w:lineRule="auto"/>
      </w:pPr>
      <w:r>
        <w:continuationSeparator/>
      </w:r>
    </w:p>
  </w:endnote>
  <w:endnote w:type="continuationNotice" w:id="1">
    <w:p w14:paraId="5C1972F4" w14:textId="77777777" w:rsidR="006D29EE" w:rsidRDefault="006D29E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altName w:val="Calibri"/>
    <w:charset w:val="00"/>
    <w:family w:val="swiss"/>
    <w:pitch w:val="variable"/>
    <w:sig w:usb0="00000003" w:usb1="0200E0A0" w:usb2="00000000" w:usb3="00000000" w:csb0="00000001"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0546071"/>
      <w:docPartObj>
        <w:docPartGallery w:val="Page Numbers (Bottom of Page)"/>
        <w:docPartUnique/>
      </w:docPartObj>
    </w:sdtPr>
    <w:sdtEndPr>
      <w:rPr>
        <w:noProof/>
      </w:rPr>
    </w:sdtEndPr>
    <w:sdtContent>
      <w:p w14:paraId="59071689" w14:textId="77777777" w:rsidR="00E95F7F" w:rsidRDefault="00E95F7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F87928" w14:textId="77777777" w:rsidR="00E95F7F" w:rsidRDefault="00E95F7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1895591"/>
      <w:docPartObj>
        <w:docPartGallery w:val="Page Numbers (Bottom of Page)"/>
        <w:docPartUnique/>
      </w:docPartObj>
    </w:sdtPr>
    <w:sdtEndPr>
      <w:rPr>
        <w:noProof/>
      </w:rPr>
    </w:sdtEndPr>
    <w:sdtContent>
      <w:p w14:paraId="3657C17D" w14:textId="77777777" w:rsidR="00E95F7F" w:rsidRDefault="00E95F7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A6A49C" w14:textId="77777777" w:rsidR="00E95F7F" w:rsidRDefault="00E95F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7342900"/>
      <w:docPartObj>
        <w:docPartGallery w:val="Page Numbers (Bottom of Page)"/>
        <w:docPartUnique/>
      </w:docPartObj>
    </w:sdtPr>
    <w:sdtEndPr>
      <w:rPr>
        <w:noProof/>
      </w:rPr>
    </w:sdtEndPr>
    <w:sdtContent>
      <w:p w14:paraId="60A3518A" w14:textId="54ED098C" w:rsidR="00F90817" w:rsidRDefault="00F908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95EA92" w14:textId="77777777" w:rsidR="001F23E3" w:rsidRDefault="001F23E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6464627"/>
      <w:docPartObj>
        <w:docPartGallery w:val="Page Numbers (Bottom of Page)"/>
        <w:docPartUnique/>
      </w:docPartObj>
    </w:sdtPr>
    <w:sdtEndPr>
      <w:rPr>
        <w:noProof/>
      </w:rPr>
    </w:sdtEndPr>
    <w:sdtContent>
      <w:p w14:paraId="08DDDC47" w14:textId="4CBDDAE5" w:rsidR="00F90817" w:rsidRDefault="00F908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D4E9D2" w14:textId="77777777" w:rsidR="00F90817" w:rsidRDefault="00F908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32E5CB" w14:textId="77777777" w:rsidR="006D29EE" w:rsidRDefault="006D29EE">
      <w:pPr>
        <w:spacing w:line="240" w:lineRule="auto"/>
      </w:pPr>
      <w:r>
        <w:separator/>
      </w:r>
    </w:p>
  </w:footnote>
  <w:footnote w:type="continuationSeparator" w:id="0">
    <w:p w14:paraId="0436FDA0" w14:textId="77777777" w:rsidR="006D29EE" w:rsidRDefault="006D29EE">
      <w:pPr>
        <w:spacing w:line="240" w:lineRule="auto"/>
      </w:pPr>
      <w:r>
        <w:continuationSeparator/>
      </w:r>
    </w:p>
  </w:footnote>
  <w:footnote w:type="continuationNotice" w:id="1">
    <w:p w14:paraId="11A20012" w14:textId="77777777" w:rsidR="006D29EE" w:rsidRDefault="006D29E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D6F1F6" w14:textId="77777777" w:rsidR="00E95F7F" w:rsidRPr="00F90817" w:rsidRDefault="00E95F7F" w:rsidP="00F90817">
    <w:pPr>
      <w:pStyle w:val="Header"/>
      <w:rPr>
        <w:lang w:val="es-MX"/>
      </w:rPr>
    </w:pPr>
    <w:r>
      <w:rPr>
        <w:lang w:val="es-MX"/>
      </w:rPr>
      <w:t>Apéndice D - S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9CD725" w14:textId="77777777" w:rsidR="00E95F7F" w:rsidRPr="00F90817" w:rsidRDefault="00E95F7F" w:rsidP="00F90817">
    <w:pPr>
      <w:pStyle w:val="Header"/>
      <w:rPr>
        <w:lang w:val="es-MX"/>
      </w:rPr>
    </w:pPr>
    <w:r>
      <w:rPr>
        <w:lang w:val="es-MX"/>
      </w:rPr>
      <w:t>Apéndice D - SRS</w:t>
    </w:r>
  </w:p>
  <w:p w14:paraId="62F6AEBC" w14:textId="77777777" w:rsidR="00E95F7F" w:rsidRDefault="00E95F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92CB63" w14:textId="314A8153" w:rsidR="001F23E3" w:rsidRPr="00F90817" w:rsidRDefault="00F90817" w:rsidP="00F90817">
    <w:pPr>
      <w:pStyle w:val="Header"/>
      <w:rPr>
        <w:lang w:val="es-MX"/>
      </w:rPr>
    </w:pPr>
    <w:r>
      <w:rPr>
        <w:lang w:val="es-MX"/>
      </w:rPr>
      <w:t>Apéndice D - S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3F0103" w14:textId="77777777" w:rsidR="00F90817" w:rsidRPr="00F90817" w:rsidRDefault="00F90817" w:rsidP="00F90817">
    <w:pPr>
      <w:pStyle w:val="Header"/>
      <w:rPr>
        <w:lang w:val="es-MX"/>
      </w:rPr>
    </w:pPr>
    <w:r>
      <w:rPr>
        <w:lang w:val="es-MX"/>
      </w:rPr>
      <w:t>Apéndice D - SRS</w:t>
    </w:r>
  </w:p>
  <w:p w14:paraId="1D7B4CD3" w14:textId="77777777" w:rsidR="00F90817" w:rsidRDefault="00F908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60304"/>
    <w:multiLevelType w:val="hybridMultilevel"/>
    <w:tmpl w:val="C73A9420"/>
    <w:lvl w:ilvl="0" w:tplc="080A0003">
      <w:start w:val="1"/>
      <w:numFmt w:val="bullet"/>
      <w:lvlText w:val="o"/>
      <w:lvlJc w:val="left"/>
      <w:pPr>
        <w:ind w:left="1440" w:hanging="360"/>
      </w:pPr>
      <w:rPr>
        <w:rFonts w:ascii="Courier New" w:hAnsi="Courier New" w:cs="Courier New" w:hint="default"/>
      </w:rPr>
    </w:lvl>
    <w:lvl w:ilvl="1" w:tplc="080A0003">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15:restartNumberingAfterBreak="0">
    <w:nsid w:val="0C9678C7"/>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AE2FD2"/>
    <w:multiLevelType w:val="hybridMultilevel"/>
    <w:tmpl w:val="6D6E86C4"/>
    <w:lvl w:ilvl="0" w:tplc="4C96A09E">
      <w:numFmt w:val="bullet"/>
      <w:lvlText w:val="-"/>
      <w:lvlJc w:val="left"/>
      <w:pPr>
        <w:ind w:left="720" w:hanging="360"/>
      </w:pPr>
      <w:rPr>
        <w:rFonts w:ascii="Arial" w:eastAsia="Arial" w:hAnsi="Arial" w:cs="Aria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20753BA"/>
    <w:multiLevelType w:val="hybridMultilevel"/>
    <w:tmpl w:val="FBFE06FC"/>
    <w:lvl w:ilvl="0" w:tplc="87C89E2E">
      <w:start w:val="4"/>
      <w:numFmt w:val="bullet"/>
      <w:lvlText w:val="-"/>
      <w:lvlJc w:val="left"/>
      <w:pPr>
        <w:ind w:left="1080" w:hanging="360"/>
      </w:pPr>
      <w:rPr>
        <w:rFonts w:ascii="Arial" w:eastAsia="Arial"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15:restartNumberingAfterBreak="0">
    <w:nsid w:val="16CF2542"/>
    <w:multiLevelType w:val="multilevel"/>
    <w:tmpl w:val="85601F98"/>
    <w:lvl w:ilvl="0">
      <w:start w:val="1"/>
      <w:numFmt w:val="bullet"/>
      <w:lvlText w:val=""/>
      <w:lvlJc w:val="left"/>
      <w:pPr>
        <w:tabs>
          <w:tab w:val="num" w:pos="1080"/>
        </w:tabs>
        <w:ind w:left="1080" w:hanging="360"/>
      </w:pPr>
      <w:rPr>
        <w:rFonts w:ascii="Symbol" w:hAnsi="Symbol" w:hint="default"/>
        <w:sz w:val="20"/>
      </w:rPr>
    </w:lvl>
    <w:lvl w:ilvl="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B721AE1"/>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CB43FE"/>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765BF9"/>
    <w:multiLevelType w:val="hybridMultilevel"/>
    <w:tmpl w:val="5E86B3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321878F0"/>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BE6793"/>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4022A5"/>
    <w:multiLevelType w:val="multilevel"/>
    <w:tmpl w:val="8E20D3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6897596"/>
    <w:multiLevelType w:val="hybridMultilevel"/>
    <w:tmpl w:val="A6209DFE"/>
    <w:lvl w:ilvl="0" w:tplc="4C96A09E">
      <w:numFmt w:val="bullet"/>
      <w:lvlText w:val="-"/>
      <w:lvlJc w:val="left"/>
      <w:pPr>
        <w:ind w:left="1080" w:hanging="360"/>
      </w:pPr>
      <w:rPr>
        <w:rFonts w:ascii="Arial" w:eastAsia="Arial"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2" w15:restartNumberingAfterBreak="0">
    <w:nsid w:val="3A0F1388"/>
    <w:multiLevelType w:val="hybridMultilevel"/>
    <w:tmpl w:val="383A86E2"/>
    <w:lvl w:ilvl="0" w:tplc="4C96A09E">
      <w:numFmt w:val="bullet"/>
      <w:lvlText w:val="-"/>
      <w:lvlJc w:val="left"/>
      <w:pPr>
        <w:ind w:left="360" w:hanging="360"/>
      </w:pPr>
      <w:rPr>
        <w:rFonts w:ascii="Arial" w:eastAsia="Arial" w:hAnsi="Arial" w:cs="Aria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cs="Wingdings" w:hint="default"/>
      </w:rPr>
    </w:lvl>
    <w:lvl w:ilvl="3" w:tplc="080A0001" w:tentative="1">
      <w:start w:val="1"/>
      <w:numFmt w:val="bullet"/>
      <w:lvlText w:val=""/>
      <w:lvlJc w:val="left"/>
      <w:pPr>
        <w:ind w:left="2520" w:hanging="360"/>
      </w:pPr>
      <w:rPr>
        <w:rFonts w:ascii="Symbol" w:hAnsi="Symbol" w:cs="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cs="Wingdings" w:hint="default"/>
      </w:rPr>
    </w:lvl>
    <w:lvl w:ilvl="6" w:tplc="080A0001" w:tentative="1">
      <w:start w:val="1"/>
      <w:numFmt w:val="bullet"/>
      <w:lvlText w:val=""/>
      <w:lvlJc w:val="left"/>
      <w:pPr>
        <w:ind w:left="4680" w:hanging="360"/>
      </w:pPr>
      <w:rPr>
        <w:rFonts w:ascii="Symbol" w:hAnsi="Symbol" w:cs="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3A854825"/>
    <w:multiLevelType w:val="hybridMultilevel"/>
    <w:tmpl w:val="D7E8777E"/>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B1144D8"/>
    <w:multiLevelType w:val="hybridMultilevel"/>
    <w:tmpl w:val="42064BEE"/>
    <w:lvl w:ilvl="0" w:tplc="4C96A09E">
      <w:numFmt w:val="bullet"/>
      <w:lvlText w:val="-"/>
      <w:lvlJc w:val="left"/>
      <w:pPr>
        <w:ind w:left="360" w:hanging="360"/>
      </w:pPr>
      <w:rPr>
        <w:rFonts w:ascii="Arial" w:eastAsia="Arial" w:hAnsi="Arial" w:cs="Aria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5" w15:restartNumberingAfterBreak="0">
    <w:nsid w:val="3BE33E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C06040C"/>
    <w:multiLevelType w:val="hybridMultilevel"/>
    <w:tmpl w:val="E8C09AF0"/>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7" w15:restartNumberingAfterBreak="0">
    <w:nsid w:val="3F427AFE"/>
    <w:multiLevelType w:val="hybridMultilevel"/>
    <w:tmpl w:val="767835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44332BC4"/>
    <w:multiLevelType w:val="hybridMultilevel"/>
    <w:tmpl w:val="8CBCB0D0"/>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7733FB5"/>
    <w:multiLevelType w:val="hybridMultilevel"/>
    <w:tmpl w:val="7520E6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491746F9"/>
    <w:multiLevelType w:val="hybridMultilevel"/>
    <w:tmpl w:val="15083546"/>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1" w15:restartNumberingAfterBreak="0">
    <w:nsid w:val="498361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892A5C"/>
    <w:multiLevelType w:val="hybridMultilevel"/>
    <w:tmpl w:val="AF606BE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4D673B97"/>
    <w:multiLevelType w:val="multilevel"/>
    <w:tmpl w:val="BE8ED0EC"/>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24" w15:restartNumberingAfterBreak="0">
    <w:nsid w:val="4ECC3188"/>
    <w:multiLevelType w:val="hybridMultilevel"/>
    <w:tmpl w:val="B18861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59D6410A"/>
    <w:multiLevelType w:val="hybridMultilevel"/>
    <w:tmpl w:val="D5C68D5C"/>
    <w:lvl w:ilvl="0" w:tplc="080A0001">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26" w15:restartNumberingAfterBreak="0">
    <w:nsid w:val="5E290DC1"/>
    <w:multiLevelType w:val="multilevel"/>
    <w:tmpl w:val="A15E0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0556556"/>
    <w:multiLevelType w:val="hybridMultilevel"/>
    <w:tmpl w:val="BFC6B4C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66F80B08"/>
    <w:multiLevelType w:val="hybridMultilevel"/>
    <w:tmpl w:val="B044B5DE"/>
    <w:lvl w:ilvl="0" w:tplc="080A0001">
      <w:start w:val="1"/>
      <w:numFmt w:val="bullet"/>
      <w:lvlText w:val=""/>
      <w:lvlJc w:val="left"/>
      <w:pPr>
        <w:ind w:left="720" w:hanging="360"/>
      </w:pPr>
      <w:rPr>
        <w:rFonts w:ascii="Symbol" w:hAnsi="Symbol" w:cs="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75016616"/>
    <w:multiLevelType w:val="multilevel"/>
    <w:tmpl w:val="58704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57427B0"/>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976D49"/>
    <w:multiLevelType w:val="hybridMultilevel"/>
    <w:tmpl w:val="C9F8C580"/>
    <w:lvl w:ilvl="0" w:tplc="080A0001">
      <w:start w:val="1"/>
      <w:numFmt w:val="bullet"/>
      <w:lvlText w:val=""/>
      <w:lvlJc w:val="left"/>
      <w:pPr>
        <w:ind w:left="1080" w:hanging="360"/>
      </w:pPr>
      <w:rPr>
        <w:rFonts w:ascii="Symbol" w:hAnsi="Symbol" w:cs="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cs="Wingdings" w:hint="default"/>
      </w:rPr>
    </w:lvl>
    <w:lvl w:ilvl="3" w:tplc="080A0001" w:tentative="1">
      <w:start w:val="1"/>
      <w:numFmt w:val="bullet"/>
      <w:lvlText w:val=""/>
      <w:lvlJc w:val="left"/>
      <w:pPr>
        <w:ind w:left="3240" w:hanging="360"/>
      </w:pPr>
      <w:rPr>
        <w:rFonts w:ascii="Symbol" w:hAnsi="Symbol" w:cs="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cs="Wingdings" w:hint="default"/>
      </w:rPr>
    </w:lvl>
    <w:lvl w:ilvl="6" w:tplc="080A0001" w:tentative="1">
      <w:start w:val="1"/>
      <w:numFmt w:val="bullet"/>
      <w:lvlText w:val=""/>
      <w:lvlJc w:val="left"/>
      <w:pPr>
        <w:ind w:left="5400" w:hanging="360"/>
      </w:pPr>
      <w:rPr>
        <w:rFonts w:ascii="Symbol" w:hAnsi="Symbol" w:cs="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cs="Wingdings" w:hint="default"/>
      </w:rPr>
    </w:lvl>
  </w:abstractNum>
  <w:abstractNum w:abstractNumId="32" w15:restartNumberingAfterBreak="0">
    <w:nsid w:val="7B59669F"/>
    <w:multiLevelType w:val="hybridMultilevel"/>
    <w:tmpl w:val="5D142E9A"/>
    <w:lvl w:ilvl="0" w:tplc="080A0001">
      <w:start w:val="1"/>
      <w:numFmt w:val="bullet"/>
      <w:lvlText w:val=""/>
      <w:lvlJc w:val="left"/>
      <w:pPr>
        <w:ind w:left="786" w:hanging="360"/>
      </w:pPr>
      <w:rPr>
        <w:rFonts w:ascii="Symbol" w:hAnsi="Symbol" w:hint="default"/>
      </w:rPr>
    </w:lvl>
    <w:lvl w:ilvl="1" w:tplc="080A0003" w:tentative="1">
      <w:start w:val="1"/>
      <w:numFmt w:val="bullet"/>
      <w:lvlText w:val="o"/>
      <w:lvlJc w:val="left"/>
      <w:pPr>
        <w:ind w:left="1506" w:hanging="360"/>
      </w:pPr>
      <w:rPr>
        <w:rFonts w:ascii="Courier New" w:hAnsi="Courier New" w:cs="Courier New" w:hint="default"/>
      </w:rPr>
    </w:lvl>
    <w:lvl w:ilvl="2" w:tplc="080A0005" w:tentative="1">
      <w:start w:val="1"/>
      <w:numFmt w:val="bullet"/>
      <w:lvlText w:val=""/>
      <w:lvlJc w:val="left"/>
      <w:pPr>
        <w:ind w:left="2226" w:hanging="360"/>
      </w:pPr>
      <w:rPr>
        <w:rFonts w:ascii="Wingdings" w:hAnsi="Wingdings" w:hint="default"/>
      </w:rPr>
    </w:lvl>
    <w:lvl w:ilvl="3" w:tplc="080A0001" w:tentative="1">
      <w:start w:val="1"/>
      <w:numFmt w:val="bullet"/>
      <w:lvlText w:val=""/>
      <w:lvlJc w:val="left"/>
      <w:pPr>
        <w:ind w:left="2946" w:hanging="360"/>
      </w:pPr>
      <w:rPr>
        <w:rFonts w:ascii="Symbol" w:hAnsi="Symbol" w:hint="default"/>
      </w:rPr>
    </w:lvl>
    <w:lvl w:ilvl="4" w:tplc="080A0003" w:tentative="1">
      <w:start w:val="1"/>
      <w:numFmt w:val="bullet"/>
      <w:lvlText w:val="o"/>
      <w:lvlJc w:val="left"/>
      <w:pPr>
        <w:ind w:left="3666" w:hanging="360"/>
      </w:pPr>
      <w:rPr>
        <w:rFonts w:ascii="Courier New" w:hAnsi="Courier New" w:cs="Courier New" w:hint="default"/>
      </w:rPr>
    </w:lvl>
    <w:lvl w:ilvl="5" w:tplc="080A0005" w:tentative="1">
      <w:start w:val="1"/>
      <w:numFmt w:val="bullet"/>
      <w:lvlText w:val=""/>
      <w:lvlJc w:val="left"/>
      <w:pPr>
        <w:ind w:left="4386" w:hanging="360"/>
      </w:pPr>
      <w:rPr>
        <w:rFonts w:ascii="Wingdings" w:hAnsi="Wingdings" w:hint="default"/>
      </w:rPr>
    </w:lvl>
    <w:lvl w:ilvl="6" w:tplc="080A0001" w:tentative="1">
      <w:start w:val="1"/>
      <w:numFmt w:val="bullet"/>
      <w:lvlText w:val=""/>
      <w:lvlJc w:val="left"/>
      <w:pPr>
        <w:ind w:left="5106" w:hanging="360"/>
      </w:pPr>
      <w:rPr>
        <w:rFonts w:ascii="Symbol" w:hAnsi="Symbol" w:hint="default"/>
      </w:rPr>
    </w:lvl>
    <w:lvl w:ilvl="7" w:tplc="080A0003" w:tentative="1">
      <w:start w:val="1"/>
      <w:numFmt w:val="bullet"/>
      <w:lvlText w:val="o"/>
      <w:lvlJc w:val="left"/>
      <w:pPr>
        <w:ind w:left="5826" w:hanging="360"/>
      </w:pPr>
      <w:rPr>
        <w:rFonts w:ascii="Courier New" w:hAnsi="Courier New" w:cs="Courier New" w:hint="default"/>
      </w:rPr>
    </w:lvl>
    <w:lvl w:ilvl="8" w:tplc="080A0005" w:tentative="1">
      <w:start w:val="1"/>
      <w:numFmt w:val="bullet"/>
      <w:lvlText w:val=""/>
      <w:lvlJc w:val="left"/>
      <w:pPr>
        <w:ind w:left="6546" w:hanging="360"/>
      </w:pPr>
      <w:rPr>
        <w:rFonts w:ascii="Wingdings" w:hAnsi="Wingdings" w:hint="default"/>
      </w:rPr>
    </w:lvl>
  </w:abstractNum>
  <w:num w:numId="1">
    <w:abstractNumId w:val="10"/>
  </w:num>
  <w:num w:numId="2">
    <w:abstractNumId w:val="2"/>
  </w:num>
  <w:num w:numId="3">
    <w:abstractNumId w:val="19"/>
  </w:num>
  <w:num w:numId="4">
    <w:abstractNumId w:val="22"/>
  </w:num>
  <w:num w:numId="5">
    <w:abstractNumId w:val="17"/>
  </w:num>
  <w:num w:numId="6">
    <w:abstractNumId w:val="32"/>
  </w:num>
  <w:num w:numId="7">
    <w:abstractNumId w:val="20"/>
  </w:num>
  <w:num w:numId="8">
    <w:abstractNumId w:val="25"/>
  </w:num>
  <w:num w:numId="9">
    <w:abstractNumId w:val="24"/>
  </w:num>
  <w:num w:numId="10">
    <w:abstractNumId w:val="26"/>
  </w:num>
  <w:num w:numId="11">
    <w:abstractNumId w:val="16"/>
  </w:num>
  <w:num w:numId="12">
    <w:abstractNumId w:val="27"/>
  </w:num>
  <w:num w:numId="13">
    <w:abstractNumId w:val="14"/>
  </w:num>
  <w:num w:numId="14">
    <w:abstractNumId w:val="28"/>
  </w:num>
  <w:num w:numId="15">
    <w:abstractNumId w:val="0"/>
  </w:num>
  <w:num w:numId="16">
    <w:abstractNumId w:val="3"/>
  </w:num>
  <w:num w:numId="17">
    <w:abstractNumId w:val="7"/>
  </w:num>
  <w:num w:numId="18">
    <w:abstractNumId w:val="11"/>
  </w:num>
  <w:num w:numId="19">
    <w:abstractNumId w:val="13"/>
  </w:num>
  <w:num w:numId="20">
    <w:abstractNumId w:val="31"/>
  </w:num>
  <w:num w:numId="21">
    <w:abstractNumId w:val="18"/>
  </w:num>
  <w:num w:numId="22">
    <w:abstractNumId w:val="12"/>
  </w:num>
  <w:num w:numId="23">
    <w:abstractNumId w:val="23"/>
  </w:num>
  <w:num w:numId="24">
    <w:abstractNumId w:val="29"/>
  </w:num>
  <w:num w:numId="25">
    <w:abstractNumId w:val="30"/>
  </w:num>
  <w:num w:numId="26">
    <w:abstractNumId w:val="4"/>
  </w:num>
  <w:num w:numId="27">
    <w:abstractNumId w:val="9"/>
  </w:num>
  <w:num w:numId="28">
    <w:abstractNumId w:val="8"/>
  </w:num>
  <w:num w:numId="29">
    <w:abstractNumId w:val="6"/>
  </w:num>
  <w:num w:numId="30">
    <w:abstractNumId w:val="15"/>
  </w:num>
  <w:num w:numId="31">
    <w:abstractNumId w:val="5"/>
  </w:num>
  <w:num w:numId="32">
    <w:abstractNumId w:val="21"/>
  </w:num>
  <w:num w:numId="33">
    <w:abstractNumId w:val="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5F6BBE8"/>
    <w:rsid w:val="00001EB8"/>
    <w:rsid w:val="00002792"/>
    <w:rsid w:val="0000426D"/>
    <w:rsid w:val="00005962"/>
    <w:rsid w:val="000062FF"/>
    <w:rsid w:val="000067DC"/>
    <w:rsid w:val="0000720F"/>
    <w:rsid w:val="0000737C"/>
    <w:rsid w:val="00010AA4"/>
    <w:rsid w:val="00010DAA"/>
    <w:rsid w:val="0001126B"/>
    <w:rsid w:val="00011EB8"/>
    <w:rsid w:val="000128A8"/>
    <w:rsid w:val="00012F50"/>
    <w:rsid w:val="00013239"/>
    <w:rsid w:val="0001440E"/>
    <w:rsid w:val="000153D0"/>
    <w:rsid w:val="00015845"/>
    <w:rsid w:val="00015ECD"/>
    <w:rsid w:val="00021D4E"/>
    <w:rsid w:val="000226A8"/>
    <w:rsid w:val="000233D0"/>
    <w:rsid w:val="000238ED"/>
    <w:rsid w:val="000238EF"/>
    <w:rsid w:val="0002448D"/>
    <w:rsid w:val="00025A77"/>
    <w:rsid w:val="00026E87"/>
    <w:rsid w:val="00030511"/>
    <w:rsid w:val="00031FB8"/>
    <w:rsid w:val="00033788"/>
    <w:rsid w:val="00036233"/>
    <w:rsid w:val="00036906"/>
    <w:rsid w:val="00036980"/>
    <w:rsid w:val="000378BF"/>
    <w:rsid w:val="00037B9E"/>
    <w:rsid w:val="00037F5D"/>
    <w:rsid w:val="00040439"/>
    <w:rsid w:val="00041CD9"/>
    <w:rsid w:val="00042000"/>
    <w:rsid w:val="000429B3"/>
    <w:rsid w:val="000438E4"/>
    <w:rsid w:val="00044731"/>
    <w:rsid w:val="00044CAB"/>
    <w:rsid w:val="000450C8"/>
    <w:rsid w:val="00045C53"/>
    <w:rsid w:val="000461CE"/>
    <w:rsid w:val="00047ADA"/>
    <w:rsid w:val="00050D5E"/>
    <w:rsid w:val="000512B2"/>
    <w:rsid w:val="00051440"/>
    <w:rsid w:val="0005284C"/>
    <w:rsid w:val="00055BB4"/>
    <w:rsid w:val="000563A1"/>
    <w:rsid w:val="00057253"/>
    <w:rsid w:val="00057293"/>
    <w:rsid w:val="000573D3"/>
    <w:rsid w:val="00057EBD"/>
    <w:rsid w:val="00061814"/>
    <w:rsid w:val="000623EE"/>
    <w:rsid w:val="00063190"/>
    <w:rsid w:val="00063570"/>
    <w:rsid w:val="000636A7"/>
    <w:rsid w:val="00064C5D"/>
    <w:rsid w:val="00064D66"/>
    <w:rsid w:val="00064E57"/>
    <w:rsid w:val="00065186"/>
    <w:rsid w:val="000665AA"/>
    <w:rsid w:val="00066A0D"/>
    <w:rsid w:val="00066E8C"/>
    <w:rsid w:val="0007134B"/>
    <w:rsid w:val="00073622"/>
    <w:rsid w:val="00073625"/>
    <w:rsid w:val="0007476D"/>
    <w:rsid w:val="00074F4C"/>
    <w:rsid w:val="0007501F"/>
    <w:rsid w:val="00075241"/>
    <w:rsid w:val="00075443"/>
    <w:rsid w:val="000801A9"/>
    <w:rsid w:val="000810D8"/>
    <w:rsid w:val="0008251E"/>
    <w:rsid w:val="0008259F"/>
    <w:rsid w:val="000828A3"/>
    <w:rsid w:val="00082DC1"/>
    <w:rsid w:val="00084E5C"/>
    <w:rsid w:val="000850ED"/>
    <w:rsid w:val="00087075"/>
    <w:rsid w:val="000876D0"/>
    <w:rsid w:val="00092BED"/>
    <w:rsid w:val="00093A9B"/>
    <w:rsid w:val="00093D04"/>
    <w:rsid w:val="00094862"/>
    <w:rsid w:val="00094F27"/>
    <w:rsid w:val="00095E47"/>
    <w:rsid w:val="00096474"/>
    <w:rsid w:val="00096A04"/>
    <w:rsid w:val="0009756E"/>
    <w:rsid w:val="000979BE"/>
    <w:rsid w:val="000A114C"/>
    <w:rsid w:val="000A138B"/>
    <w:rsid w:val="000A349F"/>
    <w:rsid w:val="000A4EAE"/>
    <w:rsid w:val="000A5244"/>
    <w:rsid w:val="000A5438"/>
    <w:rsid w:val="000A6404"/>
    <w:rsid w:val="000B00A4"/>
    <w:rsid w:val="000B063C"/>
    <w:rsid w:val="000B0CE7"/>
    <w:rsid w:val="000B1480"/>
    <w:rsid w:val="000B1C02"/>
    <w:rsid w:val="000B2008"/>
    <w:rsid w:val="000B20C8"/>
    <w:rsid w:val="000B30D2"/>
    <w:rsid w:val="000B3467"/>
    <w:rsid w:val="000B5496"/>
    <w:rsid w:val="000B59E7"/>
    <w:rsid w:val="000B686C"/>
    <w:rsid w:val="000B73B9"/>
    <w:rsid w:val="000B77E2"/>
    <w:rsid w:val="000C225C"/>
    <w:rsid w:val="000C2E3E"/>
    <w:rsid w:val="000C432F"/>
    <w:rsid w:val="000C69E4"/>
    <w:rsid w:val="000C6F8C"/>
    <w:rsid w:val="000C7599"/>
    <w:rsid w:val="000C7A03"/>
    <w:rsid w:val="000D19E0"/>
    <w:rsid w:val="000D1A8F"/>
    <w:rsid w:val="000D211E"/>
    <w:rsid w:val="000D2327"/>
    <w:rsid w:val="000D2D65"/>
    <w:rsid w:val="000D4472"/>
    <w:rsid w:val="000D7C73"/>
    <w:rsid w:val="000E04BA"/>
    <w:rsid w:val="000E086D"/>
    <w:rsid w:val="000E08E3"/>
    <w:rsid w:val="000E1690"/>
    <w:rsid w:val="000E318F"/>
    <w:rsid w:val="000E3EBE"/>
    <w:rsid w:val="000E41DB"/>
    <w:rsid w:val="000E4D9A"/>
    <w:rsid w:val="000E6733"/>
    <w:rsid w:val="000E775C"/>
    <w:rsid w:val="000E77EF"/>
    <w:rsid w:val="000E7D1A"/>
    <w:rsid w:val="000F04C6"/>
    <w:rsid w:val="000F06E3"/>
    <w:rsid w:val="000F0871"/>
    <w:rsid w:val="000F10AC"/>
    <w:rsid w:val="000F11C4"/>
    <w:rsid w:val="000F1681"/>
    <w:rsid w:val="000F2F09"/>
    <w:rsid w:val="000F39B8"/>
    <w:rsid w:val="000F3D98"/>
    <w:rsid w:val="000F459B"/>
    <w:rsid w:val="000F4EC6"/>
    <w:rsid w:val="000F5CE4"/>
    <w:rsid w:val="000F5D11"/>
    <w:rsid w:val="000F73DE"/>
    <w:rsid w:val="000F7B80"/>
    <w:rsid w:val="00100CDD"/>
    <w:rsid w:val="00100EE5"/>
    <w:rsid w:val="00100F49"/>
    <w:rsid w:val="00100FF8"/>
    <w:rsid w:val="00102555"/>
    <w:rsid w:val="001027A1"/>
    <w:rsid w:val="00104058"/>
    <w:rsid w:val="0010411D"/>
    <w:rsid w:val="00104EE4"/>
    <w:rsid w:val="001052A1"/>
    <w:rsid w:val="00105DFB"/>
    <w:rsid w:val="001061CC"/>
    <w:rsid w:val="00106EFB"/>
    <w:rsid w:val="00110D0B"/>
    <w:rsid w:val="00111128"/>
    <w:rsid w:val="001113FF"/>
    <w:rsid w:val="0011186E"/>
    <w:rsid w:val="00111B97"/>
    <w:rsid w:val="00113E15"/>
    <w:rsid w:val="0011437C"/>
    <w:rsid w:val="001145C8"/>
    <w:rsid w:val="001156AE"/>
    <w:rsid w:val="001159DE"/>
    <w:rsid w:val="00116D96"/>
    <w:rsid w:val="00116EF6"/>
    <w:rsid w:val="00117966"/>
    <w:rsid w:val="0012014F"/>
    <w:rsid w:val="00120301"/>
    <w:rsid w:val="00120593"/>
    <w:rsid w:val="001205E0"/>
    <w:rsid w:val="00121197"/>
    <w:rsid w:val="0012159B"/>
    <w:rsid w:val="00121E8B"/>
    <w:rsid w:val="00122F0D"/>
    <w:rsid w:val="00124905"/>
    <w:rsid w:val="00124E02"/>
    <w:rsid w:val="00130AE5"/>
    <w:rsid w:val="00131BC8"/>
    <w:rsid w:val="00131D7D"/>
    <w:rsid w:val="00132F0E"/>
    <w:rsid w:val="001334B9"/>
    <w:rsid w:val="00134D90"/>
    <w:rsid w:val="001364C0"/>
    <w:rsid w:val="00136829"/>
    <w:rsid w:val="00137565"/>
    <w:rsid w:val="00137DF5"/>
    <w:rsid w:val="00137E6C"/>
    <w:rsid w:val="0014100F"/>
    <w:rsid w:val="0014157E"/>
    <w:rsid w:val="0014474B"/>
    <w:rsid w:val="0014665B"/>
    <w:rsid w:val="00146676"/>
    <w:rsid w:val="00146952"/>
    <w:rsid w:val="00150AC4"/>
    <w:rsid w:val="001515BB"/>
    <w:rsid w:val="00151D88"/>
    <w:rsid w:val="00151E62"/>
    <w:rsid w:val="001532DD"/>
    <w:rsid w:val="001537EE"/>
    <w:rsid w:val="001545C5"/>
    <w:rsid w:val="00154D50"/>
    <w:rsid w:val="001554A5"/>
    <w:rsid w:val="00155647"/>
    <w:rsid w:val="00155821"/>
    <w:rsid w:val="0015638D"/>
    <w:rsid w:val="001605E3"/>
    <w:rsid w:val="00161257"/>
    <w:rsid w:val="0016130B"/>
    <w:rsid w:val="00161615"/>
    <w:rsid w:val="001626ED"/>
    <w:rsid w:val="001628DC"/>
    <w:rsid w:val="001635B8"/>
    <w:rsid w:val="00163AEE"/>
    <w:rsid w:val="0016475D"/>
    <w:rsid w:val="00164C6C"/>
    <w:rsid w:val="001670A4"/>
    <w:rsid w:val="001675AE"/>
    <w:rsid w:val="0017198E"/>
    <w:rsid w:val="00172B5E"/>
    <w:rsid w:val="001753CE"/>
    <w:rsid w:val="00175B3E"/>
    <w:rsid w:val="00180A8A"/>
    <w:rsid w:val="001812F8"/>
    <w:rsid w:val="0018156B"/>
    <w:rsid w:val="00181FCC"/>
    <w:rsid w:val="00182070"/>
    <w:rsid w:val="001838B5"/>
    <w:rsid w:val="001846EA"/>
    <w:rsid w:val="00184EFA"/>
    <w:rsid w:val="0019116B"/>
    <w:rsid w:val="00191F16"/>
    <w:rsid w:val="00192888"/>
    <w:rsid w:val="0019414C"/>
    <w:rsid w:val="0019430D"/>
    <w:rsid w:val="00194A2A"/>
    <w:rsid w:val="0019531A"/>
    <w:rsid w:val="001956DA"/>
    <w:rsid w:val="00195802"/>
    <w:rsid w:val="00195984"/>
    <w:rsid w:val="00195F52"/>
    <w:rsid w:val="00196243"/>
    <w:rsid w:val="001964AC"/>
    <w:rsid w:val="001A09C5"/>
    <w:rsid w:val="001A27F7"/>
    <w:rsid w:val="001A4E9A"/>
    <w:rsid w:val="001A4EF4"/>
    <w:rsid w:val="001A6D45"/>
    <w:rsid w:val="001A7D59"/>
    <w:rsid w:val="001B2C7B"/>
    <w:rsid w:val="001B3680"/>
    <w:rsid w:val="001B4297"/>
    <w:rsid w:val="001B4EFA"/>
    <w:rsid w:val="001B500A"/>
    <w:rsid w:val="001B5AF8"/>
    <w:rsid w:val="001B63F4"/>
    <w:rsid w:val="001B6D0A"/>
    <w:rsid w:val="001B743D"/>
    <w:rsid w:val="001B79F4"/>
    <w:rsid w:val="001B7D44"/>
    <w:rsid w:val="001C1601"/>
    <w:rsid w:val="001C1FFC"/>
    <w:rsid w:val="001C2648"/>
    <w:rsid w:val="001C4C87"/>
    <w:rsid w:val="001C50A3"/>
    <w:rsid w:val="001C70A0"/>
    <w:rsid w:val="001C7167"/>
    <w:rsid w:val="001C76CC"/>
    <w:rsid w:val="001D0473"/>
    <w:rsid w:val="001D0E53"/>
    <w:rsid w:val="001D21F1"/>
    <w:rsid w:val="001D2213"/>
    <w:rsid w:val="001D2EB2"/>
    <w:rsid w:val="001D3D21"/>
    <w:rsid w:val="001D4AB6"/>
    <w:rsid w:val="001D58DA"/>
    <w:rsid w:val="001E01B1"/>
    <w:rsid w:val="001E0579"/>
    <w:rsid w:val="001E116F"/>
    <w:rsid w:val="001E2801"/>
    <w:rsid w:val="001E301D"/>
    <w:rsid w:val="001E347C"/>
    <w:rsid w:val="001E36FF"/>
    <w:rsid w:val="001E3857"/>
    <w:rsid w:val="001E3A75"/>
    <w:rsid w:val="001E3AE4"/>
    <w:rsid w:val="001E4388"/>
    <w:rsid w:val="001E45F6"/>
    <w:rsid w:val="001E6007"/>
    <w:rsid w:val="001E6167"/>
    <w:rsid w:val="001E623B"/>
    <w:rsid w:val="001E7878"/>
    <w:rsid w:val="001E7BB0"/>
    <w:rsid w:val="001E7FFD"/>
    <w:rsid w:val="001F2014"/>
    <w:rsid w:val="001F20C6"/>
    <w:rsid w:val="001F23E3"/>
    <w:rsid w:val="001F2D0D"/>
    <w:rsid w:val="001F2E86"/>
    <w:rsid w:val="001F2FA0"/>
    <w:rsid w:val="001F35CB"/>
    <w:rsid w:val="001F3C08"/>
    <w:rsid w:val="001F7D0C"/>
    <w:rsid w:val="001F7F98"/>
    <w:rsid w:val="002004DA"/>
    <w:rsid w:val="00200C29"/>
    <w:rsid w:val="0020194E"/>
    <w:rsid w:val="002022BD"/>
    <w:rsid w:val="00202434"/>
    <w:rsid w:val="002024E2"/>
    <w:rsid w:val="00202F82"/>
    <w:rsid w:val="00203046"/>
    <w:rsid w:val="002039E5"/>
    <w:rsid w:val="00204D76"/>
    <w:rsid w:val="0020565F"/>
    <w:rsid w:val="0020601B"/>
    <w:rsid w:val="00206674"/>
    <w:rsid w:val="00206681"/>
    <w:rsid w:val="002078BA"/>
    <w:rsid w:val="00207E9E"/>
    <w:rsid w:val="00210F2A"/>
    <w:rsid w:val="00211179"/>
    <w:rsid w:val="00215AD3"/>
    <w:rsid w:val="00216123"/>
    <w:rsid w:val="0021735F"/>
    <w:rsid w:val="00217A95"/>
    <w:rsid w:val="00220AEB"/>
    <w:rsid w:val="00221CC5"/>
    <w:rsid w:val="0022259A"/>
    <w:rsid w:val="0022335B"/>
    <w:rsid w:val="002234E1"/>
    <w:rsid w:val="002248F1"/>
    <w:rsid w:val="0022492F"/>
    <w:rsid w:val="00226172"/>
    <w:rsid w:val="00226E61"/>
    <w:rsid w:val="00227E36"/>
    <w:rsid w:val="0023071F"/>
    <w:rsid w:val="00232E24"/>
    <w:rsid w:val="00232F4F"/>
    <w:rsid w:val="00233565"/>
    <w:rsid w:val="00233B72"/>
    <w:rsid w:val="002349A1"/>
    <w:rsid w:val="00234E77"/>
    <w:rsid w:val="002367DC"/>
    <w:rsid w:val="00236F5F"/>
    <w:rsid w:val="00236FBC"/>
    <w:rsid w:val="00237701"/>
    <w:rsid w:val="00240BDB"/>
    <w:rsid w:val="00240FD0"/>
    <w:rsid w:val="00241674"/>
    <w:rsid w:val="00241B22"/>
    <w:rsid w:val="00241BF3"/>
    <w:rsid w:val="00242349"/>
    <w:rsid w:val="00242459"/>
    <w:rsid w:val="00242C33"/>
    <w:rsid w:val="00243975"/>
    <w:rsid w:val="00243F04"/>
    <w:rsid w:val="0024536F"/>
    <w:rsid w:val="002460FB"/>
    <w:rsid w:val="0024685A"/>
    <w:rsid w:val="0025294D"/>
    <w:rsid w:val="002536E5"/>
    <w:rsid w:val="00253FF7"/>
    <w:rsid w:val="00256EE8"/>
    <w:rsid w:val="00257120"/>
    <w:rsid w:val="002579A3"/>
    <w:rsid w:val="00257CBF"/>
    <w:rsid w:val="002602D7"/>
    <w:rsid w:val="00260B54"/>
    <w:rsid w:val="00260D29"/>
    <w:rsid w:val="00260E68"/>
    <w:rsid w:val="002615B8"/>
    <w:rsid w:val="0026163C"/>
    <w:rsid w:val="00262D3E"/>
    <w:rsid w:val="00264682"/>
    <w:rsid w:val="00264782"/>
    <w:rsid w:val="00265389"/>
    <w:rsid w:val="00266084"/>
    <w:rsid w:val="00266F72"/>
    <w:rsid w:val="00267726"/>
    <w:rsid w:val="00271743"/>
    <w:rsid w:val="00271AE2"/>
    <w:rsid w:val="002725E4"/>
    <w:rsid w:val="002728FF"/>
    <w:rsid w:val="00272CD2"/>
    <w:rsid w:val="00272ECC"/>
    <w:rsid w:val="00272F7E"/>
    <w:rsid w:val="002734FD"/>
    <w:rsid w:val="002736C1"/>
    <w:rsid w:val="0027398B"/>
    <w:rsid w:val="0027416B"/>
    <w:rsid w:val="00276A5F"/>
    <w:rsid w:val="00276C24"/>
    <w:rsid w:val="00277F35"/>
    <w:rsid w:val="00280150"/>
    <w:rsid w:val="00280455"/>
    <w:rsid w:val="00280AFE"/>
    <w:rsid w:val="002813DF"/>
    <w:rsid w:val="0028191F"/>
    <w:rsid w:val="002821D0"/>
    <w:rsid w:val="00282234"/>
    <w:rsid w:val="0028281F"/>
    <w:rsid w:val="00283251"/>
    <w:rsid w:val="00284A32"/>
    <w:rsid w:val="00284CF5"/>
    <w:rsid w:val="002850B9"/>
    <w:rsid w:val="002853F3"/>
    <w:rsid w:val="00287110"/>
    <w:rsid w:val="002872F3"/>
    <w:rsid w:val="00287380"/>
    <w:rsid w:val="002873A1"/>
    <w:rsid w:val="002873AE"/>
    <w:rsid w:val="0028740A"/>
    <w:rsid w:val="002876E2"/>
    <w:rsid w:val="00290014"/>
    <w:rsid w:val="0029027E"/>
    <w:rsid w:val="0029086C"/>
    <w:rsid w:val="00290E9F"/>
    <w:rsid w:val="00290ED7"/>
    <w:rsid w:val="002910CA"/>
    <w:rsid w:val="0029250D"/>
    <w:rsid w:val="00293A78"/>
    <w:rsid w:val="00293FA9"/>
    <w:rsid w:val="002945BC"/>
    <w:rsid w:val="00294682"/>
    <w:rsid w:val="00295577"/>
    <w:rsid w:val="0029640C"/>
    <w:rsid w:val="00296857"/>
    <w:rsid w:val="002977D8"/>
    <w:rsid w:val="002A020F"/>
    <w:rsid w:val="002A0A5B"/>
    <w:rsid w:val="002A1E1A"/>
    <w:rsid w:val="002A22FC"/>
    <w:rsid w:val="002A3F27"/>
    <w:rsid w:val="002A4C0A"/>
    <w:rsid w:val="002A657B"/>
    <w:rsid w:val="002A6753"/>
    <w:rsid w:val="002A7AFC"/>
    <w:rsid w:val="002A7F80"/>
    <w:rsid w:val="002B6E43"/>
    <w:rsid w:val="002B725B"/>
    <w:rsid w:val="002B78BE"/>
    <w:rsid w:val="002C0467"/>
    <w:rsid w:val="002C1737"/>
    <w:rsid w:val="002C1AC0"/>
    <w:rsid w:val="002C231A"/>
    <w:rsid w:val="002C25B9"/>
    <w:rsid w:val="002C2727"/>
    <w:rsid w:val="002C2E39"/>
    <w:rsid w:val="002C33AB"/>
    <w:rsid w:val="002C6427"/>
    <w:rsid w:val="002C68B8"/>
    <w:rsid w:val="002C6C09"/>
    <w:rsid w:val="002C6D3D"/>
    <w:rsid w:val="002C6EAB"/>
    <w:rsid w:val="002C6FB8"/>
    <w:rsid w:val="002C70FA"/>
    <w:rsid w:val="002C71CE"/>
    <w:rsid w:val="002C7326"/>
    <w:rsid w:val="002C78FB"/>
    <w:rsid w:val="002C7BE8"/>
    <w:rsid w:val="002D1476"/>
    <w:rsid w:val="002D220B"/>
    <w:rsid w:val="002D22EA"/>
    <w:rsid w:val="002D249F"/>
    <w:rsid w:val="002D3168"/>
    <w:rsid w:val="002D3373"/>
    <w:rsid w:val="002D407E"/>
    <w:rsid w:val="002D681B"/>
    <w:rsid w:val="002D6E09"/>
    <w:rsid w:val="002D72CB"/>
    <w:rsid w:val="002D75C6"/>
    <w:rsid w:val="002E19B2"/>
    <w:rsid w:val="002E249E"/>
    <w:rsid w:val="002E2E06"/>
    <w:rsid w:val="002E56BC"/>
    <w:rsid w:val="002E571F"/>
    <w:rsid w:val="002E6291"/>
    <w:rsid w:val="002E6502"/>
    <w:rsid w:val="002E6A31"/>
    <w:rsid w:val="002E77E8"/>
    <w:rsid w:val="002F1D9D"/>
    <w:rsid w:val="002F2131"/>
    <w:rsid w:val="002F2E98"/>
    <w:rsid w:val="002F3477"/>
    <w:rsid w:val="002F3908"/>
    <w:rsid w:val="002F3CE1"/>
    <w:rsid w:val="002F3DC5"/>
    <w:rsid w:val="002F45F0"/>
    <w:rsid w:val="0030101E"/>
    <w:rsid w:val="003023EC"/>
    <w:rsid w:val="003025CE"/>
    <w:rsid w:val="00303B14"/>
    <w:rsid w:val="00304C2F"/>
    <w:rsid w:val="00304FE4"/>
    <w:rsid w:val="003063C4"/>
    <w:rsid w:val="003066F2"/>
    <w:rsid w:val="00306EB5"/>
    <w:rsid w:val="00307A90"/>
    <w:rsid w:val="00310152"/>
    <w:rsid w:val="0031230A"/>
    <w:rsid w:val="0031262E"/>
    <w:rsid w:val="0031294B"/>
    <w:rsid w:val="0031347B"/>
    <w:rsid w:val="00314067"/>
    <w:rsid w:val="003152C8"/>
    <w:rsid w:val="00315867"/>
    <w:rsid w:val="0031743A"/>
    <w:rsid w:val="00317713"/>
    <w:rsid w:val="00320A11"/>
    <w:rsid w:val="00321651"/>
    <w:rsid w:val="0032172E"/>
    <w:rsid w:val="00322060"/>
    <w:rsid w:val="0032251B"/>
    <w:rsid w:val="0032368E"/>
    <w:rsid w:val="00324CA8"/>
    <w:rsid w:val="00326449"/>
    <w:rsid w:val="003277B5"/>
    <w:rsid w:val="00331027"/>
    <w:rsid w:val="003310AD"/>
    <w:rsid w:val="00334CA4"/>
    <w:rsid w:val="003350C1"/>
    <w:rsid w:val="00335A2F"/>
    <w:rsid w:val="00337DAA"/>
    <w:rsid w:val="00337ED1"/>
    <w:rsid w:val="0034273D"/>
    <w:rsid w:val="00343E8D"/>
    <w:rsid w:val="00344744"/>
    <w:rsid w:val="00344E69"/>
    <w:rsid w:val="00346977"/>
    <w:rsid w:val="003509CE"/>
    <w:rsid w:val="00351F28"/>
    <w:rsid w:val="0035255D"/>
    <w:rsid w:val="00353285"/>
    <w:rsid w:val="00353630"/>
    <w:rsid w:val="00353840"/>
    <w:rsid w:val="00354B97"/>
    <w:rsid w:val="00355359"/>
    <w:rsid w:val="003553BB"/>
    <w:rsid w:val="0035570D"/>
    <w:rsid w:val="00355713"/>
    <w:rsid w:val="00361352"/>
    <w:rsid w:val="00363117"/>
    <w:rsid w:val="0036355C"/>
    <w:rsid w:val="00364120"/>
    <w:rsid w:val="00364404"/>
    <w:rsid w:val="003645B6"/>
    <w:rsid w:val="0036582E"/>
    <w:rsid w:val="00366B32"/>
    <w:rsid w:val="0036752D"/>
    <w:rsid w:val="0037195B"/>
    <w:rsid w:val="003720A5"/>
    <w:rsid w:val="00373D70"/>
    <w:rsid w:val="00374521"/>
    <w:rsid w:val="00374B85"/>
    <w:rsid w:val="00375CF3"/>
    <w:rsid w:val="0037628A"/>
    <w:rsid w:val="003768BA"/>
    <w:rsid w:val="00380673"/>
    <w:rsid w:val="00380A77"/>
    <w:rsid w:val="003816E2"/>
    <w:rsid w:val="00381DD8"/>
    <w:rsid w:val="00383095"/>
    <w:rsid w:val="003840D4"/>
    <w:rsid w:val="00386670"/>
    <w:rsid w:val="00386FF3"/>
    <w:rsid w:val="003870DE"/>
    <w:rsid w:val="0039034B"/>
    <w:rsid w:val="00392538"/>
    <w:rsid w:val="0039301B"/>
    <w:rsid w:val="003933A8"/>
    <w:rsid w:val="003950C7"/>
    <w:rsid w:val="00396980"/>
    <w:rsid w:val="003969F6"/>
    <w:rsid w:val="00396F8F"/>
    <w:rsid w:val="003970AE"/>
    <w:rsid w:val="00397895"/>
    <w:rsid w:val="003A0300"/>
    <w:rsid w:val="003A2B2A"/>
    <w:rsid w:val="003A390D"/>
    <w:rsid w:val="003A434E"/>
    <w:rsid w:val="003A435D"/>
    <w:rsid w:val="003A43DD"/>
    <w:rsid w:val="003A472A"/>
    <w:rsid w:val="003A478D"/>
    <w:rsid w:val="003A6060"/>
    <w:rsid w:val="003A6368"/>
    <w:rsid w:val="003A6497"/>
    <w:rsid w:val="003A6FEA"/>
    <w:rsid w:val="003A73F2"/>
    <w:rsid w:val="003A79E4"/>
    <w:rsid w:val="003B2438"/>
    <w:rsid w:val="003B345C"/>
    <w:rsid w:val="003B3A0D"/>
    <w:rsid w:val="003B49FC"/>
    <w:rsid w:val="003B59C0"/>
    <w:rsid w:val="003B5B9D"/>
    <w:rsid w:val="003B5FE3"/>
    <w:rsid w:val="003B7B82"/>
    <w:rsid w:val="003C0411"/>
    <w:rsid w:val="003C0857"/>
    <w:rsid w:val="003C0EAD"/>
    <w:rsid w:val="003C1559"/>
    <w:rsid w:val="003C1D1D"/>
    <w:rsid w:val="003C1D60"/>
    <w:rsid w:val="003C1E99"/>
    <w:rsid w:val="003C1F57"/>
    <w:rsid w:val="003C3368"/>
    <w:rsid w:val="003C3B6E"/>
    <w:rsid w:val="003C3CA2"/>
    <w:rsid w:val="003C3E4F"/>
    <w:rsid w:val="003C4A0C"/>
    <w:rsid w:val="003C5ED3"/>
    <w:rsid w:val="003C6224"/>
    <w:rsid w:val="003C6F12"/>
    <w:rsid w:val="003C7474"/>
    <w:rsid w:val="003C7FCB"/>
    <w:rsid w:val="003D1F9E"/>
    <w:rsid w:val="003D5F4F"/>
    <w:rsid w:val="003D6E30"/>
    <w:rsid w:val="003D6F99"/>
    <w:rsid w:val="003D7B3C"/>
    <w:rsid w:val="003D7DD7"/>
    <w:rsid w:val="003E034C"/>
    <w:rsid w:val="003E0ABE"/>
    <w:rsid w:val="003E5457"/>
    <w:rsid w:val="003E5533"/>
    <w:rsid w:val="003E5598"/>
    <w:rsid w:val="003F02AB"/>
    <w:rsid w:val="003F0DEA"/>
    <w:rsid w:val="003F0FF4"/>
    <w:rsid w:val="003F1BF8"/>
    <w:rsid w:val="003F26CB"/>
    <w:rsid w:val="003F2987"/>
    <w:rsid w:val="003F31FE"/>
    <w:rsid w:val="003F3C9B"/>
    <w:rsid w:val="003F4366"/>
    <w:rsid w:val="003F4B18"/>
    <w:rsid w:val="003F56E8"/>
    <w:rsid w:val="003F6F82"/>
    <w:rsid w:val="003F78BA"/>
    <w:rsid w:val="003F7B76"/>
    <w:rsid w:val="0040048F"/>
    <w:rsid w:val="00400DAD"/>
    <w:rsid w:val="0040161C"/>
    <w:rsid w:val="0040263B"/>
    <w:rsid w:val="00403827"/>
    <w:rsid w:val="00403E75"/>
    <w:rsid w:val="004041C2"/>
    <w:rsid w:val="00404A4E"/>
    <w:rsid w:val="00405243"/>
    <w:rsid w:val="00405BD7"/>
    <w:rsid w:val="00405EE0"/>
    <w:rsid w:val="0040637D"/>
    <w:rsid w:val="00406F43"/>
    <w:rsid w:val="00407A84"/>
    <w:rsid w:val="00407C4A"/>
    <w:rsid w:val="004117A5"/>
    <w:rsid w:val="00411BE6"/>
    <w:rsid w:val="00411E08"/>
    <w:rsid w:val="0041276B"/>
    <w:rsid w:val="004129AF"/>
    <w:rsid w:val="00412C8E"/>
    <w:rsid w:val="004163DF"/>
    <w:rsid w:val="00416F38"/>
    <w:rsid w:val="00417694"/>
    <w:rsid w:val="00417F79"/>
    <w:rsid w:val="00421131"/>
    <w:rsid w:val="004214FE"/>
    <w:rsid w:val="00421B51"/>
    <w:rsid w:val="0042436F"/>
    <w:rsid w:val="0042558E"/>
    <w:rsid w:val="0042623D"/>
    <w:rsid w:val="004262C6"/>
    <w:rsid w:val="00426676"/>
    <w:rsid w:val="0043130D"/>
    <w:rsid w:val="004317AA"/>
    <w:rsid w:val="004325AA"/>
    <w:rsid w:val="0043339B"/>
    <w:rsid w:val="0043378A"/>
    <w:rsid w:val="00437A39"/>
    <w:rsid w:val="00442726"/>
    <w:rsid w:val="00442FA9"/>
    <w:rsid w:val="00443077"/>
    <w:rsid w:val="0044449C"/>
    <w:rsid w:val="00444AC7"/>
    <w:rsid w:val="004459E1"/>
    <w:rsid w:val="00450AB4"/>
    <w:rsid w:val="00451CB9"/>
    <w:rsid w:val="004553B9"/>
    <w:rsid w:val="0045571F"/>
    <w:rsid w:val="00455753"/>
    <w:rsid w:val="00460127"/>
    <w:rsid w:val="0046020E"/>
    <w:rsid w:val="00462144"/>
    <w:rsid w:val="004623E8"/>
    <w:rsid w:val="004625BF"/>
    <w:rsid w:val="0046282B"/>
    <w:rsid w:val="00462D58"/>
    <w:rsid w:val="00463D64"/>
    <w:rsid w:val="00463F1A"/>
    <w:rsid w:val="0046530F"/>
    <w:rsid w:val="004653C0"/>
    <w:rsid w:val="004660CC"/>
    <w:rsid w:val="004662AC"/>
    <w:rsid w:val="0046735D"/>
    <w:rsid w:val="0047033B"/>
    <w:rsid w:val="00471434"/>
    <w:rsid w:val="00471CA8"/>
    <w:rsid w:val="00473745"/>
    <w:rsid w:val="0047375A"/>
    <w:rsid w:val="00473BCC"/>
    <w:rsid w:val="00474A14"/>
    <w:rsid w:val="00475CC0"/>
    <w:rsid w:val="00475F4B"/>
    <w:rsid w:val="0047650C"/>
    <w:rsid w:val="00476C5A"/>
    <w:rsid w:val="004779D5"/>
    <w:rsid w:val="00477D10"/>
    <w:rsid w:val="004805B4"/>
    <w:rsid w:val="00480A8D"/>
    <w:rsid w:val="00480CE2"/>
    <w:rsid w:val="00482725"/>
    <w:rsid w:val="004829B3"/>
    <w:rsid w:val="00482E6D"/>
    <w:rsid w:val="0048306D"/>
    <w:rsid w:val="004839D3"/>
    <w:rsid w:val="00485596"/>
    <w:rsid w:val="00485671"/>
    <w:rsid w:val="00487184"/>
    <w:rsid w:val="00487AF8"/>
    <w:rsid w:val="00490B08"/>
    <w:rsid w:val="004918F5"/>
    <w:rsid w:val="00491EA3"/>
    <w:rsid w:val="00492E8D"/>
    <w:rsid w:val="004940EC"/>
    <w:rsid w:val="00495D6B"/>
    <w:rsid w:val="0049621D"/>
    <w:rsid w:val="00496AAD"/>
    <w:rsid w:val="00496BDE"/>
    <w:rsid w:val="00496C84"/>
    <w:rsid w:val="00496E10"/>
    <w:rsid w:val="004A090B"/>
    <w:rsid w:val="004A0AA1"/>
    <w:rsid w:val="004A0B8F"/>
    <w:rsid w:val="004A21F7"/>
    <w:rsid w:val="004A2612"/>
    <w:rsid w:val="004A27D9"/>
    <w:rsid w:val="004A3AC5"/>
    <w:rsid w:val="004A4484"/>
    <w:rsid w:val="004A51C4"/>
    <w:rsid w:val="004A64BD"/>
    <w:rsid w:val="004A66CA"/>
    <w:rsid w:val="004A6836"/>
    <w:rsid w:val="004A7267"/>
    <w:rsid w:val="004A7408"/>
    <w:rsid w:val="004B0330"/>
    <w:rsid w:val="004B1BB9"/>
    <w:rsid w:val="004B20C5"/>
    <w:rsid w:val="004B2A7D"/>
    <w:rsid w:val="004B37AA"/>
    <w:rsid w:val="004B39BC"/>
    <w:rsid w:val="004B4D82"/>
    <w:rsid w:val="004B5A53"/>
    <w:rsid w:val="004B5DBE"/>
    <w:rsid w:val="004C06B3"/>
    <w:rsid w:val="004C074A"/>
    <w:rsid w:val="004C0D2E"/>
    <w:rsid w:val="004C2801"/>
    <w:rsid w:val="004C327A"/>
    <w:rsid w:val="004C3C5C"/>
    <w:rsid w:val="004C3E43"/>
    <w:rsid w:val="004C5D9D"/>
    <w:rsid w:val="004C6965"/>
    <w:rsid w:val="004C7DC5"/>
    <w:rsid w:val="004D186A"/>
    <w:rsid w:val="004D1BD5"/>
    <w:rsid w:val="004D4308"/>
    <w:rsid w:val="004D4BE5"/>
    <w:rsid w:val="004D56A0"/>
    <w:rsid w:val="004D6553"/>
    <w:rsid w:val="004E1ED3"/>
    <w:rsid w:val="004E2170"/>
    <w:rsid w:val="004E29CD"/>
    <w:rsid w:val="004E335E"/>
    <w:rsid w:val="004E3B70"/>
    <w:rsid w:val="004E43CD"/>
    <w:rsid w:val="004E46C0"/>
    <w:rsid w:val="004E4D80"/>
    <w:rsid w:val="004E598B"/>
    <w:rsid w:val="004E5AF3"/>
    <w:rsid w:val="004E7229"/>
    <w:rsid w:val="004E7A40"/>
    <w:rsid w:val="004E7B84"/>
    <w:rsid w:val="004E7F3B"/>
    <w:rsid w:val="004F082E"/>
    <w:rsid w:val="004F09AD"/>
    <w:rsid w:val="004F1C81"/>
    <w:rsid w:val="004F1E62"/>
    <w:rsid w:val="004F232A"/>
    <w:rsid w:val="004F29B1"/>
    <w:rsid w:val="004F3DD2"/>
    <w:rsid w:val="004F4068"/>
    <w:rsid w:val="004F5E5A"/>
    <w:rsid w:val="004F77D6"/>
    <w:rsid w:val="005016A0"/>
    <w:rsid w:val="0050222A"/>
    <w:rsid w:val="00502687"/>
    <w:rsid w:val="0050382A"/>
    <w:rsid w:val="00503A22"/>
    <w:rsid w:val="005041AB"/>
    <w:rsid w:val="00504B4C"/>
    <w:rsid w:val="00505451"/>
    <w:rsid w:val="005056FB"/>
    <w:rsid w:val="00505CBC"/>
    <w:rsid w:val="00507AD9"/>
    <w:rsid w:val="0051154C"/>
    <w:rsid w:val="00513415"/>
    <w:rsid w:val="00515A64"/>
    <w:rsid w:val="00515D39"/>
    <w:rsid w:val="00520A89"/>
    <w:rsid w:val="00521D00"/>
    <w:rsid w:val="005220F7"/>
    <w:rsid w:val="00525B90"/>
    <w:rsid w:val="00527282"/>
    <w:rsid w:val="005274BE"/>
    <w:rsid w:val="00530668"/>
    <w:rsid w:val="00530F75"/>
    <w:rsid w:val="00532BE9"/>
    <w:rsid w:val="005339EC"/>
    <w:rsid w:val="00536612"/>
    <w:rsid w:val="00536EA5"/>
    <w:rsid w:val="005372BC"/>
    <w:rsid w:val="00540000"/>
    <w:rsid w:val="00540972"/>
    <w:rsid w:val="005411C5"/>
    <w:rsid w:val="005418F8"/>
    <w:rsid w:val="00542E1E"/>
    <w:rsid w:val="00542FD2"/>
    <w:rsid w:val="00543D43"/>
    <w:rsid w:val="00543E1E"/>
    <w:rsid w:val="0054589A"/>
    <w:rsid w:val="00545AF7"/>
    <w:rsid w:val="00546142"/>
    <w:rsid w:val="00547CE2"/>
    <w:rsid w:val="00547E9F"/>
    <w:rsid w:val="00547F3F"/>
    <w:rsid w:val="00550ADB"/>
    <w:rsid w:val="00550D4E"/>
    <w:rsid w:val="00550D9E"/>
    <w:rsid w:val="00551B19"/>
    <w:rsid w:val="00553970"/>
    <w:rsid w:val="00554EC6"/>
    <w:rsid w:val="00557370"/>
    <w:rsid w:val="00557DFA"/>
    <w:rsid w:val="0056312A"/>
    <w:rsid w:val="00563592"/>
    <w:rsid w:val="00564091"/>
    <w:rsid w:val="00564292"/>
    <w:rsid w:val="0056474D"/>
    <w:rsid w:val="00564A30"/>
    <w:rsid w:val="00565C63"/>
    <w:rsid w:val="00566817"/>
    <w:rsid w:val="00566B83"/>
    <w:rsid w:val="00571F9A"/>
    <w:rsid w:val="00573C2E"/>
    <w:rsid w:val="00574495"/>
    <w:rsid w:val="00574E53"/>
    <w:rsid w:val="00575AD8"/>
    <w:rsid w:val="00580409"/>
    <w:rsid w:val="00580715"/>
    <w:rsid w:val="00581EEC"/>
    <w:rsid w:val="00583B3A"/>
    <w:rsid w:val="00583F63"/>
    <w:rsid w:val="00584306"/>
    <w:rsid w:val="00584A39"/>
    <w:rsid w:val="00585B45"/>
    <w:rsid w:val="00586188"/>
    <w:rsid w:val="00586594"/>
    <w:rsid w:val="00586700"/>
    <w:rsid w:val="00586915"/>
    <w:rsid w:val="00587945"/>
    <w:rsid w:val="00587F8D"/>
    <w:rsid w:val="00590EDE"/>
    <w:rsid w:val="00591A66"/>
    <w:rsid w:val="00591CAF"/>
    <w:rsid w:val="00592456"/>
    <w:rsid w:val="005927A0"/>
    <w:rsid w:val="00594750"/>
    <w:rsid w:val="00594A81"/>
    <w:rsid w:val="00594DF0"/>
    <w:rsid w:val="00595115"/>
    <w:rsid w:val="00595804"/>
    <w:rsid w:val="0059580B"/>
    <w:rsid w:val="0059582C"/>
    <w:rsid w:val="005A1065"/>
    <w:rsid w:val="005A36C2"/>
    <w:rsid w:val="005A3FE4"/>
    <w:rsid w:val="005A5AEC"/>
    <w:rsid w:val="005A5B5B"/>
    <w:rsid w:val="005A683B"/>
    <w:rsid w:val="005A6EA6"/>
    <w:rsid w:val="005A7F04"/>
    <w:rsid w:val="005B0FA8"/>
    <w:rsid w:val="005B195A"/>
    <w:rsid w:val="005B22DC"/>
    <w:rsid w:val="005B4339"/>
    <w:rsid w:val="005B4461"/>
    <w:rsid w:val="005B4F3C"/>
    <w:rsid w:val="005B4F68"/>
    <w:rsid w:val="005B50F7"/>
    <w:rsid w:val="005B5113"/>
    <w:rsid w:val="005B549E"/>
    <w:rsid w:val="005B5772"/>
    <w:rsid w:val="005B5D77"/>
    <w:rsid w:val="005B5D98"/>
    <w:rsid w:val="005B7260"/>
    <w:rsid w:val="005B7A8A"/>
    <w:rsid w:val="005C02A5"/>
    <w:rsid w:val="005C0859"/>
    <w:rsid w:val="005C23D9"/>
    <w:rsid w:val="005C3342"/>
    <w:rsid w:val="005C6E85"/>
    <w:rsid w:val="005D1257"/>
    <w:rsid w:val="005D1685"/>
    <w:rsid w:val="005D59E1"/>
    <w:rsid w:val="005D6C3E"/>
    <w:rsid w:val="005D7E5A"/>
    <w:rsid w:val="005D7E72"/>
    <w:rsid w:val="005E0143"/>
    <w:rsid w:val="005E086A"/>
    <w:rsid w:val="005E12CB"/>
    <w:rsid w:val="005E1521"/>
    <w:rsid w:val="005E2854"/>
    <w:rsid w:val="005E7499"/>
    <w:rsid w:val="005F111B"/>
    <w:rsid w:val="005F279C"/>
    <w:rsid w:val="005F2D9F"/>
    <w:rsid w:val="005F2DEE"/>
    <w:rsid w:val="005F2DFF"/>
    <w:rsid w:val="005F3AE0"/>
    <w:rsid w:val="005F3BA0"/>
    <w:rsid w:val="005F5351"/>
    <w:rsid w:val="005F728E"/>
    <w:rsid w:val="00600DBF"/>
    <w:rsid w:val="00600FC6"/>
    <w:rsid w:val="00602162"/>
    <w:rsid w:val="006024ED"/>
    <w:rsid w:val="006026FC"/>
    <w:rsid w:val="00602C0E"/>
    <w:rsid w:val="0060333E"/>
    <w:rsid w:val="00603DA6"/>
    <w:rsid w:val="00606A91"/>
    <w:rsid w:val="00606C75"/>
    <w:rsid w:val="00606EF6"/>
    <w:rsid w:val="006077D0"/>
    <w:rsid w:val="00610DB6"/>
    <w:rsid w:val="00610E82"/>
    <w:rsid w:val="00610FFA"/>
    <w:rsid w:val="0061287D"/>
    <w:rsid w:val="00613038"/>
    <w:rsid w:val="006136E8"/>
    <w:rsid w:val="00613859"/>
    <w:rsid w:val="00614AE5"/>
    <w:rsid w:val="006151AF"/>
    <w:rsid w:val="006153CB"/>
    <w:rsid w:val="006158F4"/>
    <w:rsid w:val="00615D45"/>
    <w:rsid w:val="00621577"/>
    <w:rsid w:val="006223B7"/>
    <w:rsid w:val="00623D48"/>
    <w:rsid w:val="00624215"/>
    <w:rsid w:val="00624546"/>
    <w:rsid w:val="006253F4"/>
    <w:rsid w:val="006259E7"/>
    <w:rsid w:val="00625A8C"/>
    <w:rsid w:val="00625B43"/>
    <w:rsid w:val="00630C49"/>
    <w:rsid w:val="006317FD"/>
    <w:rsid w:val="006322E0"/>
    <w:rsid w:val="00632A19"/>
    <w:rsid w:val="00633E28"/>
    <w:rsid w:val="00633F53"/>
    <w:rsid w:val="006349ED"/>
    <w:rsid w:val="006355B2"/>
    <w:rsid w:val="006368C0"/>
    <w:rsid w:val="00636CDA"/>
    <w:rsid w:val="0063798E"/>
    <w:rsid w:val="00640392"/>
    <w:rsid w:val="0064070F"/>
    <w:rsid w:val="006411EF"/>
    <w:rsid w:val="006424B4"/>
    <w:rsid w:val="00645403"/>
    <w:rsid w:val="00645495"/>
    <w:rsid w:val="006454FD"/>
    <w:rsid w:val="00645E57"/>
    <w:rsid w:val="006465D1"/>
    <w:rsid w:val="006467B6"/>
    <w:rsid w:val="00646873"/>
    <w:rsid w:val="006469E5"/>
    <w:rsid w:val="00646FCB"/>
    <w:rsid w:val="00647BB6"/>
    <w:rsid w:val="006513F5"/>
    <w:rsid w:val="006519FE"/>
    <w:rsid w:val="00652AB9"/>
    <w:rsid w:val="00653C28"/>
    <w:rsid w:val="006555D2"/>
    <w:rsid w:val="0065565A"/>
    <w:rsid w:val="00655B38"/>
    <w:rsid w:val="00656426"/>
    <w:rsid w:val="00657E50"/>
    <w:rsid w:val="0066293E"/>
    <w:rsid w:val="0066313A"/>
    <w:rsid w:val="00664BFC"/>
    <w:rsid w:val="006650CF"/>
    <w:rsid w:val="00666F43"/>
    <w:rsid w:val="0066775A"/>
    <w:rsid w:val="006705E9"/>
    <w:rsid w:val="00672FE2"/>
    <w:rsid w:val="00673E28"/>
    <w:rsid w:val="00674F6D"/>
    <w:rsid w:val="00676007"/>
    <w:rsid w:val="00677083"/>
    <w:rsid w:val="00677BDA"/>
    <w:rsid w:val="006812B3"/>
    <w:rsid w:val="006812D1"/>
    <w:rsid w:val="00681A60"/>
    <w:rsid w:val="006822CD"/>
    <w:rsid w:val="006825A8"/>
    <w:rsid w:val="00682B14"/>
    <w:rsid w:val="00682F50"/>
    <w:rsid w:val="0068338C"/>
    <w:rsid w:val="006835FC"/>
    <w:rsid w:val="0068515B"/>
    <w:rsid w:val="00687C7B"/>
    <w:rsid w:val="00692E0D"/>
    <w:rsid w:val="0069379A"/>
    <w:rsid w:val="00694758"/>
    <w:rsid w:val="00694E30"/>
    <w:rsid w:val="00696197"/>
    <w:rsid w:val="00696366"/>
    <w:rsid w:val="006968BB"/>
    <w:rsid w:val="00696E5F"/>
    <w:rsid w:val="006A05CF"/>
    <w:rsid w:val="006A0A37"/>
    <w:rsid w:val="006A0BB6"/>
    <w:rsid w:val="006A1065"/>
    <w:rsid w:val="006A1AE3"/>
    <w:rsid w:val="006A1BCF"/>
    <w:rsid w:val="006A5015"/>
    <w:rsid w:val="006A5B54"/>
    <w:rsid w:val="006A6F93"/>
    <w:rsid w:val="006A77E3"/>
    <w:rsid w:val="006A7984"/>
    <w:rsid w:val="006B00ED"/>
    <w:rsid w:val="006B0B4D"/>
    <w:rsid w:val="006B0EEF"/>
    <w:rsid w:val="006B1EFB"/>
    <w:rsid w:val="006B20E3"/>
    <w:rsid w:val="006B3299"/>
    <w:rsid w:val="006B392F"/>
    <w:rsid w:val="006B426E"/>
    <w:rsid w:val="006B5605"/>
    <w:rsid w:val="006B5797"/>
    <w:rsid w:val="006B5933"/>
    <w:rsid w:val="006B6286"/>
    <w:rsid w:val="006B7956"/>
    <w:rsid w:val="006C0512"/>
    <w:rsid w:val="006C0F83"/>
    <w:rsid w:val="006C183D"/>
    <w:rsid w:val="006C22EC"/>
    <w:rsid w:val="006C24B8"/>
    <w:rsid w:val="006C2EED"/>
    <w:rsid w:val="006C4F1D"/>
    <w:rsid w:val="006C5071"/>
    <w:rsid w:val="006C5418"/>
    <w:rsid w:val="006C6F09"/>
    <w:rsid w:val="006C722E"/>
    <w:rsid w:val="006C72AF"/>
    <w:rsid w:val="006C774C"/>
    <w:rsid w:val="006D0185"/>
    <w:rsid w:val="006D0A4D"/>
    <w:rsid w:val="006D0DB9"/>
    <w:rsid w:val="006D12CF"/>
    <w:rsid w:val="006D2824"/>
    <w:rsid w:val="006D29EE"/>
    <w:rsid w:val="006D2DD0"/>
    <w:rsid w:val="006D3FA4"/>
    <w:rsid w:val="006D4196"/>
    <w:rsid w:val="006D43E2"/>
    <w:rsid w:val="006D4443"/>
    <w:rsid w:val="006D5170"/>
    <w:rsid w:val="006D51AB"/>
    <w:rsid w:val="006D5646"/>
    <w:rsid w:val="006D5869"/>
    <w:rsid w:val="006D596A"/>
    <w:rsid w:val="006D65AC"/>
    <w:rsid w:val="006D6AF5"/>
    <w:rsid w:val="006D6BA3"/>
    <w:rsid w:val="006D73F1"/>
    <w:rsid w:val="006D796D"/>
    <w:rsid w:val="006D7AC9"/>
    <w:rsid w:val="006E03C3"/>
    <w:rsid w:val="006E0417"/>
    <w:rsid w:val="006E05B5"/>
    <w:rsid w:val="006E0B0D"/>
    <w:rsid w:val="006E13A3"/>
    <w:rsid w:val="006E1A94"/>
    <w:rsid w:val="006E1F08"/>
    <w:rsid w:val="006E3FB0"/>
    <w:rsid w:val="006E54C7"/>
    <w:rsid w:val="006E573D"/>
    <w:rsid w:val="006E5F3D"/>
    <w:rsid w:val="006E709B"/>
    <w:rsid w:val="006E74C3"/>
    <w:rsid w:val="006E7E63"/>
    <w:rsid w:val="006F15BF"/>
    <w:rsid w:val="006F17E0"/>
    <w:rsid w:val="006F1EAF"/>
    <w:rsid w:val="006F2FFA"/>
    <w:rsid w:val="006F4290"/>
    <w:rsid w:val="006F4408"/>
    <w:rsid w:val="006F4B81"/>
    <w:rsid w:val="006F60BC"/>
    <w:rsid w:val="007004B1"/>
    <w:rsid w:val="00700A7A"/>
    <w:rsid w:val="007015F5"/>
    <w:rsid w:val="00702157"/>
    <w:rsid w:val="007022C5"/>
    <w:rsid w:val="00702521"/>
    <w:rsid w:val="00702EC8"/>
    <w:rsid w:val="0070301E"/>
    <w:rsid w:val="007050B1"/>
    <w:rsid w:val="00706868"/>
    <w:rsid w:val="007104DF"/>
    <w:rsid w:val="0071050D"/>
    <w:rsid w:val="0071069B"/>
    <w:rsid w:val="00710D54"/>
    <w:rsid w:val="00711225"/>
    <w:rsid w:val="007113B8"/>
    <w:rsid w:val="00711474"/>
    <w:rsid w:val="00712807"/>
    <w:rsid w:val="00713368"/>
    <w:rsid w:val="00714B74"/>
    <w:rsid w:val="00715D91"/>
    <w:rsid w:val="00715F4A"/>
    <w:rsid w:val="007204BF"/>
    <w:rsid w:val="00722076"/>
    <w:rsid w:val="00722277"/>
    <w:rsid w:val="00724F17"/>
    <w:rsid w:val="00725B8C"/>
    <w:rsid w:val="007261D7"/>
    <w:rsid w:val="007267B2"/>
    <w:rsid w:val="00726B4F"/>
    <w:rsid w:val="00730CF4"/>
    <w:rsid w:val="007310AD"/>
    <w:rsid w:val="007312D7"/>
    <w:rsid w:val="0073157E"/>
    <w:rsid w:val="00734AB6"/>
    <w:rsid w:val="00734D02"/>
    <w:rsid w:val="00735B46"/>
    <w:rsid w:val="00735EC4"/>
    <w:rsid w:val="0073617F"/>
    <w:rsid w:val="00736828"/>
    <w:rsid w:val="00737DC7"/>
    <w:rsid w:val="00740916"/>
    <w:rsid w:val="00740C28"/>
    <w:rsid w:val="00741486"/>
    <w:rsid w:val="0074156A"/>
    <w:rsid w:val="00742449"/>
    <w:rsid w:val="00742712"/>
    <w:rsid w:val="00742FAB"/>
    <w:rsid w:val="00745AF9"/>
    <w:rsid w:val="0074659E"/>
    <w:rsid w:val="00746ECD"/>
    <w:rsid w:val="007503D8"/>
    <w:rsid w:val="00751E6C"/>
    <w:rsid w:val="00754AD6"/>
    <w:rsid w:val="00755CD8"/>
    <w:rsid w:val="007563A5"/>
    <w:rsid w:val="0075653B"/>
    <w:rsid w:val="00757254"/>
    <w:rsid w:val="007604B6"/>
    <w:rsid w:val="007604F1"/>
    <w:rsid w:val="007609E5"/>
    <w:rsid w:val="00760C38"/>
    <w:rsid w:val="00761CB4"/>
    <w:rsid w:val="00762376"/>
    <w:rsid w:val="0076297B"/>
    <w:rsid w:val="00762B49"/>
    <w:rsid w:val="007635D3"/>
    <w:rsid w:val="0076416A"/>
    <w:rsid w:val="0076456C"/>
    <w:rsid w:val="007645F6"/>
    <w:rsid w:val="00764A4A"/>
    <w:rsid w:val="00765F7D"/>
    <w:rsid w:val="00766021"/>
    <w:rsid w:val="00767B78"/>
    <w:rsid w:val="00770796"/>
    <w:rsid w:val="00772B7D"/>
    <w:rsid w:val="00773172"/>
    <w:rsid w:val="00773305"/>
    <w:rsid w:val="00773F72"/>
    <w:rsid w:val="00774BD6"/>
    <w:rsid w:val="00775E86"/>
    <w:rsid w:val="007776CC"/>
    <w:rsid w:val="00777C69"/>
    <w:rsid w:val="00780610"/>
    <w:rsid w:val="00780787"/>
    <w:rsid w:val="0078142D"/>
    <w:rsid w:val="00781655"/>
    <w:rsid w:val="007829D6"/>
    <w:rsid w:val="00782DB6"/>
    <w:rsid w:val="007854BA"/>
    <w:rsid w:val="00786A3F"/>
    <w:rsid w:val="00786BFB"/>
    <w:rsid w:val="00786EC3"/>
    <w:rsid w:val="00787FDE"/>
    <w:rsid w:val="00790C7B"/>
    <w:rsid w:val="007911BF"/>
    <w:rsid w:val="007918A5"/>
    <w:rsid w:val="00791F79"/>
    <w:rsid w:val="007928ED"/>
    <w:rsid w:val="0079340E"/>
    <w:rsid w:val="00793CC0"/>
    <w:rsid w:val="00793F38"/>
    <w:rsid w:val="00794076"/>
    <w:rsid w:val="00794169"/>
    <w:rsid w:val="00794637"/>
    <w:rsid w:val="007969F8"/>
    <w:rsid w:val="00796A30"/>
    <w:rsid w:val="007A341A"/>
    <w:rsid w:val="007A375B"/>
    <w:rsid w:val="007A389C"/>
    <w:rsid w:val="007A4267"/>
    <w:rsid w:val="007A43EB"/>
    <w:rsid w:val="007A4E8B"/>
    <w:rsid w:val="007A5F0A"/>
    <w:rsid w:val="007B0069"/>
    <w:rsid w:val="007B0A16"/>
    <w:rsid w:val="007B0D17"/>
    <w:rsid w:val="007B123E"/>
    <w:rsid w:val="007B1647"/>
    <w:rsid w:val="007B2256"/>
    <w:rsid w:val="007B27E6"/>
    <w:rsid w:val="007B28FE"/>
    <w:rsid w:val="007B356E"/>
    <w:rsid w:val="007B6B73"/>
    <w:rsid w:val="007B79C0"/>
    <w:rsid w:val="007C3958"/>
    <w:rsid w:val="007C51B1"/>
    <w:rsid w:val="007C5205"/>
    <w:rsid w:val="007C5618"/>
    <w:rsid w:val="007C5D05"/>
    <w:rsid w:val="007C6509"/>
    <w:rsid w:val="007C73CC"/>
    <w:rsid w:val="007C7EE2"/>
    <w:rsid w:val="007D0278"/>
    <w:rsid w:val="007D0FE9"/>
    <w:rsid w:val="007D4849"/>
    <w:rsid w:val="007D4FFF"/>
    <w:rsid w:val="007D5C26"/>
    <w:rsid w:val="007D5CDB"/>
    <w:rsid w:val="007D697F"/>
    <w:rsid w:val="007D730C"/>
    <w:rsid w:val="007E0A46"/>
    <w:rsid w:val="007E170D"/>
    <w:rsid w:val="007E1CD1"/>
    <w:rsid w:val="007E4A39"/>
    <w:rsid w:val="007E5279"/>
    <w:rsid w:val="007E53BB"/>
    <w:rsid w:val="007E581A"/>
    <w:rsid w:val="007E5F60"/>
    <w:rsid w:val="007E6163"/>
    <w:rsid w:val="007E7957"/>
    <w:rsid w:val="007E7C89"/>
    <w:rsid w:val="007F132F"/>
    <w:rsid w:val="007F2170"/>
    <w:rsid w:val="007F2DAF"/>
    <w:rsid w:val="007F3326"/>
    <w:rsid w:val="007F475C"/>
    <w:rsid w:val="007F48C8"/>
    <w:rsid w:val="007F496C"/>
    <w:rsid w:val="007F723F"/>
    <w:rsid w:val="0080124B"/>
    <w:rsid w:val="00801A99"/>
    <w:rsid w:val="00802893"/>
    <w:rsid w:val="0080291D"/>
    <w:rsid w:val="00804336"/>
    <w:rsid w:val="00804AC6"/>
    <w:rsid w:val="00804EFE"/>
    <w:rsid w:val="00805D29"/>
    <w:rsid w:val="00806758"/>
    <w:rsid w:val="0080698F"/>
    <w:rsid w:val="00806E27"/>
    <w:rsid w:val="00806E4D"/>
    <w:rsid w:val="00812BC0"/>
    <w:rsid w:val="008132EE"/>
    <w:rsid w:val="008144BA"/>
    <w:rsid w:val="0081474D"/>
    <w:rsid w:val="008149A6"/>
    <w:rsid w:val="00815C1B"/>
    <w:rsid w:val="00815CAF"/>
    <w:rsid w:val="008162E3"/>
    <w:rsid w:val="00816736"/>
    <w:rsid w:val="00816A8A"/>
    <w:rsid w:val="008178DE"/>
    <w:rsid w:val="00817CD5"/>
    <w:rsid w:val="0082030A"/>
    <w:rsid w:val="0082093D"/>
    <w:rsid w:val="00820F4E"/>
    <w:rsid w:val="008217D4"/>
    <w:rsid w:val="0082295F"/>
    <w:rsid w:val="00823CAC"/>
    <w:rsid w:val="00823E23"/>
    <w:rsid w:val="00824DD1"/>
    <w:rsid w:val="0082758D"/>
    <w:rsid w:val="00827754"/>
    <w:rsid w:val="00830A29"/>
    <w:rsid w:val="0083204D"/>
    <w:rsid w:val="00832854"/>
    <w:rsid w:val="00832CB1"/>
    <w:rsid w:val="008341CB"/>
    <w:rsid w:val="0083539F"/>
    <w:rsid w:val="00835BFF"/>
    <w:rsid w:val="008364A2"/>
    <w:rsid w:val="008378F6"/>
    <w:rsid w:val="00837F6B"/>
    <w:rsid w:val="008412F6"/>
    <w:rsid w:val="00842288"/>
    <w:rsid w:val="00844C9F"/>
    <w:rsid w:val="00845288"/>
    <w:rsid w:val="00845A8B"/>
    <w:rsid w:val="00845DE6"/>
    <w:rsid w:val="0084653D"/>
    <w:rsid w:val="00846B6B"/>
    <w:rsid w:val="008471D6"/>
    <w:rsid w:val="00851142"/>
    <w:rsid w:val="00853E52"/>
    <w:rsid w:val="00855253"/>
    <w:rsid w:val="0086297E"/>
    <w:rsid w:val="008633C3"/>
    <w:rsid w:val="00863D4C"/>
    <w:rsid w:val="00865045"/>
    <w:rsid w:val="0086688D"/>
    <w:rsid w:val="0086718F"/>
    <w:rsid w:val="00870343"/>
    <w:rsid w:val="00871D4C"/>
    <w:rsid w:val="008725C5"/>
    <w:rsid w:val="00874F6E"/>
    <w:rsid w:val="008751B8"/>
    <w:rsid w:val="008755A7"/>
    <w:rsid w:val="008762FF"/>
    <w:rsid w:val="00876742"/>
    <w:rsid w:val="008773C3"/>
    <w:rsid w:val="00877941"/>
    <w:rsid w:val="00881508"/>
    <w:rsid w:val="0088267B"/>
    <w:rsid w:val="00882B5E"/>
    <w:rsid w:val="008830F6"/>
    <w:rsid w:val="008834B0"/>
    <w:rsid w:val="008846D5"/>
    <w:rsid w:val="008852BF"/>
    <w:rsid w:val="00886202"/>
    <w:rsid w:val="00887623"/>
    <w:rsid w:val="0089043A"/>
    <w:rsid w:val="008906A5"/>
    <w:rsid w:val="00891385"/>
    <w:rsid w:val="00891993"/>
    <w:rsid w:val="00891D91"/>
    <w:rsid w:val="00892635"/>
    <w:rsid w:val="00892A7C"/>
    <w:rsid w:val="00892F0A"/>
    <w:rsid w:val="00893101"/>
    <w:rsid w:val="0089368D"/>
    <w:rsid w:val="0089368E"/>
    <w:rsid w:val="00893B0E"/>
    <w:rsid w:val="00894149"/>
    <w:rsid w:val="008944C8"/>
    <w:rsid w:val="00895293"/>
    <w:rsid w:val="008966BA"/>
    <w:rsid w:val="00896EB5"/>
    <w:rsid w:val="00897745"/>
    <w:rsid w:val="00897A71"/>
    <w:rsid w:val="00897A78"/>
    <w:rsid w:val="008A043F"/>
    <w:rsid w:val="008A1633"/>
    <w:rsid w:val="008A174D"/>
    <w:rsid w:val="008A1E24"/>
    <w:rsid w:val="008A34DC"/>
    <w:rsid w:val="008A55F7"/>
    <w:rsid w:val="008A59EC"/>
    <w:rsid w:val="008A798D"/>
    <w:rsid w:val="008B055C"/>
    <w:rsid w:val="008B1454"/>
    <w:rsid w:val="008B14AF"/>
    <w:rsid w:val="008B26FA"/>
    <w:rsid w:val="008B2DB8"/>
    <w:rsid w:val="008B3224"/>
    <w:rsid w:val="008B353F"/>
    <w:rsid w:val="008B51F5"/>
    <w:rsid w:val="008B708E"/>
    <w:rsid w:val="008B70A3"/>
    <w:rsid w:val="008B7590"/>
    <w:rsid w:val="008C0E7E"/>
    <w:rsid w:val="008C10F6"/>
    <w:rsid w:val="008C2162"/>
    <w:rsid w:val="008C33C7"/>
    <w:rsid w:val="008C386A"/>
    <w:rsid w:val="008C4C2A"/>
    <w:rsid w:val="008C4F02"/>
    <w:rsid w:val="008C705F"/>
    <w:rsid w:val="008C70E7"/>
    <w:rsid w:val="008D0A85"/>
    <w:rsid w:val="008D0BC0"/>
    <w:rsid w:val="008D1461"/>
    <w:rsid w:val="008D237C"/>
    <w:rsid w:val="008D3FCE"/>
    <w:rsid w:val="008D4A54"/>
    <w:rsid w:val="008D524F"/>
    <w:rsid w:val="008D536C"/>
    <w:rsid w:val="008D6455"/>
    <w:rsid w:val="008D7570"/>
    <w:rsid w:val="008D7B52"/>
    <w:rsid w:val="008E08D7"/>
    <w:rsid w:val="008E1000"/>
    <w:rsid w:val="008E2CDA"/>
    <w:rsid w:val="008E3036"/>
    <w:rsid w:val="008E3C98"/>
    <w:rsid w:val="008E3FA7"/>
    <w:rsid w:val="008E47E7"/>
    <w:rsid w:val="008F013E"/>
    <w:rsid w:val="008F3057"/>
    <w:rsid w:val="008F4659"/>
    <w:rsid w:val="008F7586"/>
    <w:rsid w:val="008F7D41"/>
    <w:rsid w:val="008F7ECF"/>
    <w:rsid w:val="00900EF5"/>
    <w:rsid w:val="00901E38"/>
    <w:rsid w:val="00901FAF"/>
    <w:rsid w:val="00902D67"/>
    <w:rsid w:val="00903009"/>
    <w:rsid w:val="009038FD"/>
    <w:rsid w:val="009048E7"/>
    <w:rsid w:val="00904AAA"/>
    <w:rsid w:val="00904F42"/>
    <w:rsid w:val="00905A55"/>
    <w:rsid w:val="00906233"/>
    <w:rsid w:val="00906A1F"/>
    <w:rsid w:val="009074E1"/>
    <w:rsid w:val="0090768F"/>
    <w:rsid w:val="0091080F"/>
    <w:rsid w:val="00911E81"/>
    <w:rsid w:val="00912507"/>
    <w:rsid w:val="00914109"/>
    <w:rsid w:val="00914493"/>
    <w:rsid w:val="00914731"/>
    <w:rsid w:val="009158AA"/>
    <w:rsid w:val="00915ADB"/>
    <w:rsid w:val="00915BBB"/>
    <w:rsid w:val="00915C0E"/>
    <w:rsid w:val="00915E96"/>
    <w:rsid w:val="009169CC"/>
    <w:rsid w:val="009178DC"/>
    <w:rsid w:val="00920738"/>
    <w:rsid w:val="009216B6"/>
    <w:rsid w:val="00921D92"/>
    <w:rsid w:val="00923381"/>
    <w:rsid w:val="00923857"/>
    <w:rsid w:val="009241D6"/>
    <w:rsid w:val="00925578"/>
    <w:rsid w:val="00927BE0"/>
    <w:rsid w:val="00927E55"/>
    <w:rsid w:val="00927F85"/>
    <w:rsid w:val="00930792"/>
    <w:rsid w:val="0093124E"/>
    <w:rsid w:val="00932739"/>
    <w:rsid w:val="0093288C"/>
    <w:rsid w:val="0093462A"/>
    <w:rsid w:val="009348AA"/>
    <w:rsid w:val="00935B75"/>
    <w:rsid w:val="00935DBD"/>
    <w:rsid w:val="00935E37"/>
    <w:rsid w:val="00936C85"/>
    <w:rsid w:val="00937275"/>
    <w:rsid w:val="00937419"/>
    <w:rsid w:val="00937FF6"/>
    <w:rsid w:val="009403FF"/>
    <w:rsid w:val="00941124"/>
    <w:rsid w:val="00942551"/>
    <w:rsid w:val="009429E2"/>
    <w:rsid w:val="00943983"/>
    <w:rsid w:val="00944252"/>
    <w:rsid w:val="009442BF"/>
    <w:rsid w:val="0094574D"/>
    <w:rsid w:val="00945FFB"/>
    <w:rsid w:val="00946D9B"/>
    <w:rsid w:val="00947762"/>
    <w:rsid w:val="009478AE"/>
    <w:rsid w:val="009508D8"/>
    <w:rsid w:val="00951168"/>
    <w:rsid w:val="00951CBC"/>
    <w:rsid w:val="00952C3D"/>
    <w:rsid w:val="009544B4"/>
    <w:rsid w:val="0095473C"/>
    <w:rsid w:val="00955DF0"/>
    <w:rsid w:val="00955FE1"/>
    <w:rsid w:val="009563B9"/>
    <w:rsid w:val="00957573"/>
    <w:rsid w:val="00957E3C"/>
    <w:rsid w:val="009607BF"/>
    <w:rsid w:val="00960BFE"/>
    <w:rsid w:val="00961128"/>
    <w:rsid w:val="00961134"/>
    <w:rsid w:val="009615F5"/>
    <w:rsid w:val="009621B7"/>
    <w:rsid w:val="00962397"/>
    <w:rsid w:val="00962F06"/>
    <w:rsid w:val="009643D5"/>
    <w:rsid w:val="00964938"/>
    <w:rsid w:val="00964AC5"/>
    <w:rsid w:val="00964E6B"/>
    <w:rsid w:val="00965298"/>
    <w:rsid w:val="00965426"/>
    <w:rsid w:val="00965498"/>
    <w:rsid w:val="009656FB"/>
    <w:rsid w:val="00965E05"/>
    <w:rsid w:val="0096614B"/>
    <w:rsid w:val="00967037"/>
    <w:rsid w:val="009704B4"/>
    <w:rsid w:val="009714D3"/>
    <w:rsid w:val="009732E0"/>
    <w:rsid w:val="009751C7"/>
    <w:rsid w:val="009757FC"/>
    <w:rsid w:val="00976514"/>
    <w:rsid w:val="00982083"/>
    <w:rsid w:val="00982097"/>
    <w:rsid w:val="009825E1"/>
    <w:rsid w:val="009827D5"/>
    <w:rsid w:val="00982E26"/>
    <w:rsid w:val="0098577E"/>
    <w:rsid w:val="009859CC"/>
    <w:rsid w:val="009867A3"/>
    <w:rsid w:val="00987128"/>
    <w:rsid w:val="00990021"/>
    <w:rsid w:val="0099052F"/>
    <w:rsid w:val="0099142A"/>
    <w:rsid w:val="00991495"/>
    <w:rsid w:val="00991B48"/>
    <w:rsid w:val="009936D7"/>
    <w:rsid w:val="00993D97"/>
    <w:rsid w:val="009947ED"/>
    <w:rsid w:val="00994F9F"/>
    <w:rsid w:val="009953CF"/>
    <w:rsid w:val="00995506"/>
    <w:rsid w:val="009965AA"/>
    <w:rsid w:val="009966F7"/>
    <w:rsid w:val="00997325"/>
    <w:rsid w:val="009A03E2"/>
    <w:rsid w:val="009A07CB"/>
    <w:rsid w:val="009A0A2F"/>
    <w:rsid w:val="009A1927"/>
    <w:rsid w:val="009A2423"/>
    <w:rsid w:val="009A29EE"/>
    <w:rsid w:val="009A3BE3"/>
    <w:rsid w:val="009A3EB6"/>
    <w:rsid w:val="009A41F7"/>
    <w:rsid w:val="009A4360"/>
    <w:rsid w:val="009A554E"/>
    <w:rsid w:val="009B032D"/>
    <w:rsid w:val="009B05F4"/>
    <w:rsid w:val="009B0908"/>
    <w:rsid w:val="009B23E3"/>
    <w:rsid w:val="009B3443"/>
    <w:rsid w:val="009B54C9"/>
    <w:rsid w:val="009B55CC"/>
    <w:rsid w:val="009B6885"/>
    <w:rsid w:val="009B738F"/>
    <w:rsid w:val="009C01F3"/>
    <w:rsid w:val="009C27B1"/>
    <w:rsid w:val="009C2A99"/>
    <w:rsid w:val="009C444A"/>
    <w:rsid w:val="009C6708"/>
    <w:rsid w:val="009C75F5"/>
    <w:rsid w:val="009C7EAA"/>
    <w:rsid w:val="009D02EC"/>
    <w:rsid w:val="009D0B28"/>
    <w:rsid w:val="009D0D46"/>
    <w:rsid w:val="009D0F8D"/>
    <w:rsid w:val="009D0FC6"/>
    <w:rsid w:val="009D1B8D"/>
    <w:rsid w:val="009D1D09"/>
    <w:rsid w:val="009D2270"/>
    <w:rsid w:val="009D235B"/>
    <w:rsid w:val="009D2B6A"/>
    <w:rsid w:val="009D3884"/>
    <w:rsid w:val="009D4032"/>
    <w:rsid w:val="009D5372"/>
    <w:rsid w:val="009D59C1"/>
    <w:rsid w:val="009D5F06"/>
    <w:rsid w:val="009D71A5"/>
    <w:rsid w:val="009D73DE"/>
    <w:rsid w:val="009E04DC"/>
    <w:rsid w:val="009E07E3"/>
    <w:rsid w:val="009E221D"/>
    <w:rsid w:val="009E2302"/>
    <w:rsid w:val="009E4B94"/>
    <w:rsid w:val="009E7B0F"/>
    <w:rsid w:val="009F0118"/>
    <w:rsid w:val="009F023A"/>
    <w:rsid w:val="009F093E"/>
    <w:rsid w:val="009F1B60"/>
    <w:rsid w:val="009F1F67"/>
    <w:rsid w:val="009F2BB4"/>
    <w:rsid w:val="009F39E9"/>
    <w:rsid w:val="009F4489"/>
    <w:rsid w:val="009F768E"/>
    <w:rsid w:val="009F7750"/>
    <w:rsid w:val="009F7DD7"/>
    <w:rsid w:val="00A00E66"/>
    <w:rsid w:val="00A01488"/>
    <w:rsid w:val="00A019AB"/>
    <w:rsid w:val="00A01BA7"/>
    <w:rsid w:val="00A01EB2"/>
    <w:rsid w:val="00A02934"/>
    <w:rsid w:val="00A02C2A"/>
    <w:rsid w:val="00A0384F"/>
    <w:rsid w:val="00A049E7"/>
    <w:rsid w:val="00A04F39"/>
    <w:rsid w:val="00A05D88"/>
    <w:rsid w:val="00A077E6"/>
    <w:rsid w:val="00A07C64"/>
    <w:rsid w:val="00A104C4"/>
    <w:rsid w:val="00A1063F"/>
    <w:rsid w:val="00A1110A"/>
    <w:rsid w:val="00A113D5"/>
    <w:rsid w:val="00A12988"/>
    <w:rsid w:val="00A12C4A"/>
    <w:rsid w:val="00A12DDA"/>
    <w:rsid w:val="00A14268"/>
    <w:rsid w:val="00A144CE"/>
    <w:rsid w:val="00A14ABD"/>
    <w:rsid w:val="00A14F2C"/>
    <w:rsid w:val="00A15694"/>
    <w:rsid w:val="00A156B8"/>
    <w:rsid w:val="00A16062"/>
    <w:rsid w:val="00A174C7"/>
    <w:rsid w:val="00A17FCA"/>
    <w:rsid w:val="00A20534"/>
    <w:rsid w:val="00A205D2"/>
    <w:rsid w:val="00A21C7B"/>
    <w:rsid w:val="00A23F03"/>
    <w:rsid w:val="00A24538"/>
    <w:rsid w:val="00A24EC6"/>
    <w:rsid w:val="00A25E2B"/>
    <w:rsid w:val="00A265CD"/>
    <w:rsid w:val="00A26C53"/>
    <w:rsid w:val="00A27521"/>
    <w:rsid w:val="00A303EA"/>
    <w:rsid w:val="00A3096E"/>
    <w:rsid w:val="00A3217A"/>
    <w:rsid w:val="00A32953"/>
    <w:rsid w:val="00A34C88"/>
    <w:rsid w:val="00A35BEF"/>
    <w:rsid w:val="00A35F74"/>
    <w:rsid w:val="00A37683"/>
    <w:rsid w:val="00A3777E"/>
    <w:rsid w:val="00A40065"/>
    <w:rsid w:val="00A4031F"/>
    <w:rsid w:val="00A40697"/>
    <w:rsid w:val="00A41E00"/>
    <w:rsid w:val="00A425E4"/>
    <w:rsid w:val="00A4325D"/>
    <w:rsid w:val="00A43C46"/>
    <w:rsid w:val="00A43CEF"/>
    <w:rsid w:val="00A44F41"/>
    <w:rsid w:val="00A453BE"/>
    <w:rsid w:val="00A47051"/>
    <w:rsid w:val="00A4706F"/>
    <w:rsid w:val="00A50526"/>
    <w:rsid w:val="00A53A55"/>
    <w:rsid w:val="00A55401"/>
    <w:rsid w:val="00A5546A"/>
    <w:rsid w:val="00A56147"/>
    <w:rsid w:val="00A56D4F"/>
    <w:rsid w:val="00A57AE0"/>
    <w:rsid w:val="00A57B99"/>
    <w:rsid w:val="00A57C21"/>
    <w:rsid w:val="00A61CA8"/>
    <w:rsid w:val="00A62C8F"/>
    <w:rsid w:val="00A64900"/>
    <w:rsid w:val="00A64EC7"/>
    <w:rsid w:val="00A6507F"/>
    <w:rsid w:val="00A6593D"/>
    <w:rsid w:val="00A70D11"/>
    <w:rsid w:val="00A72E67"/>
    <w:rsid w:val="00A749B6"/>
    <w:rsid w:val="00A74A31"/>
    <w:rsid w:val="00A7509D"/>
    <w:rsid w:val="00A75287"/>
    <w:rsid w:val="00A763B5"/>
    <w:rsid w:val="00A76B9B"/>
    <w:rsid w:val="00A80458"/>
    <w:rsid w:val="00A805C2"/>
    <w:rsid w:val="00A814B8"/>
    <w:rsid w:val="00A81D93"/>
    <w:rsid w:val="00A81E3B"/>
    <w:rsid w:val="00A829C7"/>
    <w:rsid w:val="00A82B3D"/>
    <w:rsid w:val="00A82DBB"/>
    <w:rsid w:val="00A84F3F"/>
    <w:rsid w:val="00A84F50"/>
    <w:rsid w:val="00A8733D"/>
    <w:rsid w:val="00A879FA"/>
    <w:rsid w:val="00A906F3"/>
    <w:rsid w:val="00A91A61"/>
    <w:rsid w:val="00A93A54"/>
    <w:rsid w:val="00A9404F"/>
    <w:rsid w:val="00A9481E"/>
    <w:rsid w:val="00A95A6A"/>
    <w:rsid w:val="00A9651F"/>
    <w:rsid w:val="00A96641"/>
    <w:rsid w:val="00AA0C7F"/>
    <w:rsid w:val="00AA1639"/>
    <w:rsid w:val="00AA28FC"/>
    <w:rsid w:val="00AA2CC0"/>
    <w:rsid w:val="00AA2E0C"/>
    <w:rsid w:val="00AA3A4A"/>
    <w:rsid w:val="00AA453F"/>
    <w:rsid w:val="00AA5CBB"/>
    <w:rsid w:val="00AA7160"/>
    <w:rsid w:val="00AB04EE"/>
    <w:rsid w:val="00AB0548"/>
    <w:rsid w:val="00AB0BBD"/>
    <w:rsid w:val="00AB116D"/>
    <w:rsid w:val="00AB11FF"/>
    <w:rsid w:val="00AB13A6"/>
    <w:rsid w:val="00AB1DA1"/>
    <w:rsid w:val="00AB1DB7"/>
    <w:rsid w:val="00AB27AF"/>
    <w:rsid w:val="00AB3A41"/>
    <w:rsid w:val="00AB3C04"/>
    <w:rsid w:val="00AB4A2E"/>
    <w:rsid w:val="00AB4D60"/>
    <w:rsid w:val="00AB4E19"/>
    <w:rsid w:val="00AB4E74"/>
    <w:rsid w:val="00AB5908"/>
    <w:rsid w:val="00AB5F04"/>
    <w:rsid w:val="00AB6314"/>
    <w:rsid w:val="00AB6DA9"/>
    <w:rsid w:val="00AB728B"/>
    <w:rsid w:val="00AB7DFD"/>
    <w:rsid w:val="00AC3241"/>
    <w:rsid w:val="00AC7BCC"/>
    <w:rsid w:val="00AD078D"/>
    <w:rsid w:val="00AD10FC"/>
    <w:rsid w:val="00AD1CAC"/>
    <w:rsid w:val="00AD2449"/>
    <w:rsid w:val="00AD3D1A"/>
    <w:rsid w:val="00AD407D"/>
    <w:rsid w:val="00AD4F53"/>
    <w:rsid w:val="00AD5937"/>
    <w:rsid w:val="00AD6FC9"/>
    <w:rsid w:val="00AE3C56"/>
    <w:rsid w:val="00AE43F2"/>
    <w:rsid w:val="00AE451E"/>
    <w:rsid w:val="00AE523F"/>
    <w:rsid w:val="00AE660E"/>
    <w:rsid w:val="00AE795A"/>
    <w:rsid w:val="00AE7E08"/>
    <w:rsid w:val="00AE7F50"/>
    <w:rsid w:val="00AF081D"/>
    <w:rsid w:val="00AF0EC0"/>
    <w:rsid w:val="00AF12A2"/>
    <w:rsid w:val="00AF23AB"/>
    <w:rsid w:val="00AF26F8"/>
    <w:rsid w:val="00AF36F5"/>
    <w:rsid w:val="00AF3B30"/>
    <w:rsid w:val="00AF602A"/>
    <w:rsid w:val="00AF73CE"/>
    <w:rsid w:val="00AF77AB"/>
    <w:rsid w:val="00B00153"/>
    <w:rsid w:val="00B013EC"/>
    <w:rsid w:val="00B0300C"/>
    <w:rsid w:val="00B033D7"/>
    <w:rsid w:val="00B03875"/>
    <w:rsid w:val="00B039B4"/>
    <w:rsid w:val="00B04FFD"/>
    <w:rsid w:val="00B05396"/>
    <w:rsid w:val="00B07442"/>
    <w:rsid w:val="00B07691"/>
    <w:rsid w:val="00B07FC6"/>
    <w:rsid w:val="00B1003F"/>
    <w:rsid w:val="00B1045E"/>
    <w:rsid w:val="00B13D55"/>
    <w:rsid w:val="00B1565F"/>
    <w:rsid w:val="00B159F5"/>
    <w:rsid w:val="00B16B4C"/>
    <w:rsid w:val="00B17FA7"/>
    <w:rsid w:val="00B21056"/>
    <w:rsid w:val="00B2153B"/>
    <w:rsid w:val="00B235EB"/>
    <w:rsid w:val="00B26545"/>
    <w:rsid w:val="00B274E8"/>
    <w:rsid w:val="00B30D32"/>
    <w:rsid w:val="00B31402"/>
    <w:rsid w:val="00B32557"/>
    <w:rsid w:val="00B33200"/>
    <w:rsid w:val="00B33313"/>
    <w:rsid w:val="00B33AAA"/>
    <w:rsid w:val="00B343A1"/>
    <w:rsid w:val="00B343F8"/>
    <w:rsid w:val="00B34BE6"/>
    <w:rsid w:val="00B3561C"/>
    <w:rsid w:val="00B35A78"/>
    <w:rsid w:val="00B3674E"/>
    <w:rsid w:val="00B370FB"/>
    <w:rsid w:val="00B401A6"/>
    <w:rsid w:val="00B4103F"/>
    <w:rsid w:val="00B41C5E"/>
    <w:rsid w:val="00B420BF"/>
    <w:rsid w:val="00B4225B"/>
    <w:rsid w:val="00B4302D"/>
    <w:rsid w:val="00B4375D"/>
    <w:rsid w:val="00B43BAD"/>
    <w:rsid w:val="00B45316"/>
    <w:rsid w:val="00B4552A"/>
    <w:rsid w:val="00B4751F"/>
    <w:rsid w:val="00B47D3A"/>
    <w:rsid w:val="00B5113C"/>
    <w:rsid w:val="00B518BD"/>
    <w:rsid w:val="00B51FF5"/>
    <w:rsid w:val="00B52F6F"/>
    <w:rsid w:val="00B53878"/>
    <w:rsid w:val="00B53A96"/>
    <w:rsid w:val="00B558DA"/>
    <w:rsid w:val="00B563A1"/>
    <w:rsid w:val="00B56AB7"/>
    <w:rsid w:val="00B60D0A"/>
    <w:rsid w:val="00B6118F"/>
    <w:rsid w:val="00B6149C"/>
    <w:rsid w:val="00B61DA1"/>
    <w:rsid w:val="00B621F9"/>
    <w:rsid w:val="00B63AA9"/>
    <w:rsid w:val="00B63F18"/>
    <w:rsid w:val="00B6486E"/>
    <w:rsid w:val="00B648BC"/>
    <w:rsid w:val="00B65D2B"/>
    <w:rsid w:val="00B661EC"/>
    <w:rsid w:val="00B6627B"/>
    <w:rsid w:val="00B672C8"/>
    <w:rsid w:val="00B70B01"/>
    <w:rsid w:val="00B71155"/>
    <w:rsid w:val="00B71577"/>
    <w:rsid w:val="00B72014"/>
    <w:rsid w:val="00B721E9"/>
    <w:rsid w:val="00B7472E"/>
    <w:rsid w:val="00B749B4"/>
    <w:rsid w:val="00B74B52"/>
    <w:rsid w:val="00B75700"/>
    <w:rsid w:val="00B75D8F"/>
    <w:rsid w:val="00B766E0"/>
    <w:rsid w:val="00B772C2"/>
    <w:rsid w:val="00B77C12"/>
    <w:rsid w:val="00B80498"/>
    <w:rsid w:val="00B80C37"/>
    <w:rsid w:val="00B80E1E"/>
    <w:rsid w:val="00B81E4E"/>
    <w:rsid w:val="00B8220E"/>
    <w:rsid w:val="00B82275"/>
    <w:rsid w:val="00B82DB2"/>
    <w:rsid w:val="00B837B2"/>
    <w:rsid w:val="00B84272"/>
    <w:rsid w:val="00B84691"/>
    <w:rsid w:val="00B856A7"/>
    <w:rsid w:val="00B85724"/>
    <w:rsid w:val="00B85F59"/>
    <w:rsid w:val="00B86483"/>
    <w:rsid w:val="00B86F63"/>
    <w:rsid w:val="00B87BFA"/>
    <w:rsid w:val="00B90506"/>
    <w:rsid w:val="00B9075B"/>
    <w:rsid w:val="00B909A7"/>
    <w:rsid w:val="00B91915"/>
    <w:rsid w:val="00B9305E"/>
    <w:rsid w:val="00B930F9"/>
    <w:rsid w:val="00B93367"/>
    <w:rsid w:val="00B94215"/>
    <w:rsid w:val="00B94AF9"/>
    <w:rsid w:val="00B953A8"/>
    <w:rsid w:val="00B96056"/>
    <w:rsid w:val="00B96DA5"/>
    <w:rsid w:val="00B979E3"/>
    <w:rsid w:val="00BA0F1E"/>
    <w:rsid w:val="00BA11C6"/>
    <w:rsid w:val="00BA29CA"/>
    <w:rsid w:val="00BA3A75"/>
    <w:rsid w:val="00BA3BE2"/>
    <w:rsid w:val="00BA5841"/>
    <w:rsid w:val="00BA6228"/>
    <w:rsid w:val="00BA690A"/>
    <w:rsid w:val="00BA6F0D"/>
    <w:rsid w:val="00BA6FA3"/>
    <w:rsid w:val="00BA7036"/>
    <w:rsid w:val="00BA7FC2"/>
    <w:rsid w:val="00BB16A0"/>
    <w:rsid w:val="00BB33CA"/>
    <w:rsid w:val="00BB38DB"/>
    <w:rsid w:val="00BB3D7E"/>
    <w:rsid w:val="00BB3F0E"/>
    <w:rsid w:val="00BB51B7"/>
    <w:rsid w:val="00BB690C"/>
    <w:rsid w:val="00BB7E78"/>
    <w:rsid w:val="00BC0738"/>
    <w:rsid w:val="00BC080C"/>
    <w:rsid w:val="00BC1B10"/>
    <w:rsid w:val="00BC21E1"/>
    <w:rsid w:val="00BC4A87"/>
    <w:rsid w:val="00BC5222"/>
    <w:rsid w:val="00BC617E"/>
    <w:rsid w:val="00BD09A1"/>
    <w:rsid w:val="00BD1041"/>
    <w:rsid w:val="00BD11CA"/>
    <w:rsid w:val="00BD1863"/>
    <w:rsid w:val="00BD1FA3"/>
    <w:rsid w:val="00BD2FE8"/>
    <w:rsid w:val="00BD318F"/>
    <w:rsid w:val="00BD3565"/>
    <w:rsid w:val="00BD3A65"/>
    <w:rsid w:val="00BD46B5"/>
    <w:rsid w:val="00BD5498"/>
    <w:rsid w:val="00BD55A6"/>
    <w:rsid w:val="00BD56A2"/>
    <w:rsid w:val="00BD5CCD"/>
    <w:rsid w:val="00BD77F4"/>
    <w:rsid w:val="00BD7897"/>
    <w:rsid w:val="00BE02B1"/>
    <w:rsid w:val="00BE0E16"/>
    <w:rsid w:val="00BE106D"/>
    <w:rsid w:val="00BE1B3E"/>
    <w:rsid w:val="00BE26DA"/>
    <w:rsid w:val="00BF1C98"/>
    <w:rsid w:val="00BF1FC1"/>
    <w:rsid w:val="00BF24F6"/>
    <w:rsid w:val="00BF36DB"/>
    <w:rsid w:val="00BF38AA"/>
    <w:rsid w:val="00BF3F14"/>
    <w:rsid w:val="00BF5686"/>
    <w:rsid w:val="00BF5855"/>
    <w:rsid w:val="00BF6271"/>
    <w:rsid w:val="00BF6777"/>
    <w:rsid w:val="00C00394"/>
    <w:rsid w:val="00C003E7"/>
    <w:rsid w:val="00C01529"/>
    <w:rsid w:val="00C02C15"/>
    <w:rsid w:val="00C02FBE"/>
    <w:rsid w:val="00C035F4"/>
    <w:rsid w:val="00C036C3"/>
    <w:rsid w:val="00C06955"/>
    <w:rsid w:val="00C1339A"/>
    <w:rsid w:val="00C13ED3"/>
    <w:rsid w:val="00C14BA9"/>
    <w:rsid w:val="00C14F02"/>
    <w:rsid w:val="00C153CF"/>
    <w:rsid w:val="00C15AEB"/>
    <w:rsid w:val="00C161F4"/>
    <w:rsid w:val="00C20E60"/>
    <w:rsid w:val="00C20EAA"/>
    <w:rsid w:val="00C219AE"/>
    <w:rsid w:val="00C252FE"/>
    <w:rsid w:val="00C25BA8"/>
    <w:rsid w:val="00C26169"/>
    <w:rsid w:val="00C2736D"/>
    <w:rsid w:val="00C312D9"/>
    <w:rsid w:val="00C3167D"/>
    <w:rsid w:val="00C3174F"/>
    <w:rsid w:val="00C31ABF"/>
    <w:rsid w:val="00C325E0"/>
    <w:rsid w:val="00C32B09"/>
    <w:rsid w:val="00C34066"/>
    <w:rsid w:val="00C34115"/>
    <w:rsid w:val="00C34490"/>
    <w:rsid w:val="00C3603A"/>
    <w:rsid w:val="00C3614B"/>
    <w:rsid w:val="00C3664D"/>
    <w:rsid w:val="00C36E18"/>
    <w:rsid w:val="00C37753"/>
    <w:rsid w:val="00C37B73"/>
    <w:rsid w:val="00C37B86"/>
    <w:rsid w:val="00C401D3"/>
    <w:rsid w:val="00C44653"/>
    <w:rsid w:val="00C449B6"/>
    <w:rsid w:val="00C44E1F"/>
    <w:rsid w:val="00C45071"/>
    <w:rsid w:val="00C452C7"/>
    <w:rsid w:val="00C4686D"/>
    <w:rsid w:val="00C471A5"/>
    <w:rsid w:val="00C5047F"/>
    <w:rsid w:val="00C50D72"/>
    <w:rsid w:val="00C51B97"/>
    <w:rsid w:val="00C51DA1"/>
    <w:rsid w:val="00C52948"/>
    <w:rsid w:val="00C529DB"/>
    <w:rsid w:val="00C55091"/>
    <w:rsid w:val="00C57ED9"/>
    <w:rsid w:val="00C605CD"/>
    <w:rsid w:val="00C60605"/>
    <w:rsid w:val="00C60959"/>
    <w:rsid w:val="00C60FBD"/>
    <w:rsid w:val="00C61A3E"/>
    <w:rsid w:val="00C63A39"/>
    <w:rsid w:val="00C63D44"/>
    <w:rsid w:val="00C65211"/>
    <w:rsid w:val="00C70721"/>
    <w:rsid w:val="00C71234"/>
    <w:rsid w:val="00C723AC"/>
    <w:rsid w:val="00C73D9E"/>
    <w:rsid w:val="00C74873"/>
    <w:rsid w:val="00C74AC3"/>
    <w:rsid w:val="00C754B5"/>
    <w:rsid w:val="00C76091"/>
    <w:rsid w:val="00C76AC4"/>
    <w:rsid w:val="00C772AE"/>
    <w:rsid w:val="00C77C03"/>
    <w:rsid w:val="00C80EFD"/>
    <w:rsid w:val="00C80F1D"/>
    <w:rsid w:val="00C8223E"/>
    <w:rsid w:val="00C82B57"/>
    <w:rsid w:val="00C84714"/>
    <w:rsid w:val="00C84B18"/>
    <w:rsid w:val="00C84E8E"/>
    <w:rsid w:val="00C86C12"/>
    <w:rsid w:val="00C87BAA"/>
    <w:rsid w:val="00C90C52"/>
    <w:rsid w:val="00C90FB9"/>
    <w:rsid w:val="00C91956"/>
    <w:rsid w:val="00C9286A"/>
    <w:rsid w:val="00C92E02"/>
    <w:rsid w:val="00C93F43"/>
    <w:rsid w:val="00C948B2"/>
    <w:rsid w:val="00C97829"/>
    <w:rsid w:val="00CA0009"/>
    <w:rsid w:val="00CA0972"/>
    <w:rsid w:val="00CA0EAC"/>
    <w:rsid w:val="00CA19C1"/>
    <w:rsid w:val="00CA1F55"/>
    <w:rsid w:val="00CA1F89"/>
    <w:rsid w:val="00CA2E1E"/>
    <w:rsid w:val="00CA3EF2"/>
    <w:rsid w:val="00CA55B0"/>
    <w:rsid w:val="00CA57ED"/>
    <w:rsid w:val="00CA66FF"/>
    <w:rsid w:val="00CA67A0"/>
    <w:rsid w:val="00CA717C"/>
    <w:rsid w:val="00CA79EB"/>
    <w:rsid w:val="00CB06C8"/>
    <w:rsid w:val="00CB2245"/>
    <w:rsid w:val="00CB42E8"/>
    <w:rsid w:val="00CB488A"/>
    <w:rsid w:val="00CB4D9D"/>
    <w:rsid w:val="00CB4F50"/>
    <w:rsid w:val="00CB5DEE"/>
    <w:rsid w:val="00CC3385"/>
    <w:rsid w:val="00CC4006"/>
    <w:rsid w:val="00CC5775"/>
    <w:rsid w:val="00CC5874"/>
    <w:rsid w:val="00CC6496"/>
    <w:rsid w:val="00CC7CE2"/>
    <w:rsid w:val="00CC7E23"/>
    <w:rsid w:val="00CD061C"/>
    <w:rsid w:val="00CD2010"/>
    <w:rsid w:val="00CD2523"/>
    <w:rsid w:val="00CD28AE"/>
    <w:rsid w:val="00CD2CA0"/>
    <w:rsid w:val="00CD2D60"/>
    <w:rsid w:val="00CD2FA3"/>
    <w:rsid w:val="00CD559D"/>
    <w:rsid w:val="00CD5D2B"/>
    <w:rsid w:val="00CD6A4C"/>
    <w:rsid w:val="00CD7E5C"/>
    <w:rsid w:val="00CE05C9"/>
    <w:rsid w:val="00CE24DC"/>
    <w:rsid w:val="00CE4005"/>
    <w:rsid w:val="00CE41E2"/>
    <w:rsid w:val="00CE4805"/>
    <w:rsid w:val="00CE5567"/>
    <w:rsid w:val="00CE5BC9"/>
    <w:rsid w:val="00CE7298"/>
    <w:rsid w:val="00CE7DAF"/>
    <w:rsid w:val="00CF00C9"/>
    <w:rsid w:val="00CF4D7E"/>
    <w:rsid w:val="00CF6511"/>
    <w:rsid w:val="00D01198"/>
    <w:rsid w:val="00D01D35"/>
    <w:rsid w:val="00D0413D"/>
    <w:rsid w:val="00D0589C"/>
    <w:rsid w:val="00D06A49"/>
    <w:rsid w:val="00D071DB"/>
    <w:rsid w:val="00D0729B"/>
    <w:rsid w:val="00D072C0"/>
    <w:rsid w:val="00D108F2"/>
    <w:rsid w:val="00D122C7"/>
    <w:rsid w:val="00D13486"/>
    <w:rsid w:val="00D139D7"/>
    <w:rsid w:val="00D140D7"/>
    <w:rsid w:val="00D14465"/>
    <w:rsid w:val="00D1593D"/>
    <w:rsid w:val="00D15B9C"/>
    <w:rsid w:val="00D15CCE"/>
    <w:rsid w:val="00D16D34"/>
    <w:rsid w:val="00D16DD8"/>
    <w:rsid w:val="00D17037"/>
    <w:rsid w:val="00D204B6"/>
    <w:rsid w:val="00D24963"/>
    <w:rsid w:val="00D25E3F"/>
    <w:rsid w:val="00D25F5C"/>
    <w:rsid w:val="00D2731F"/>
    <w:rsid w:val="00D2771F"/>
    <w:rsid w:val="00D300AF"/>
    <w:rsid w:val="00D302C6"/>
    <w:rsid w:val="00D30342"/>
    <w:rsid w:val="00D309E8"/>
    <w:rsid w:val="00D313DE"/>
    <w:rsid w:val="00D31FCE"/>
    <w:rsid w:val="00D346A9"/>
    <w:rsid w:val="00D34E48"/>
    <w:rsid w:val="00D36034"/>
    <w:rsid w:val="00D36727"/>
    <w:rsid w:val="00D36880"/>
    <w:rsid w:val="00D37645"/>
    <w:rsid w:val="00D37B20"/>
    <w:rsid w:val="00D40BCB"/>
    <w:rsid w:val="00D42079"/>
    <w:rsid w:val="00D43577"/>
    <w:rsid w:val="00D44D7A"/>
    <w:rsid w:val="00D45A01"/>
    <w:rsid w:val="00D45D87"/>
    <w:rsid w:val="00D45DBB"/>
    <w:rsid w:val="00D46257"/>
    <w:rsid w:val="00D472E9"/>
    <w:rsid w:val="00D5034D"/>
    <w:rsid w:val="00D5078C"/>
    <w:rsid w:val="00D5079B"/>
    <w:rsid w:val="00D513A1"/>
    <w:rsid w:val="00D5266A"/>
    <w:rsid w:val="00D534BD"/>
    <w:rsid w:val="00D53771"/>
    <w:rsid w:val="00D551B5"/>
    <w:rsid w:val="00D5681C"/>
    <w:rsid w:val="00D56A35"/>
    <w:rsid w:val="00D57F2E"/>
    <w:rsid w:val="00D57FE9"/>
    <w:rsid w:val="00D600E0"/>
    <w:rsid w:val="00D603CF"/>
    <w:rsid w:val="00D6081B"/>
    <w:rsid w:val="00D61944"/>
    <w:rsid w:val="00D624F6"/>
    <w:rsid w:val="00D634FE"/>
    <w:rsid w:val="00D6445E"/>
    <w:rsid w:val="00D64E97"/>
    <w:rsid w:val="00D65288"/>
    <w:rsid w:val="00D659CF"/>
    <w:rsid w:val="00D66437"/>
    <w:rsid w:val="00D668DF"/>
    <w:rsid w:val="00D6725B"/>
    <w:rsid w:val="00D712A4"/>
    <w:rsid w:val="00D71735"/>
    <w:rsid w:val="00D72367"/>
    <w:rsid w:val="00D725F2"/>
    <w:rsid w:val="00D7262A"/>
    <w:rsid w:val="00D73069"/>
    <w:rsid w:val="00D7395E"/>
    <w:rsid w:val="00D739AD"/>
    <w:rsid w:val="00D73BD8"/>
    <w:rsid w:val="00D758C4"/>
    <w:rsid w:val="00D76011"/>
    <w:rsid w:val="00D77575"/>
    <w:rsid w:val="00D77B4C"/>
    <w:rsid w:val="00D80536"/>
    <w:rsid w:val="00D80E86"/>
    <w:rsid w:val="00D8162E"/>
    <w:rsid w:val="00D85947"/>
    <w:rsid w:val="00D86249"/>
    <w:rsid w:val="00D862FF"/>
    <w:rsid w:val="00D86AB3"/>
    <w:rsid w:val="00D86C49"/>
    <w:rsid w:val="00D8778D"/>
    <w:rsid w:val="00D9007F"/>
    <w:rsid w:val="00D910F5"/>
    <w:rsid w:val="00D91279"/>
    <w:rsid w:val="00D91B7E"/>
    <w:rsid w:val="00D91B97"/>
    <w:rsid w:val="00D92816"/>
    <w:rsid w:val="00D92F25"/>
    <w:rsid w:val="00D95852"/>
    <w:rsid w:val="00D9685D"/>
    <w:rsid w:val="00D97305"/>
    <w:rsid w:val="00D97747"/>
    <w:rsid w:val="00DA0F9B"/>
    <w:rsid w:val="00DA1E82"/>
    <w:rsid w:val="00DA3EA9"/>
    <w:rsid w:val="00DA5366"/>
    <w:rsid w:val="00DA560D"/>
    <w:rsid w:val="00DA5F37"/>
    <w:rsid w:val="00DA6FEB"/>
    <w:rsid w:val="00DA712F"/>
    <w:rsid w:val="00DB08C1"/>
    <w:rsid w:val="00DB0B27"/>
    <w:rsid w:val="00DB0E36"/>
    <w:rsid w:val="00DB215D"/>
    <w:rsid w:val="00DB314B"/>
    <w:rsid w:val="00DB38A7"/>
    <w:rsid w:val="00DB44FC"/>
    <w:rsid w:val="00DB5090"/>
    <w:rsid w:val="00DB5521"/>
    <w:rsid w:val="00DB5C81"/>
    <w:rsid w:val="00DC04DE"/>
    <w:rsid w:val="00DC2F67"/>
    <w:rsid w:val="00DC3E4B"/>
    <w:rsid w:val="00DC411E"/>
    <w:rsid w:val="00DC4D4F"/>
    <w:rsid w:val="00DC4F9C"/>
    <w:rsid w:val="00DC694D"/>
    <w:rsid w:val="00DC6E40"/>
    <w:rsid w:val="00DC6F07"/>
    <w:rsid w:val="00DC7050"/>
    <w:rsid w:val="00DC72E8"/>
    <w:rsid w:val="00DC73F5"/>
    <w:rsid w:val="00DC7FF4"/>
    <w:rsid w:val="00DD032D"/>
    <w:rsid w:val="00DD071A"/>
    <w:rsid w:val="00DD0B71"/>
    <w:rsid w:val="00DD13EC"/>
    <w:rsid w:val="00DD20A6"/>
    <w:rsid w:val="00DD21E9"/>
    <w:rsid w:val="00DD2867"/>
    <w:rsid w:val="00DD53EF"/>
    <w:rsid w:val="00DD60D4"/>
    <w:rsid w:val="00DD610C"/>
    <w:rsid w:val="00DD6309"/>
    <w:rsid w:val="00DD6412"/>
    <w:rsid w:val="00DE058A"/>
    <w:rsid w:val="00DE0645"/>
    <w:rsid w:val="00DE0F25"/>
    <w:rsid w:val="00DE0F89"/>
    <w:rsid w:val="00DE2024"/>
    <w:rsid w:val="00DE2392"/>
    <w:rsid w:val="00DE2AB7"/>
    <w:rsid w:val="00DE30AF"/>
    <w:rsid w:val="00DE39DF"/>
    <w:rsid w:val="00DE3CA8"/>
    <w:rsid w:val="00DE597B"/>
    <w:rsid w:val="00DE6AA3"/>
    <w:rsid w:val="00DE7492"/>
    <w:rsid w:val="00DE7904"/>
    <w:rsid w:val="00DF02CD"/>
    <w:rsid w:val="00DF0408"/>
    <w:rsid w:val="00DF24A9"/>
    <w:rsid w:val="00DF488F"/>
    <w:rsid w:val="00DF5D34"/>
    <w:rsid w:val="00DF6681"/>
    <w:rsid w:val="00DF696B"/>
    <w:rsid w:val="00DF784C"/>
    <w:rsid w:val="00DF7B17"/>
    <w:rsid w:val="00DF7FD4"/>
    <w:rsid w:val="00E00612"/>
    <w:rsid w:val="00E0078E"/>
    <w:rsid w:val="00E02AA1"/>
    <w:rsid w:val="00E02F34"/>
    <w:rsid w:val="00E05398"/>
    <w:rsid w:val="00E05626"/>
    <w:rsid w:val="00E05B8E"/>
    <w:rsid w:val="00E06284"/>
    <w:rsid w:val="00E066F6"/>
    <w:rsid w:val="00E07D77"/>
    <w:rsid w:val="00E110C5"/>
    <w:rsid w:val="00E120E6"/>
    <w:rsid w:val="00E12351"/>
    <w:rsid w:val="00E12E71"/>
    <w:rsid w:val="00E16544"/>
    <w:rsid w:val="00E170BF"/>
    <w:rsid w:val="00E17CD4"/>
    <w:rsid w:val="00E17DD7"/>
    <w:rsid w:val="00E20235"/>
    <w:rsid w:val="00E20538"/>
    <w:rsid w:val="00E244A6"/>
    <w:rsid w:val="00E24664"/>
    <w:rsid w:val="00E2644A"/>
    <w:rsid w:val="00E3144C"/>
    <w:rsid w:val="00E3178A"/>
    <w:rsid w:val="00E31AAF"/>
    <w:rsid w:val="00E3389A"/>
    <w:rsid w:val="00E34FE5"/>
    <w:rsid w:val="00E35F2E"/>
    <w:rsid w:val="00E37B11"/>
    <w:rsid w:val="00E40CCE"/>
    <w:rsid w:val="00E42189"/>
    <w:rsid w:val="00E42987"/>
    <w:rsid w:val="00E43CBA"/>
    <w:rsid w:val="00E44154"/>
    <w:rsid w:val="00E44B23"/>
    <w:rsid w:val="00E46B68"/>
    <w:rsid w:val="00E478C2"/>
    <w:rsid w:val="00E5148E"/>
    <w:rsid w:val="00E514FF"/>
    <w:rsid w:val="00E51B81"/>
    <w:rsid w:val="00E5316B"/>
    <w:rsid w:val="00E53D96"/>
    <w:rsid w:val="00E53EDB"/>
    <w:rsid w:val="00E5482C"/>
    <w:rsid w:val="00E561ED"/>
    <w:rsid w:val="00E56239"/>
    <w:rsid w:val="00E57A11"/>
    <w:rsid w:val="00E6044F"/>
    <w:rsid w:val="00E606CC"/>
    <w:rsid w:val="00E6125A"/>
    <w:rsid w:val="00E617CB"/>
    <w:rsid w:val="00E61C2F"/>
    <w:rsid w:val="00E61DDD"/>
    <w:rsid w:val="00E6208B"/>
    <w:rsid w:val="00E63711"/>
    <w:rsid w:val="00E63F2D"/>
    <w:rsid w:val="00E64348"/>
    <w:rsid w:val="00E644D2"/>
    <w:rsid w:val="00E65057"/>
    <w:rsid w:val="00E666BA"/>
    <w:rsid w:val="00E6699D"/>
    <w:rsid w:val="00E67000"/>
    <w:rsid w:val="00E67158"/>
    <w:rsid w:val="00E7004B"/>
    <w:rsid w:val="00E708CD"/>
    <w:rsid w:val="00E711B2"/>
    <w:rsid w:val="00E71495"/>
    <w:rsid w:val="00E72342"/>
    <w:rsid w:val="00E73024"/>
    <w:rsid w:val="00E7350D"/>
    <w:rsid w:val="00E73AFF"/>
    <w:rsid w:val="00E74711"/>
    <w:rsid w:val="00E762CE"/>
    <w:rsid w:val="00E7684F"/>
    <w:rsid w:val="00E77AC4"/>
    <w:rsid w:val="00E809E6"/>
    <w:rsid w:val="00E80CB1"/>
    <w:rsid w:val="00E81526"/>
    <w:rsid w:val="00E8285E"/>
    <w:rsid w:val="00E841D3"/>
    <w:rsid w:val="00E8424E"/>
    <w:rsid w:val="00E86753"/>
    <w:rsid w:val="00E87CEE"/>
    <w:rsid w:val="00E87EF6"/>
    <w:rsid w:val="00E87FCF"/>
    <w:rsid w:val="00E90E80"/>
    <w:rsid w:val="00E90EBD"/>
    <w:rsid w:val="00E921D4"/>
    <w:rsid w:val="00E92ACA"/>
    <w:rsid w:val="00E93E03"/>
    <w:rsid w:val="00E9529F"/>
    <w:rsid w:val="00E95877"/>
    <w:rsid w:val="00E95ADB"/>
    <w:rsid w:val="00E95F7F"/>
    <w:rsid w:val="00E966EF"/>
    <w:rsid w:val="00E967EE"/>
    <w:rsid w:val="00EA2592"/>
    <w:rsid w:val="00EA2825"/>
    <w:rsid w:val="00EA3181"/>
    <w:rsid w:val="00EA3462"/>
    <w:rsid w:val="00EA4643"/>
    <w:rsid w:val="00EA4867"/>
    <w:rsid w:val="00EA4A93"/>
    <w:rsid w:val="00EA57A4"/>
    <w:rsid w:val="00EA65E1"/>
    <w:rsid w:val="00EA7046"/>
    <w:rsid w:val="00EA7A7E"/>
    <w:rsid w:val="00EA7B8A"/>
    <w:rsid w:val="00EA7E06"/>
    <w:rsid w:val="00EB00A4"/>
    <w:rsid w:val="00EB10E0"/>
    <w:rsid w:val="00EB1512"/>
    <w:rsid w:val="00EB1A83"/>
    <w:rsid w:val="00EB1C35"/>
    <w:rsid w:val="00EB63DF"/>
    <w:rsid w:val="00EC0A1B"/>
    <w:rsid w:val="00EC15DD"/>
    <w:rsid w:val="00EC2D52"/>
    <w:rsid w:val="00EC47E4"/>
    <w:rsid w:val="00EC5303"/>
    <w:rsid w:val="00EC5EED"/>
    <w:rsid w:val="00EC665E"/>
    <w:rsid w:val="00EC6713"/>
    <w:rsid w:val="00EC69E2"/>
    <w:rsid w:val="00ED0792"/>
    <w:rsid w:val="00ED0C95"/>
    <w:rsid w:val="00ED1EFC"/>
    <w:rsid w:val="00ED1FFA"/>
    <w:rsid w:val="00ED2757"/>
    <w:rsid w:val="00ED3527"/>
    <w:rsid w:val="00ED4FA4"/>
    <w:rsid w:val="00ED52CB"/>
    <w:rsid w:val="00ED6863"/>
    <w:rsid w:val="00ED689D"/>
    <w:rsid w:val="00ED690F"/>
    <w:rsid w:val="00ED7AFF"/>
    <w:rsid w:val="00EE2276"/>
    <w:rsid w:val="00EE28F7"/>
    <w:rsid w:val="00EE2F25"/>
    <w:rsid w:val="00EE4178"/>
    <w:rsid w:val="00EE4A68"/>
    <w:rsid w:val="00EE5821"/>
    <w:rsid w:val="00EE75E2"/>
    <w:rsid w:val="00EE761E"/>
    <w:rsid w:val="00EF12B9"/>
    <w:rsid w:val="00EF1639"/>
    <w:rsid w:val="00EF1E3A"/>
    <w:rsid w:val="00EF2874"/>
    <w:rsid w:val="00EF5716"/>
    <w:rsid w:val="00EF68D0"/>
    <w:rsid w:val="00EF6A19"/>
    <w:rsid w:val="00EF6AD5"/>
    <w:rsid w:val="00EF6FA0"/>
    <w:rsid w:val="00EF75F3"/>
    <w:rsid w:val="00EF7F81"/>
    <w:rsid w:val="00F000E1"/>
    <w:rsid w:val="00F00B67"/>
    <w:rsid w:val="00F01719"/>
    <w:rsid w:val="00F01D19"/>
    <w:rsid w:val="00F032FD"/>
    <w:rsid w:val="00F049E5"/>
    <w:rsid w:val="00F04CE7"/>
    <w:rsid w:val="00F0551D"/>
    <w:rsid w:val="00F06254"/>
    <w:rsid w:val="00F06EA6"/>
    <w:rsid w:val="00F07294"/>
    <w:rsid w:val="00F1519C"/>
    <w:rsid w:val="00F1592D"/>
    <w:rsid w:val="00F1662F"/>
    <w:rsid w:val="00F16A9E"/>
    <w:rsid w:val="00F17435"/>
    <w:rsid w:val="00F17469"/>
    <w:rsid w:val="00F21B8C"/>
    <w:rsid w:val="00F221FD"/>
    <w:rsid w:val="00F22482"/>
    <w:rsid w:val="00F22B04"/>
    <w:rsid w:val="00F23253"/>
    <w:rsid w:val="00F24335"/>
    <w:rsid w:val="00F25AEF"/>
    <w:rsid w:val="00F26ED6"/>
    <w:rsid w:val="00F30372"/>
    <w:rsid w:val="00F30CB0"/>
    <w:rsid w:val="00F30D26"/>
    <w:rsid w:val="00F31CDB"/>
    <w:rsid w:val="00F34627"/>
    <w:rsid w:val="00F35D6D"/>
    <w:rsid w:val="00F36EEE"/>
    <w:rsid w:val="00F44BCB"/>
    <w:rsid w:val="00F4535B"/>
    <w:rsid w:val="00F5078E"/>
    <w:rsid w:val="00F51D1D"/>
    <w:rsid w:val="00F53B25"/>
    <w:rsid w:val="00F54DC9"/>
    <w:rsid w:val="00F5579B"/>
    <w:rsid w:val="00F57109"/>
    <w:rsid w:val="00F57E3C"/>
    <w:rsid w:val="00F61D0A"/>
    <w:rsid w:val="00F61D1C"/>
    <w:rsid w:val="00F631DC"/>
    <w:rsid w:val="00F641C3"/>
    <w:rsid w:val="00F65093"/>
    <w:rsid w:val="00F66603"/>
    <w:rsid w:val="00F66BF8"/>
    <w:rsid w:val="00F67EC3"/>
    <w:rsid w:val="00F70978"/>
    <w:rsid w:val="00F70AB8"/>
    <w:rsid w:val="00F70F06"/>
    <w:rsid w:val="00F71768"/>
    <w:rsid w:val="00F7273E"/>
    <w:rsid w:val="00F743EB"/>
    <w:rsid w:val="00F74872"/>
    <w:rsid w:val="00F74E76"/>
    <w:rsid w:val="00F753B5"/>
    <w:rsid w:val="00F77A9A"/>
    <w:rsid w:val="00F804BF"/>
    <w:rsid w:val="00F815F7"/>
    <w:rsid w:val="00F8184F"/>
    <w:rsid w:val="00F826D7"/>
    <w:rsid w:val="00F82AD2"/>
    <w:rsid w:val="00F83219"/>
    <w:rsid w:val="00F8325C"/>
    <w:rsid w:val="00F84C13"/>
    <w:rsid w:val="00F85BD5"/>
    <w:rsid w:val="00F8604F"/>
    <w:rsid w:val="00F86059"/>
    <w:rsid w:val="00F8630B"/>
    <w:rsid w:val="00F8641B"/>
    <w:rsid w:val="00F874C1"/>
    <w:rsid w:val="00F8753C"/>
    <w:rsid w:val="00F87B64"/>
    <w:rsid w:val="00F87D6E"/>
    <w:rsid w:val="00F90817"/>
    <w:rsid w:val="00F917A3"/>
    <w:rsid w:val="00F91C79"/>
    <w:rsid w:val="00F92F11"/>
    <w:rsid w:val="00F93460"/>
    <w:rsid w:val="00F94E96"/>
    <w:rsid w:val="00F9521D"/>
    <w:rsid w:val="00F95EAA"/>
    <w:rsid w:val="00F9741E"/>
    <w:rsid w:val="00F97A5A"/>
    <w:rsid w:val="00FA2D91"/>
    <w:rsid w:val="00FA39DF"/>
    <w:rsid w:val="00FA3E09"/>
    <w:rsid w:val="00FA4124"/>
    <w:rsid w:val="00FA4196"/>
    <w:rsid w:val="00FA6226"/>
    <w:rsid w:val="00FA6416"/>
    <w:rsid w:val="00FA7792"/>
    <w:rsid w:val="00FB18AC"/>
    <w:rsid w:val="00FB1FDD"/>
    <w:rsid w:val="00FB29CE"/>
    <w:rsid w:val="00FB3194"/>
    <w:rsid w:val="00FB4F7F"/>
    <w:rsid w:val="00FB5A1C"/>
    <w:rsid w:val="00FB7274"/>
    <w:rsid w:val="00FB7CE4"/>
    <w:rsid w:val="00FC1A16"/>
    <w:rsid w:val="00FC2FC7"/>
    <w:rsid w:val="00FC3347"/>
    <w:rsid w:val="00FC4A03"/>
    <w:rsid w:val="00FC56EF"/>
    <w:rsid w:val="00FC5A08"/>
    <w:rsid w:val="00FC776E"/>
    <w:rsid w:val="00FD0049"/>
    <w:rsid w:val="00FD180F"/>
    <w:rsid w:val="00FD1C0C"/>
    <w:rsid w:val="00FD2EF9"/>
    <w:rsid w:val="00FD2FF2"/>
    <w:rsid w:val="00FD3BA5"/>
    <w:rsid w:val="00FD4974"/>
    <w:rsid w:val="00FD4F24"/>
    <w:rsid w:val="00FD576B"/>
    <w:rsid w:val="00FD5C31"/>
    <w:rsid w:val="00FD72AB"/>
    <w:rsid w:val="00FE10BF"/>
    <w:rsid w:val="00FE1CC6"/>
    <w:rsid w:val="00FE2210"/>
    <w:rsid w:val="00FE3FB1"/>
    <w:rsid w:val="00FE41B0"/>
    <w:rsid w:val="00FE4D80"/>
    <w:rsid w:val="00FF01F7"/>
    <w:rsid w:val="00FF107B"/>
    <w:rsid w:val="00FF10F5"/>
    <w:rsid w:val="00FF22D1"/>
    <w:rsid w:val="00FF3495"/>
    <w:rsid w:val="00FF35F3"/>
    <w:rsid w:val="00FF3759"/>
    <w:rsid w:val="00FF3A13"/>
    <w:rsid w:val="00FF3D40"/>
    <w:rsid w:val="00FF545F"/>
    <w:rsid w:val="00FF5E59"/>
    <w:rsid w:val="00FF667E"/>
    <w:rsid w:val="00FF7104"/>
    <w:rsid w:val="282F7D36"/>
    <w:rsid w:val="45F6BBE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37CA8"/>
  <w15:docId w15:val="{77C28BED-5D87-461B-9AA4-3082C8D9C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s-419"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496"/>
    <w:rPr>
      <w:rFonts w:ascii="Times New Roman" w:hAnsi="Times New Roman"/>
      <w:sz w:val="24"/>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paragraph" w:styleId="Heading9">
    <w:name w:val="heading 9"/>
    <w:basedOn w:val="Normal"/>
    <w:next w:val="Normal"/>
    <w:link w:val="Heading9Char"/>
    <w:uiPriority w:val="9"/>
    <w:semiHidden/>
    <w:unhideWhenUsed/>
    <w:qFormat/>
    <w:rsid w:val="006650CF"/>
    <w:pPr>
      <w:keepNext/>
      <w:keepLines/>
      <w:spacing w:before="40" w:line="259" w:lineRule="auto"/>
      <w:jc w:val="both"/>
      <w:outlineLvl w:val="8"/>
    </w:pPr>
    <w:rPr>
      <w:rFonts w:asciiTheme="majorHAnsi" w:eastAsiaTheme="majorEastAsia" w:hAnsiTheme="majorHAnsi" w:cstheme="majorBidi"/>
      <w:i/>
      <w:iCs/>
      <w:color w:val="272727" w:themeColor="text1" w:themeTint="D8"/>
      <w:sz w:val="21"/>
      <w:szCs w:val="21"/>
      <w:lang w:val="es-MX"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636CDA"/>
    <w:pPr>
      <w:tabs>
        <w:tab w:val="center" w:pos="4419"/>
        <w:tab w:val="right" w:pos="8838"/>
      </w:tabs>
      <w:spacing w:line="240" w:lineRule="auto"/>
    </w:pPr>
  </w:style>
  <w:style w:type="character" w:customStyle="1" w:styleId="HeaderChar">
    <w:name w:val="Header Char"/>
    <w:basedOn w:val="DefaultParagraphFont"/>
    <w:link w:val="Header"/>
    <w:uiPriority w:val="99"/>
    <w:rsid w:val="00636CDA"/>
  </w:style>
  <w:style w:type="paragraph" w:styleId="Footer">
    <w:name w:val="footer"/>
    <w:basedOn w:val="Normal"/>
    <w:link w:val="FooterChar"/>
    <w:uiPriority w:val="99"/>
    <w:unhideWhenUsed/>
    <w:rsid w:val="00636CDA"/>
    <w:pPr>
      <w:tabs>
        <w:tab w:val="center" w:pos="4419"/>
        <w:tab w:val="right" w:pos="8838"/>
      </w:tabs>
      <w:spacing w:line="240" w:lineRule="auto"/>
    </w:pPr>
  </w:style>
  <w:style w:type="character" w:customStyle="1" w:styleId="FooterChar">
    <w:name w:val="Footer Char"/>
    <w:basedOn w:val="DefaultParagraphFont"/>
    <w:link w:val="Footer"/>
    <w:uiPriority w:val="99"/>
    <w:rsid w:val="00636CDA"/>
  </w:style>
  <w:style w:type="character" w:customStyle="1" w:styleId="normaltextrun">
    <w:name w:val="normaltextrun"/>
    <w:basedOn w:val="DefaultParagraphFont"/>
    <w:rsid w:val="0076297B"/>
  </w:style>
  <w:style w:type="character" w:customStyle="1" w:styleId="eop">
    <w:name w:val="eop"/>
    <w:basedOn w:val="DefaultParagraphFont"/>
    <w:rsid w:val="0076297B"/>
  </w:style>
  <w:style w:type="paragraph" w:styleId="ListParagraph">
    <w:name w:val="List Paragraph"/>
    <w:basedOn w:val="Normal"/>
    <w:uiPriority w:val="34"/>
    <w:qFormat/>
    <w:rsid w:val="00B71155"/>
    <w:pPr>
      <w:ind w:left="720"/>
      <w:contextualSpacing/>
    </w:pPr>
  </w:style>
  <w:style w:type="paragraph" w:styleId="NormalWeb">
    <w:name w:val="Normal (Web)"/>
    <w:basedOn w:val="Normal"/>
    <w:uiPriority w:val="99"/>
    <w:unhideWhenUsed/>
    <w:rsid w:val="00184EFA"/>
    <w:pPr>
      <w:spacing w:before="100" w:beforeAutospacing="1" w:after="100" w:afterAutospacing="1" w:line="240" w:lineRule="auto"/>
    </w:pPr>
    <w:rPr>
      <w:rFonts w:eastAsia="Times New Roman" w:cs="Times New Roman"/>
      <w:szCs w:val="24"/>
      <w:lang w:val="es-MX"/>
    </w:rPr>
  </w:style>
  <w:style w:type="paragraph" w:styleId="Revision">
    <w:name w:val="Revision"/>
    <w:hidden/>
    <w:uiPriority w:val="99"/>
    <w:semiHidden/>
    <w:rsid w:val="00184EFA"/>
    <w:pPr>
      <w:spacing w:line="240" w:lineRule="auto"/>
    </w:pPr>
  </w:style>
  <w:style w:type="paragraph" w:styleId="BalloonText">
    <w:name w:val="Balloon Text"/>
    <w:basedOn w:val="Normal"/>
    <w:link w:val="BalloonTextChar"/>
    <w:uiPriority w:val="99"/>
    <w:semiHidden/>
    <w:unhideWhenUsed/>
    <w:rsid w:val="00184EF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4EFA"/>
    <w:rPr>
      <w:rFonts w:ascii="Segoe UI" w:hAnsi="Segoe UI" w:cs="Segoe UI"/>
      <w:sz w:val="18"/>
      <w:szCs w:val="18"/>
    </w:rPr>
  </w:style>
  <w:style w:type="paragraph" w:styleId="TOC1">
    <w:name w:val="toc 1"/>
    <w:basedOn w:val="Normal"/>
    <w:next w:val="Normal"/>
    <w:autoRedefine/>
    <w:uiPriority w:val="39"/>
    <w:unhideWhenUsed/>
    <w:rsid w:val="00184EFA"/>
    <w:pPr>
      <w:spacing w:after="100"/>
    </w:pPr>
  </w:style>
  <w:style w:type="paragraph" w:styleId="TOC2">
    <w:name w:val="toc 2"/>
    <w:basedOn w:val="Normal"/>
    <w:next w:val="Normal"/>
    <w:autoRedefine/>
    <w:uiPriority w:val="39"/>
    <w:unhideWhenUsed/>
    <w:rsid w:val="00184EFA"/>
    <w:pPr>
      <w:spacing w:after="100"/>
      <w:ind w:left="220"/>
    </w:pPr>
  </w:style>
  <w:style w:type="paragraph" w:styleId="TOC3">
    <w:name w:val="toc 3"/>
    <w:basedOn w:val="Normal"/>
    <w:next w:val="Normal"/>
    <w:autoRedefine/>
    <w:uiPriority w:val="39"/>
    <w:unhideWhenUsed/>
    <w:rsid w:val="00184EFA"/>
    <w:pPr>
      <w:tabs>
        <w:tab w:val="right" w:pos="9019"/>
      </w:tabs>
      <w:spacing w:after="100"/>
      <w:ind w:left="993" w:hanging="553"/>
    </w:pPr>
  </w:style>
  <w:style w:type="paragraph" w:styleId="TOC4">
    <w:name w:val="toc 4"/>
    <w:basedOn w:val="Normal"/>
    <w:next w:val="Normal"/>
    <w:autoRedefine/>
    <w:uiPriority w:val="39"/>
    <w:unhideWhenUsed/>
    <w:rsid w:val="00184EFA"/>
    <w:pPr>
      <w:spacing w:after="100"/>
      <w:ind w:left="660"/>
    </w:pPr>
  </w:style>
  <w:style w:type="character" w:styleId="Hyperlink">
    <w:name w:val="Hyperlink"/>
    <w:basedOn w:val="DefaultParagraphFont"/>
    <w:uiPriority w:val="99"/>
    <w:unhideWhenUsed/>
    <w:rsid w:val="00184EFA"/>
    <w:rPr>
      <w:color w:val="0000FF" w:themeColor="hyperlink"/>
      <w:u w:val="single"/>
    </w:rPr>
  </w:style>
  <w:style w:type="paragraph" w:customStyle="1" w:styleId="Titulo1">
    <w:name w:val="Titulo 1"/>
    <w:basedOn w:val="Heading1"/>
    <w:link w:val="Titulo1Car"/>
    <w:qFormat/>
    <w:rsid w:val="0043378A"/>
    <w:pPr>
      <w:spacing w:before="280" w:after="0" w:line="360" w:lineRule="auto"/>
      <w:ind w:right="201"/>
      <w:jc w:val="both"/>
    </w:pPr>
    <w:rPr>
      <w:b/>
      <w:sz w:val="32"/>
    </w:rPr>
  </w:style>
  <w:style w:type="paragraph" w:customStyle="1" w:styleId="Titulo2">
    <w:name w:val="Titulo2"/>
    <w:basedOn w:val="Heading2"/>
    <w:link w:val="Titulo2Car"/>
    <w:qFormat/>
    <w:rsid w:val="000B5496"/>
    <w:pPr>
      <w:jc w:val="both"/>
    </w:pPr>
    <w:rPr>
      <w:b/>
      <w:sz w:val="24"/>
    </w:rPr>
  </w:style>
  <w:style w:type="character" w:customStyle="1" w:styleId="Heading1Char">
    <w:name w:val="Heading 1 Char"/>
    <w:basedOn w:val="DefaultParagraphFont"/>
    <w:link w:val="Heading1"/>
    <w:uiPriority w:val="9"/>
    <w:rsid w:val="00184EFA"/>
    <w:rPr>
      <w:sz w:val="40"/>
      <w:szCs w:val="40"/>
    </w:rPr>
  </w:style>
  <w:style w:type="character" w:customStyle="1" w:styleId="Titulo1Car">
    <w:name w:val="Titulo 1 Car"/>
    <w:basedOn w:val="Heading1Char"/>
    <w:link w:val="Titulo1"/>
    <w:rsid w:val="0043378A"/>
    <w:rPr>
      <w:rFonts w:ascii="Times New Roman" w:hAnsi="Times New Roman"/>
      <w:b/>
      <w:sz w:val="32"/>
      <w:szCs w:val="40"/>
    </w:rPr>
  </w:style>
  <w:style w:type="paragraph" w:customStyle="1" w:styleId="Titulo3">
    <w:name w:val="Titulo3"/>
    <w:basedOn w:val="Heading3"/>
    <w:link w:val="Titulo3Car"/>
    <w:qFormat/>
    <w:rsid w:val="000B5496"/>
    <w:pPr>
      <w:jc w:val="both"/>
    </w:pPr>
    <w:rPr>
      <w:b/>
      <w:i/>
      <w:color w:val="auto"/>
      <w:sz w:val="24"/>
    </w:rPr>
  </w:style>
  <w:style w:type="character" w:customStyle="1" w:styleId="Heading2Char">
    <w:name w:val="Heading 2 Char"/>
    <w:basedOn w:val="DefaultParagraphFont"/>
    <w:link w:val="Heading2"/>
    <w:uiPriority w:val="9"/>
    <w:rsid w:val="00184EFA"/>
    <w:rPr>
      <w:sz w:val="32"/>
      <w:szCs w:val="32"/>
    </w:rPr>
  </w:style>
  <w:style w:type="character" w:customStyle="1" w:styleId="Titulo2Car">
    <w:name w:val="Titulo2 Car"/>
    <w:basedOn w:val="Heading2Char"/>
    <w:link w:val="Titulo2"/>
    <w:rsid w:val="000B5496"/>
    <w:rPr>
      <w:rFonts w:ascii="Times New Roman" w:hAnsi="Times New Roman"/>
      <w:b/>
      <w:sz w:val="24"/>
      <w:szCs w:val="32"/>
    </w:rPr>
  </w:style>
  <w:style w:type="paragraph" w:customStyle="1" w:styleId="Titulo4">
    <w:name w:val="Titulo4"/>
    <w:basedOn w:val="Titulo3"/>
    <w:link w:val="Titulo4Car"/>
    <w:qFormat/>
    <w:rsid w:val="00DB44FC"/>
    <w:rPr>
      <w:b w:val="0"/>
    </w:rPr>
  </w:style>
  <w:style w:type="character" w:customStyle="1" w:styleId="Heading3Char">
    <w:name w:val="Heading 3 Char"/>
    <w:basedOn w:val="DefaultParagraphFont"/>
    <w:link w:val="Heading3"/>
    <w:uiPriority w:val="9"/>
    <w:rsid w:val="00184EFA"/>
    <w:rPr>
      <w:color w:val="434343"/>
      <w:sz w:val="28"/>
      <w:szCs w:val="28"/>
    </w:rPr>
  </w:style>
  <w:style w:type="character" w:customStyle="1" w:styleId="Titulo3Car">
    <w:name w:val="Titulo3 Car"/>
    <w:basedOn w:val="Heading3Char"/>
    <w:link w:val="Titulo3"/>
    <w:rsid w:val="000B5496"/>
    <w:rPr>
      <w:rFonts w:ascii="Times New Roman" w:hAnsi="Times New Roman"/>
      <w:b/>
      <w:i/>
      <w:color w:val="434343"/>
      <w:sz w:val="24"/>
      <w:szCs w:val="28"/>
    </w:rPr>
  </w:style>
  <w:style w:type="character" w:customStyle="1" w:styleId="Titulo4Car">
    <w:name w:val="Titulo4 Car"/>
    <w:basedOn w:val="Titulo3Car"/>
    <w:link w:val="Titulo4"/>
    <w:rsid w:val="00DB44FC"/>
    <w:rPr>
      <w:rFonts w:ascii="Times New Roman" w:hAnsi="Times New Roman"/>
      <w:b w:val="0"/>
      <w:i/>
      <w:color w:val="434343"/>
      <w:sz w:val="24"/>
      <w:szCs w:val="28"/>
    </w:rPr>
  </w:style>
  <w:style w:type="paragraph" w:styleId="TOCHeading">
    <w:name w:val="TOC Heading"/>
    <w:basedOn w:val="Heading1"/>
    <w:next w:val="Normal"/>
    <w:uiPriority w:val="39"/>
    <w:unhideWhenUsed/>
    <w:qFormat/>
    <w:rsid w:val="00184EFA"/>
    <w:pPr>
      <w:spacing w:before="240" w:after="0" w:line="259" w:lineRule="auto"/>
      <w:outlineLvl w:val="9"/>
    </w:pPr>
    <w:rPr>
      <w:rFonts w:asciiTheme="majorHAnsi" w:eastAsiaTheme="majorEastAsia" w:hAnsiTheme="majorHAnsi" w:cstheme="majorBidi"/>
      <w:color w:val="365F91" w:themeColor="accent1" w:themeShade="BF"/>
      <w:sz w:val="32"/>
      <w:szCs w:val="32"/>
      <w:lang w:val="es-MX"/>
    </w:rPr>
  </w:style>
  <w:style w:type="character" w:customStyle="1" w:styleId="field-name-field-definicion">
    <w:name w:val="field-name-field-definicion"/>
    <w:basedOn w:val="DefaultParagraphFont"/>
    <w:rsid w:val="00184EFA"/>
  </w:style>
  <w:style w:type="paragraph" w:customStyle="1" w:styleId="k5">
    <w:name w:val="k5"/>
    <w:basedOn w:val="Normal"/>
    <w:rsid w:val="00184EFA"/>
    <w:pPr>
      <w:spacing w:before="100" w:beforeAutospacing="1" w:after="100" w:afterAutospacing="1" w:line="240" w:lineRule="auto"/>
    </w:pPr>
    <w:rPr>
      <w:rFonts w:eastAsia="Times New Roman" w:cs="Times New Roman"/>
      <w:szCs w:val="24"/>
      <w:lang w:val="es-MX"/>
    </w:rPr>
  </w:style>
  <w:style w:type="paragraph" w:customStyle="1" w:styleId="m">
    <w:name w:val="m"/>
    <w:basedOn w:val="Normal"/>
    <w:rsid w:val="00184EFA"/>
    <w:pPr>
      <w:spacing w:before="100" w:beforeAutospacing="1" w:after="100" w:afterAutospacing="1" w:line="240" w:lineRule="auto"/>
    </w:pPr>
    <w:rPr>
      <w:rFonts w:eastAsia="Times New Roman" w:cs="Times New Roman"/>
      <w:szCs w:val="24"/>
      <w:lang w:val="es-MX"/>
    </w:rPr>
  </w:style>
  <w:style w:type="character" w:customStyle="1" w:styleId="nacep">
    <w:name w:val="n_acep"/>
    <w:basedOn w:val="DefaultParagraphFont"/>
    <w:rsid w:val="00184EFA"/>
  </w:style>
  <w:style w:type="character" w:customStyle="1" w:styleId="u">
    <w:name w:val="u"/>
    <w:basedOn w:val="DefaultParagraphFont"/>
    <w:rsid w:val="00184EFA"/>
  </w:style>
  <w:style w:type="table" w:customStyle="1" w:styleId="Tablaconcuadrcula1">
    <w:name w:val="Tabla con cuadrícula1"/>
    <w:rsid w:val="00184EFA"/>
    <w:pPr>
      <w:spacing w:line="240" w:lineRule="auto"/>
    </w:pPr>
    <w:rPr>
      <w:rFonts w:asciiTheme="minorHAnsi" w:eastAsiaTheme="minorEastAsia" w:hAnsiTheme="minorHAnsi" w:cstheme="minorBidi"/>
      <w:lang w:val="es-MX"/>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815C1B"/>
    <w:rPr>
      <w:sz w:val="16"/>
      <w:szCs w:val="16"/>
    </w:rPr>
  </w:style>
  <w:style w:type="paragraph" w:styleId="CommentText">
    <w:name w:val="annotation text"/>
    <w:basedOn w:val="Normal"/>
    <w:link w:val="CommentTextChar"/>
    <w:uiPriority w:val="99"/>
    <w:semiHidden/>
    <w:unhideWhenUsed/>
    <w:rsid w:val="00815C1B"/>
    <w:pPr>
      <w:spacing w:line="240" w:lineRule="auto"/>
    </w:pPr>
    <w:rPr>
      <w:sz w:val="20"/>
      <w:szCs w:val="20"/>
    </w:rPr>
  </w:style>
  <w:style w:type="character" w:customStyle="1" w:styleId="CommentTextChar">
    <w:name w:val="Comment Text Char"/>
    <w:basedOn w:val="DefaultParagraphFont"/>
    <w:link w:val="CommentText"/>
    <w:uiPriority w:val="99"/>
    <w:semiHidden/>
    <w:rsid w:val="00815C1B"/>
    <w:rPr>
      <w:sz w:val="20"/>
      <w:szCs w:val="20"/>
    </w:rPr>
  </w:style>
  <w:style w:type="paragraph" w:styleId="CommentSubject">
    <w:name w:val="annotation subject"/>
    <w:basedOn w:val="CommentText"/>
    <w:next w:val="CommentText"/>
    <w:link w:val="CommentSubjectChar"/>
    <w:uiPriority w:val="99"/>
    <w:semiHidden/>
    <w:unhideWhenUsed/>
    <w:rsid w:val="00815C1B"/>
    <w:rPr>
      <w:b/>
      <w:bCs/>
    </w:rPr>
  </w:style>
  <w:style w:type="character" w:customStyle="1" w:styleId="CommentSubjectChar">
    <w:name w:val="Comment Subject Char"/>
    <w:basedOn w:val="CommentTextChar"/>
    <w:link w:val="CommentSubject"/>
    <w:uiPriority w:val="99"/>
    <w:semiHidden/>
    <w:rsid w:val="00815C1B"/>
    <w:rPr>
      <w:b/>
      <w:bCs/>
      <w:sz w:val="20"/>
      <w:szCs w:val="20"/>
    </w:rPr>
  </w:style>
  <w:style w:type="paragraph" w:styleId="Caption">
    <w:name w:val="caption"/>
    <w:basedOn w:val="Normal"/>
    <w:next w:val="Normal"/>
    <w:link w:val="CaptionChar"/>
    <w:uiPriority w:val="35"/>
    <w:unhideWhenUsed/>
    <w:qFormat/>
    <w:rsid w:val="00B33200"/>
    <w:pPr>
      <w:spacing w:after="200" w:line="240" w:lineRule="auto"/>
    </w:pPr>
    <w:rPr>
      <w:i/>
      <w:iCs/>
      <w:color w:val="1F497D" w:themeColor="text2"/>
      <w:sz w:val="18"/>
      <w:szCs w:val="18"/>
    </w:rPr>
  </w:style>
  <w:style w:type="table" w:styleId="PlainTable5">
    <w:name w:val="Plain Table 5"/>
    <w:basedOn w:val="TableNormal"/>
    <w:uiPriority w:val="45"/>
    <w:rsid w:val="00AF77AB"/>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B59E7"/>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4F09AD"/>
    <w:rPr>
      <w:b/>
      <w:bCs/>
    </w:rPr>
  </w:style>
  <w:style w:type="character" w:styleId="PlaceholderText">
    <w:name w:val="Placeholder Text"/>
    <w:basedOn w:val="DefaultParagraphFont"/>
    <w:uiPriority w:val="99"/>
    <w:semiHidden/>
    <w:rsid w:val="006A1065"/>
    <w:rPr>
      <w:color w:val="808080"/>
    </w:rPr>
  </w:style>
  <w:style w:type="table" w:customStyle="1" w:styleId="Estilo1">
    <w:name w:val="Estilo1"/>
    <w:basedOn w:val="TableNormal"/>
    <w:uiPriority w:val="99"/>
    <w:rsid w:val="0043378A"/>
    <w:pPr>
      <w:spacing w:line="240" w:lineRule="auto"/>
    </w:pPr>
    <w:rPr>
      <w:rFonts w:ascii="Times New Roman" w:hAnsi="Times New Roman"/>
      <w:sz w:val="24"/>
    </w:rPr>
    <w:tblPr/>
  </w:style>
  <w:style w:type="table" w:styleId="GridTable5Dark">
    <w:name w:val="Grid Table 5 Dark"/>
    <w:basedOn w:val="TableNormal"/>
    <w:uiPriority w:val="50"/>
    <w:rsid w:val="0043378A"/>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2">
    <w:name w:val="Grid Table 2"/>
    <w:basedOn w:val="TableNormal"/>
    <w:uiPriority w:val="47"/>
    <w:rsid w:val="00DB44F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9Char">
    <w:name w:val="Heading 9 Char"/>
    <w:basedOn w:val="DefaultParagraphFont"/>
    <w:link w:val="Heading9"/>
    <w:uiPriority w:val="9"/>
    <w:semiHidden/>
    <w:rsid w:val="006650CF"/>
    <w:rPr>
      <w:rFonts w:asciiTheme="majorHAnsi" w:eastAsiaTheme="majorEastAsia" w:hAnsiTheme="majorHAnsi" w:cstheme="majorBidi"/>
      <w:i/>
      <w:iCs/>
      <w:color w:val="272727" w:themeColor="text1" w:themeTint="D8"/>
      <w:sz w:val="21"/>
      <w:szCs w:val="21"/>
      <w:lang w:val="es-MX" w:eastAsia="en-US"/>
    </w:rPr>
  </w:style>
  <w:style w:type="table" w:styleId="TableGrid">
    <w:name w:val="Table Grid"/>
    <w:basedOn w:val="TableNormal"/>
    <w:uiPriority w:val="39"/>
    <w:rsid w:val="006650CF"/>
    <w:pPr>
      <w:spacing w:line="240" w:lineRule="auto"/>
    </w:pPr>
    <w:rPr>
      <w:rFonts w:asciiTheme="minorHAnsi" w:eastAsiaTheme="minorHAnsi" w:hAnsiTheme="minorHAnsi" w:cstheme="minorBidi"/>
      <w:lang w:val="es-MX"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rsid w:val="006650CF"/>
    <w:rPr>
      <w:rFonts w:ascii="Times New Roman" w:hAnsi="Times New Roman"/>
      <w:sz w:val="52"/>
      <w:szCs w:val="52"/>
    </w:rPr>
  </w:style>
  <w:style w:type="paragraph" w:customStyle="1" w:styleId="Resumen">
    <w:name w:val="Resumen"/>
    <w:basedOn w:val="Normal"/>
    <w:link w:val="ResumenCar"/>
    <w:qFormat/>
    <w:rsid w:val="006650CF"/>
    <w:pPr>
      <w:spacing w:after="240" w:line="240" w:lineRule="auto"/>
      <w:ind w:left="1134" w:right="1134"/>
      <w:jc w:val="both"/>
    </w:pPr>
    <w:rPr>
      <w:rFonts w:eastAsiaTheme="minorHAnsi" w:cstheme="minorBidi"/>
      <w:lang w:val="es-MX" w:eastAsia="en-US"/>
    </w:rPr>
  </w:style>
  <w:style w:type="paragraph" w:customStyle="1" w:styleId="Palabrasclave">
    <w:name w:val="Palabras clave"/>
    <w:basedOn w:val="Resumen"/>
    <w:link w:val="PalabrasclaveCar"/>
    <w:qFormat/>
    <w:rsid w:val="006650CF"/>
  </w:style>
  <w:style w:type="character" w:customStyle="1" w:styleId="ResumenCar">
    <w:name w:val="Resumen Car"/>
    <w:basedOn w:val="DefaultParagraphFont"/>
    <w:link w:val="Resumen"/>
    <w:rsid w:val="006650CF"/>
    <w:rPr>
      <w:rFonts w:ascii="Times New Roman" w:eastAsiaTheme="minorHAnsi" w:hAnsi="Times New Roman" w:cstheme="minorBidi"/>
      <w:sz w:val="24"/>
      <w:lang w:val="es-MX" w:eastAsia="en-US"/>
    </w:rPr>
  </w:style>
  <w:style w:type="paragraph" w:customStyle="1" w:styleId="Textonormal">
    <w:name w:val="Texto normal"/>
    <w:basedOn w:val="Normal"/>
    <w:link w:val="TextonormalCar"/>
    <w:qFormat/>
    <w:rsid w:val="006650CF"/>
    <w:pPr>
      <w:spacing w:after="160" w:line="360" w:lineRule="auto"/>
      <w:jc w:val="both"/>
    </w:pPr>
    <w:rPr>
      <w:rFonts w:eastAsiaTheme="minorHAnsi" w:cstheme="minorBidi"/>
      <w:lang w:val="es-MX" w:eastAsia="en-US"/>
    </w:rPr>
  </w:style>
  <w:style w:type="character" w:customStyle="1" w:styleId="PalabrasclaveCar">
    <w:name w:val="Palabras clave Car"/>
    <w:basedOn w:val="ResumenCar"/>
    <w:link w:val="Palabrasclave"/>
    <w:rsid w:val="006650CF"/>
    <w:rPr>
      <w:rFonts w:ascii="Times New Roman" w:eastAsiaTheme="minorHAnsi" w:hAnsi="Times New Roman" w:cstheme="minorBidi"/>
      <w:sz w:val="24"/>
      <w:lang w:val="es-MX" w:eastAsia="en-US"/>
    </w:rPr>
  </w:style>
  <w:style w:type="character" w:customStyle="1" w:styleId="TextonormalCar">
    <w:name w:val="Texto normal Car"/>
    <w:basedOn w:val="DefaultParagraphFont"/>
    <w:link w:val="Textonormal"/>
    <w:rsid w:val="006650CF"/>
    <w:rPr>
      <w:rFonts w:ascii="Times New Roman" w:eastAsiaTheme="minorHAnsi" w:hAnsi="Times New Roman" w:cstheme="minorBidi"/>
      <w:sz w:val="24"/>
      <w:lang w:val="es-MX" w:eastAsia="en-US"/>
    </w:rPr>
  </w:style>
  <w:style w:type="character" w:customStyle="1" w:styleId="SubtitleChar">
    <w:name w:val="Subtitle Char"/>
    <w:basedOn w:val="DefaultParagraphFont"/>
    <w:link w:val="Subtitle"/>
    <w:uiPriority w:val="11"/>
    <w:rsid w:val="006650CF"/>
    <w:rPr>
      <w:rFonts w:ascii="Times New Roman" w:hAnsi="Times New Roman"/>
      <w:color w:val="666666"/>
      <w:sz w:val="30"/>
      <w:szCs w:val="30"/>
    </w:rPr>
  </w:style>
  <w:style w:type="paragraph" w:styleId="Bibliography">
    <w:name w:val="Bibliography"/>
    <w:basedOn w:val="Normal"/>
    <w:next w:val="Normal"/>
    <w:uiPriority w:val="37"/>
    <w:unhideWhenUsed/>
    <w:rsid w:val="006650CF"/>
    <w:pPr>
      <w:spacing w:after="160" w:line="259" w:lineRule="auto"/>
      <w:jc w:val="both"/>
    </w:pPr>
    <w:rPr>
      <w:rFonts w:eastAsiaTheme="minorHAnsi" w:cstheme="minorBidi"/>
      <w:lang w:val="es-MX" w:eastAsia="en-US"/>
    </w:rPr>
  </w:style>
  <w:style w:type="paragraph" w:styleId="IntenseQuote">
    <w:name w:val="Intense Quote"/>
    <w:basedOn w:val="Normal"/>
    <w:next w:val="Normal"/>
    <w:link w:val="IntenseQuoteChar"/>
    <w:uiPriority w:val="30"/>
    <w:qFormat/>
    <w:rsid w:val="006650CF"/>
    <w:pPr>
      <w:pBdr>
        <w:top w:val="single" w:sz="4" w:space="10" w:color="4F81BD" w:themeColor="accent1"/>
        <w:bottom w:val="single" w:sz="4" w:space="10" w:color="4F81BD" w:themeColor="accent1"/>
      </w:pBdr>
      <w:spacing w:before="360" w:after="360" w:line="259" w:lineRule="auto"/>
      <w:ind w:left="864" w:right="864"/>
      <w:jc w:val="center"/>
    </w:pPr>
    <w:rPr>
      <w:rFonts w:eastAsiaTheme="minorHAnsi" w:cstheme="minorBidi"/>
      <w:i/>
      <w:iCs/>
      <w:color w:val="4F81BD" w:themeColor="accent1"/>
      <w:lang w:val="es-MX" w:eastAsia="en-US"/>
    </w:rPr>
  </w:style>
  <w:style w:type="character" w:customStyle="1" w:styleId="IntenseQuoteChar">
    <w:name w:val="Intense Quote Char"/>
    <w:basedOn w:val="DefaultParagraphFont"/>
    <w:link w:val="IntenseQuote"/>
    <w:uiPriority w:val="30"/>
    <w:rsid w:val="006650CF"/>
    <w:rPr>
      <w:rFonts w:ascii="Times New Roman" w:eastAsiaTheme="minorHAnsi" w:hAnsi="Times New Roman" w:cstheme="minorBidi"/>
      <w:i/>
      <w:iCs/>
      <w:color w:val="4F81BD" w:themeColor="accent1"/>
      <w:sz w:val="24"/>
      <w:lang w:val="es-MX" w:eastAsia="en-US"/>
    </w:rPr>
  </w:style>
  <w:style w:type="paragraph" w:styleId="TOC9">
    <w:name w:val="toc 9"/>
    <w:basedOn w:val="Normal"/>
    <w:next w:val="Normal"/>
    <w:autoRedefine/>
    <w:uiPriority w:val="39"/>
    <w:semiHidden/>
    <w:unhideWhenUsed/>
    <w:rsid w:val="006650CF"/>
    <w:pPr>
      <w:spacing w:after="100" w:line="259" w:lineRule="auto"/>
      <w:ind w:left="1760"/>
      <w:jc w:val="both"/>
    </w:pPr>
    <w:rPr>
      <w:rFonts w:eastAsiaTheme="minorHAnsi" w:cstheme="minorBidi"/>
      <w:lang w:val="es-MX" w:eastAsia="en-US"/>
    </w:rPr>
  </w:style>
  <w:style w:type="character" w:customStyle="1" w:styleId="Heading4Char">
    <w:name w:val="Heading 4 Char"/>
    <w:basedOn w:val="DefaultParagraphFont"/>
    <w:link w:val="Heading4"/>
    <w:uiPriority w:val="9"/>
    <w:rsid w:val="006650CF"/>
    <w:rPr>
      <w:rFonts w:ascii="Times New Roman" w:hAnsi="Times New Roman"/>
      <w:color w:val="666666"/>
      <w:sz w:val="24"/>
      <w:szCs w:val="24"/>
    </w:rPr>
  </w:style>
  <w:style w:type="character" w:customStyle="1" w:styleId="Heading5Char">
    <w:name w:val="Heading 5 Char"/>
    <w:basedOn w:val="DefaultParagraphFont"/>
    <w:link w:val="Heading5"/>
    <w:uiPriority w:val="9"/>
    <w:semiHidden/>
    <w:rsid w:val="006650CF"/>
    <w:rPr>
      <w:rFonts w:ascii="Times New Roman" w:hAnsi="Times New Roman"/>
      <w:color w:val="666666"/>
      <w:sz w:val="24"/>
    </w:rPr>
  </w:style>
  <w:style w:type="character" w:customStyle="1" w:styleId="Heading6Char">
    <w:name w:val="Heading 6 Char"/>
    <w:basedOn w:val="DefaultParagraphFont"/>
    <w:link w:val="Heading6"/>
    <w:uiPriority w:val="9"/>
    <w:semiHidden/>
    <w:rsid w:val="006650CF"/>
    <w:rPr>
      <w:rFonts w:ascii="Times New Roman" w:hAnsi="Times New Roman"/>
      <w:i/>
      <w:color w:val="666666"/>
      <w:sz w:val="24"/>
    </w:rPr>
  </w:style>
  <w:style w:type="numbering" w:customStyle="1" w:styleId="NoList1">
    <w:name w:val="No List1"/>
    <w:next w:val="NoList"/>
    <w:uiPriority w:val="99"/>
    <w:semiHidden/>
    <w:unhideWhenUsed/>
    <w:rsid w:val="006650CF"/>
  </w:style>
  <w:style w:type="table" w:customStyle="1" w:styleId="TableGrid1">
    <w:name w:val="Table Grid1"/>
    <w:basedOn w:val="TableNormal"/>
    <w:next w:val="TableGrid"/>
    <w:uiPriority w:val="39"/>
    <w:rsid w:val="006650CF"/>
    <w:pPr>
      <w:spacing w:line="240" w:lineRule="auto"/>
    </w:pPr>
    <w:rPr>
      <w:rFonts w:asciiTheme="minorHAnsi" w:eastAsiaTheme="minorHAnsi" w:hAnsiTheme="minorHAnsi" w:cstheme="minorBidi"/>
      <w:lang w:val="es-MX"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6650CF"/>
    <w:pPr>
      <w:spacing w:before="120" w:line="259" w:lineRule="auto"/>
      <w:jc w:val="both"/>
    </w:pPr>
    <w:rPr>
      <w:rFonts w:eastAsiaTheme="minorHAnsi" w:cstheme="minorBidi"/>
      <w:lang w:val="es-MX" w:eastAsia="en-US"/>
    </w:rPr>
  </w:style>
  <w:style w:type="character" w:styleId="FollowedHyperlink">
    <w:name w:val="FollowedHyperlink"/>
    <w:basedOn w:val="DefaultParagraphFont"/>
    <w:uiPriority w:val="99"/>
    <w:semiHidden/>
    <w:unhideWhenUsed/>
    <w:rsid w:val="006650CF"/>
    <w:rPr>
      <w:color w:val="800080" w:themeColor="followedHyperlink"/>
      <w:u w:val="single"/>
    </w:rPr>
  </w:style>
  <w:style w:type="character" w:styleId="UnresolvedMention">
    <w:name w:val="Unresolved Mention"/>
    <w:basedOn w:val="DefaultParagraphFont"/>
    <w:uiPriority w:val="99"/>
    <w:semiHidden/>
    <w:unhideWhenUsed/>
    <w:rsid w:val="006650CF"/>
    <w:rPr>
      <w:color w:val="605E5C"/>
      <w:shd w:val="clear" w:color="auto" w:fill="E1DFDD"/>
    </w:rPr>
  </w:style>
  <w:style w:type="table" w:customStyle="1" w:styleId="TableGrid0">
    <w:name w:val="TableGrid"/>
    <w:rsid w:val="006650CF"/>
    <w:pPr>
      <w:spacing w:line="240" w:lineRule="auto"/>
    </w:pPr>
    <w:rPr>
      <w:rFonts w:asciiTheme="minorHAnsi" w:eastAsiaTheme="minorEastAsia" w:hAnsiTheme="minorHAnsi" w:cstheme="minorBidi"/>
      <w:lang w:val="es-MX"/>
    </w:rPr>
    <w:tblPr>
      <w:tblCellMar>
        <w:top w:w="0" w:type="dxa"/>
        <w:left w:w="0" w:type="dxa"/>
        <w:bottom w:w="0" w:type="dxa"/>
        <w:right w:w="0" w:type="dxa"/>
      </w:tblCellMar>
    </w:tblPr>
  </w:style>
  <w:style w:type="character" w:styleId="SubtleEmphasis">
    <w:name w:val="Subtle Emphasis"/>
    <w:basedOn w:val="DefaultParagraphFont"/>
    <w:uiPriority w:val="19"/>
    <w:qFormat/>
    <w:rsid w:val="006650CF"/>
    <w:rPr>
      <w:i/>
      <w:iCs/>
      <w:color w:val="404040" w:themeColor="text1" w:themeTint="BF"/>
    </w:rPr>
  </w:style>
  <w:style w:type="table" w:styleId="GridTable5Dark-Accent3">
    <w:name w:val="Grid Table 5 Dark Accent 3"/>
    <w:basedOn w:val="TableNormal"/>
    <w:uiPriority w:val="50"/>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styleId="Emphasis">
    <w:name w:val="Emphasis"/>
    <w:basedOn w:val="DefaultParagraphFont"/>
    <w:uiPriority w:val="20"/>
    <w:qFormat/>
    <w:rsid w:val="006650CF"/>
    <w:rPr>
      <w:i/>
      <w:iCs/>
    </w:rPr>
  </w:style>
  <w:style w:type="table" w:styleId="PlainTable3">
    <w:name w:val="Plain Table 3"/>
    <w:basedOn w:val="TableNormal"/>
    <w:uiPriority w:val="43"/>
    <w:rsid w:val="006650CF"/>
    <w:pPr>
      <w:spacing w:line="240" w:lineRule="auto"/>
    </w:pPr>
    <w:rPr>
      <w:rFonts w:asciiTheme="minorHAnsi" w:eastAsiaTheme="minorHAnsi" w:hAnsiTheme="minorHAnsi" w:cstheme="minorBidi"/>
      <w:lang w:val="es-MX"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6650CF"/>
    <w:pPr>
      <w:spacing w:before="120" w:line="240" w:lineRule="auto"/>
      <w:jc w:val="both"/>
    </w:pPr>
    <w:rPr>
      <w:rFonts w:eastAsiaTheme="minorHAnsi" w:cstheme="minorBidi"/>
      <w:sz w:val="20"/>
      <w:szCs w:val="20"/>
      <w:lang w:val="es-MX" w:eastAsia="en-US"/>
    </w:rPr>
  </w:style>
  <w:style w:type="character" w:customStyle="1" w:styleId="FootnoteTextChar">
    <w:name w:val="Footnote Text Char"/>
    <w:basedOn w:val="DefaultParagraphFont"/>
    <w:link w:val="FootnoteText"/>
    <w:uiPriority w:val="99"/>
    <w:semiHidden/>
    <w:rsid w:val="006650CF"/>
    <w:rPr>
      <w:rFonts w:ascii="Times New Roman" w:eastAsiaTheme="minorHAnsi" w:hAnsi="Times New Roman" w:cstheme="minorBidi"/>
      <w:sz w:val="20"/>
      <w:szCs w:val="20"/>
      <w:lang w:val="es-MX" w:eastAsia="en-US"/>
    </w:rPr>
  </w:style>
  <w:style w:type="character" w:styleId="FootnoteReference">
    <w:name w:val="footnote reference"/>
    <w:basedOn w:val="DefaultParagraphFont"/>
    <w:uiPriority w:val="99"/>
    <w:semiHidden/>
    <w:unhideWhenUsed/>
    <w:rsid w:val="006650CF"/>
    <w:rPr>
      <w:vertAlign w:val="superscript"/>
    </w:rPr>
  </w:style>
  <w:style w:type="table" w:styleId="GridTable3-Accent1">
    <w:name w:val="Grid Table 3 Accent 1"/>
    <w:basedOn w:val="TableNormal"/>
    <w:uiPriority w:val="48"/>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ridTable2-Accent3">
    <w:name w:val="Grid Table 2 Accent 3"/>
    <w:basedOn w:val="TableNormal"/>
    <w:uiPriority w:val="47"/>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PlainTable2">
    <w:name w:val="Plain Table 2"/>
    <w:basedOn w:val="TableNormal"/>
    <w:uiPriority w:val="42"/>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2">
    <w:name w:val="Grid Table 4 Accent 2"/>
    <w:basedOn w:val="TableNormal"/>
    <w:uiPriority w:val="49"/>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styleId="IntenseEmphasis">
    <w:name w:val="Intense Emphasis"/>
    <w:basedOn w:val="DefaultParagraphFont"/>
    <w:uiPriority w:val="21"/>
    <w:qFormat/>
    <w:rsid w:val="006650CF"/>
    <w:rPr>
      <w:i/>
      <w:iCs/>
      <w:color w:val="4F81BD" w:themeColor="accent1"/>
    </w:rPr>
  </w:style>
  <w:style w:type="table" w:styleId="GridTable1Light-Accent1">
    <w:name w:val="Grid Table 1 Light Accent 1"/>
    <w:basedOn w:val="TableNormal"/>
    <w:uiPriority w:val="46"/>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ListTable2-Accent1">
    <w:name w:val="List Table 2 Accent 1"/>
    <w:basedOn w:val="TableNormal"/>
    <w:uiPriority w:val="47"/>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AuditBoxText">
    <w:name w:val="AuditBoxText"/>
    <w:basedOn w:val="Normal"/>
    <w:rsid w:val="006650CF"/>
    <w:pPr>
      <w:tabs>
        <w:tab w:val="left" w:pos="720"/>
        <w:tab w:val="left" w:pos="990"/>
        <w:tab w:val="left" w:pos="2160"/>
        <w:tab w:val="left" w:pos="9360"/>
      </w:tabs>
      <w:spacing w:before="120" w:line="240" w:lineRule="auto"/>
      <w:ind w:left="446" w:hanging="446"/>
      <w:jc w:val="both"/>
    </w:pPr>
    <w:rPr>
      <w:rFonts w:ascii="Times" w:eastAsia="MS Mincho" w:hAnsi="Times" w:cs="Times New Roman"/>
      <w:szCs w:val="20"/>
      <w:lang w:val="en-US" w:eastAsia="fr-CA"/>
    </w:rPr>
  </w:style>
  <w:style w:type="table" w:styleId="GridTable4-Accent3">
    <w:name w:val="Grid Table 4 Accent 3"/>
    <w:basedOn w:val="TableNormal"/>
    <w:uiPriority w:val="49"/>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5Dark-Accent6">
    <w:name w:val="Grid Table 5 Dark Accent 6"/>
    <w:basedOn w:val="TableNormal"/>
    <w:uiPriority w:val="50"/>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5Dark-Accent1">
    <w:name w:val="Grid Table 5 Dark Accent 1"/>
    <w:basedOn w:val="TableNormal"/>
    <w:uiPriority w:val="50"/>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PlainTable4">
    <w:name w:val="Plain Table 4"/>
    <w:basedOn w:val="TableNormal"/>
    <w:uiPriority w:val="44"/>
    <w:rsid w:val="006650CF"/>
    <w:pPr>
      <w:spacing w:line="240" w:lineRule="auto"/>
    </w:pPr>
    <w:rPr>
      <w:rFonts w:asciiTheme="minorHAnsi" w:eastAsiaTheme="minorHAnsi" w:hAnsiTheme="minorHAnsi" w:cstheme="minorBidi"/>
      <w:lang w:val="es-MX"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6650CF"/>
    <w:pPr>
      <w:autoSpaceDE w:val="0"/>
      <w:autoSpaceDN w:val="0"/>
      <w:adjustRightInd w:val="0"/>
      <w:spacing w:line="240" w:lineRule="auto"/>
    </w:pPr>
    <w:rPr>
      <w:rFonts w:ascii="Times New Roman" w:eastAsiaTheme="minorHAnsi" w:hAnsi="Times New Roman" w:cs="Times New Roman"/>
      <w:color w:val="000000"/>
      <w:sz w:val="24"/>
      <w:szCs w:val="24"/>
      <w:lang w:val="es-MX" w:eastAsia="en-US"/>
    </w:rPr>
  </w:style>
  <w:style w:type="paragraph" w:customStyle="1" w:styleId="paragraph">
    <w:name w:val="paragraph"/>
    <w:basedOn w:val="Normal"/>
    <w:rsid w:val="006650CF"/>
    <w:pPr>
      <w:spacing w:before="100" w:beforeAutospacing="1" w:after="100" w:afterAutospacing="1" w:line="240" w:lineRule="auto"/>
      <w:jc w:val="both"/>
    </w:pPr>
    <w:rPr>
      <w:rFonts w:eastAsia="Times New Roman" w:cs="Times New Roman"/>
      <w:szCs w:val="24"/>
      <w:lang w:val="es-MX"/>
    </w:rPr>
  </w:style>
  <w:style w:type="paragraph" w:customStyle="1" w:styleId="Funete">
    <w:name w:val="Funete"/>
    <w:basedOn w:val="Normal"/>
    <w:link w:val="FuneteCar"/>
    <w:qFormat/>
    <w:rsid w:val="006650CF"/>
    <w:pPr>
      <w:tabs>
        <w:tab w:val="left" w:pos="1155"/>
      </w:tabs>
      <w:spacing w:after="160" w:line="360" w:lineRule="auto"/>
      <w:jc w:val="center"/>
    </w:pPr>
    <w:rPr>
      <w:rFonts w:eastAsiaTheme="minorHAnsi" w:cs="Times New Roman"/>
      <w:i/>
      <w:iCs/>
      <w:sz w:val="20"/>
      <w:szCs w:val="18"/>
      <w:lang w:val="es-MX" w:eastAsia="en-US"/>
    </w:rPr>
  </w:style>
  <w:style w:type="character" w:customStyle="1" w:styleId="FuneteCar">
    <w:name w:val="Funete Car"/>
    <w:basedOn w:val="DefaultParagraphFont"/>
    <w:link w:val="Funete"/>
    <w:rsid w:val="006650CF"/>
    <w:rPr>
      <w:rFonts w:ascii="Times New Roman" w:eastAsiaTheme="minorHAnsi" w:hAnsi="Times New Roman" w:cs="Times New Roman"/>
      <w:i/>
      <w:iCs/>
      <w:sz w:val="20"/>
      <w:szCs w:val="18"/>
      <w:lang w:val="es-MX" w:eastAsia="en-US"/>
    </w:rPr>
  </w:style>
  <w:style w:type="character" w:customStyle="1" w:styleId="tabchar">
    <w:name w:val="tabchar"/>
    <w:basedOn w:val="DefaultParagraphFont"/>
    <w:rsid w:val="006650CF"/>
  </w:style>
  <w:style w:type="table" w:customStyle="1" w:styleId="GridTable4-Accent31">
    <w:name w:val="Grid Table 4 - Accent 31"/>
    <w:basedOn w:val="TableNormal"/>
    <w:next w:val="GridTable4-Accent3"/>
    <w:uiPriority w:val="49"/>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Apndice">
    <w:name w:val="Apéndice"/>
    <w:basedOn w:val="Caption"/>
    <w:link w:val="ApndiceChar"/>
    <w:qFormat/>
    <w:rsid w:val="006650CF"/>
    <w:pPr>
      <w:jc w:val="center"/>
    </w:pPr>
    <w:rPr>
      <w:b/>
      <w:i w:val="0"/>
      <w:sz w:val="36"/>
      <w:lang w:val="es-MX"/>
    </w:rPr>
  </w:style>
  <w:style w:type="character" w:customStyle="1" w:styleId="CommentTextChar1">
    <w:name w:val="Comment Text Char1"/>
    <w:basedOn w:val="DefaultParagraphFont"/>
    <w:uiPriority w:val="99"/>
    <w:semiHidden/>
    <w:rsid w:val="006650CF"/>
    <w:rPr>
      <w:rFonts w:ascii="Times New Roman" w:hAnsi="Times New Roman"/>
      <w:sz w:val="20"/>
      <w:szCs w:val="20"/>
    </w:rPr>
  </w:style>
  <w:style w:type="character" w:customStyle="1" w:styleId="CaptionChar">
    <w:name w:val="Caption Char"/>
    <w:basedOn w:val="DefaultParagraphFont"/>
    <w:link w:val="Caption"/>
    <w:uiPriority w:val="35"/>
    <w:rsid w:val="006650CF"/>
    <w:rPr>
      <w:rFonts w:ascii="Times New Roman" w:hAnsi="Times New Roman"/>
      <w:i/>
      <w:iCs/>
      <w:color w:val="1F497D" w:themeColor="text2"/>
      <w:sz w:val="18"/>
      <w:szCs w:val="18"/>
    </w:rPr>
  </w:style>
  <w:style w:type="character" w:customStyle="1" w:styleId="ApndiceChar">
    <w:name w:val="Apéndice Char"/>
    <w:basedOn w:val="CaptionChar"/>
    <w:link w:val="Apndice"/>
    <w:rsid w:val="006650CF"/>
    <w:rPr>
      <w:rFonts w:ascii="Times New Roman" w:hAnsi="Times New Roman"/>
      <w:b/>
      <w:i w:val="0"/>
      <w:iCs/>
      <w:color w:val="1F497D" w:themeColor="text2"/>
      <w:sz w:val="36"/>
      <w:szCs w:val="18"/>
      <w:lang w:val="es-MX"/>
    </w:rPr>
  </w:style>
  <w:style w:type="character" w:customStyle="1" w:styleId="FooterChar1">
    <w:name w:val="Footer Char1"/>
    <w:basedOn w:val="DefaultParagraphFont"/>
    <w:uiPriority w:val="99"/>
    <w:rsid w:val="006650CF"/>
  </w:style>
  <w:style w:type="paragraph" w:customStyle="1" w:styleId="Textonormal1">
    <w:name w:val="Texto normal1"/>
    <w:basedOn w:val="Normal"/>
    <w:qFormat/>
    <w:rsid w:val="006650CF"/>
    <w:pPr>
      <w:spacing w:after="160" w:line="360" w:lineRule="auto"/>
      <w:jc w:val="both"/>
    </w:pPr>
    <w:rPr>
      <w:rFonts w:eastAsiaTheme="minorHAnsi" w:cstheme="minorBidi"/>
      <w:lang w:val="es-MX" w:eastAsia="en-US"/>
    </w:rPr>
  </w:style>
  <w:style w:type="character" w:customStyle="1" w:styleId="TextonormalCar1">
    <w:name w:val="Texto normal Car1"/>
    <w:basedOn w:val="DefaultParagraphFont"/>
    <w:rsid w:val="006650CF"/>
    <w:rPr>
      <w:rFonts w:ascii="Times New Roman" w:hAnsi="Times New Roman"/>
      <w:sz w:val="24"/>
    </w:rPr>
  </w:style>
  <w:style w:type="paragraph" w:customStyle="1" w:styleId="Default1">
    <w:name w:val="Default1"/>
    <w:rsid w:val="006650CF"/>
    <w:pPr>
      <w:autoSpaceDE w:val="0"/>
      <w:autoSpaceDN w:val="0"/>
      <w:adjustRightInd w:val="0"/>
      <w:spacing w:line="240" w:lineRule="auto"/>
    </w:pPr>
    <w:rPr>
      <w:rFonts w:ascii="Times New Roman" w:eastAsiaTheme="minorHAnsi" w:hAnsi="Times New Roman" w:cs="Times New Roman"/>
      <w:color w:val="000000"/>
      <w:sz w:val="24"/>
      <w:szCs w:val="24"/>
      <w:lang w:val="es-MX" w:eastAsia="en-US"/>
    </w:rPr>
  </w:style>
  <w:style w:type="paragraph" w:customStyle="1" w:styleId="Funete1">
    <w:name w:val="Funete1"/>
    <w:basedOn w:val="Normal"/>
    <w:qFormat/>
    <w:rsid w:val="006650CF"/>
    <w:pPr>
      <w:tabs>
        <w:tab w:val="left" w:pos="1155"/>
      </w:tabs>
      <w:spacing w:after="160" w:line="360" w:lineRule="auto"/>
      <w:jc w:val="center"/>
    </w:pPr>
    <w:rPr>
      <w:rFonts w:eastAsiaTheme="minorHAnsi" w:cs="Times New Roman"/>
      <w:i/>
      <w:iCs/>
      <w:sz w:val="20"/>
      <w:szCs w:val="18"/>
      <w:lang w:val="es-MX" w:eastAsia="en-US"/>
    </w:rPr>
  </w:style>
  <w:style w:type="character" w:customStyle="1" w:styleId="FuneteCar1">
    <w:name w:val="Funete Car1"/>
    <w:basedOn w:val="DefaultParagraphFont"/>
    <w:rsid w:val="006650CF"/>
    <w:rPr>
      <w:rFonts w:ascii="Times New Roman" w:hAnsi="Times New Roman" w:cs="Times New Roman"/>
      <w:i/>
      <w:iCs/>
      <w:sz w:val="20"/>
      <w:szCs w:val="18"/>
    </w:rPr>
  </w:style>
  <w:style w:type="table" w:customStyle="1" w:styleId="GridTable5Dark2">
    <w:name w:val="Grid Table 5 Dark2"/>
    <w:basedOn w:val="TableNormal"/>
    <w:next w:val="GridTable5Dark"/>
    <w:uiPriority w:val="50"/>
    <w:rsid w:val="006650CF"/>
    <w:pPr>
      <w:spacing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character" w:customStyle="1" w:styleId="FooterChar2">
    <w:name w:val="Footer Char2"/>
    <w:basedOn w:val="DefaultParagraphFont"/>
    <w:uiPriority w:val="99"/>
    <w:rsid w:val="006650CF"/>
  </w:style>
  <w:style w:type="character" w:customStyle="1" w:styleId="TitleChar1">
    <w:name w:val="Title Char1"/>
    <w:basedOn w:val="DefaultParagraphFont"/>
    <w:uiPriority w:val="10"/>
    <w:rsid w:val="006650CF"/>
    <w:rPr>
      <w:rFonts w:asciiTheme="majorHAnsi" w:eastAsiaTheme="majorEastAsia" w:hAnsiTheme="majorHAnsi" w:cstheme="majorBidi"/>
      <w:spacing w:val="-10"/>
      <w:kern w:val="28"/>
      <w:sz w:val="56"/>
      <w:szCs w:val="56"/>
    </w:rPr>
  </w:style>
  <w:style w:type="character" w:customStyle="1" w:styleId="HeaderChar1">
    <w:name w:val="Header Char1"/>
    <w:basedOn w:val="DefaultParagraphFont"/>
    <w:uiPriority w:val="99"/>
    <w:rsid w:val="006650CF"/>
  </w:style>
  <w:style w:type="character" w:customStyle="1" w:styleId="FooterChar3">
    <w:name w:val="Footer Char3"/>
    <w:basedOn w:val="DefaultParagraphFont"/>
    <w:uiPriority w:val="99"/>
    <w:rsid w:val="006650CF"/>
  </w:style>
  <w:style w:type="character" w:customStyle="1" w:styleId="BalloonTextChar1">
    <w:name w:val="Balloon Text Char1"/>
    <w:basedOn w:val="DefaultParagraphFont"/>
    <w:uiPriority w:val="99"/>
    <w:semiHidden/>
    <w:rsid w:val="006650CF"/>
    <w:rPr>
      <w:rFonts w:ascii="Segoe UI" w:hAnsi="Segoe UI" w:cs="Segoe UI"/>
      <w:sz w:val="18"/>
      <w:szCs w:val="18"/>
    </w:rPr>
  </w:style>
  <w:style w:type="paragraph" w:customStyle="1" w:styleId="Titulo11">
    <w:name w:val="Titulo 11"/>
    <w:basedOn w:val="Heading1"/>
    <w:qFormat/>
    <w:rsid w:val="006650CF"/>
    <w:pPr>
      <w:spacing w:before="280" w:after="0" w:line="360" w:lineRule="auto"/>
      <w:ind w:right="201"/>
      <w:jc w:val="both"/>
    </w:pPr>
    <w:rPr>
      <w:b/>
      <w:sz w:val="32"/>
    </w:rPr>
  </w:style>
  <w:style w:type="paragraph" w:customStyle="1" w:styleId="Titulo21">
    <w:name w:val="Titulo21"/>
    <w:basedOn w:val="Heading2"/>
    <w:qFormat/>
    <w:rsid w:val="006650CF"/>
    <w:pPr>
      <w:jc w:val="both"/>
    </w:pPr>
    <w:rPr>
      <w:b/>
      <w:sz w:val="24"/>
    </w:rPr>
  </w:style>
  <w:style w:type="character" w:customStyle="1" w:styleId="Heading1Char1">
    <w:name w:val="Heading 1 Char1"/>
    <w:basedOn w:val="DefaultParagraphFont"/>
    <w:uiPriority w:val="9"/>
    <w:rsid w:val="006650CF"/>
    <w:rPr>
      <w:sz w:val="40"/>
      <w:szCs w:val="40"/>
    </w:rPr>
  </w:style>
  <w:style w:type="character" w:customStyle="1" w:styleId="Titulo1Car1">
    <w:name w:val="Titulo 1 Car1"/>
    <w:basedOn w:val="Heading1Char"/>
    <w:rsid w:val="006650CF"/>
    <w:rPr>
      <w:rFonts w:ascii="Times New Roman" w:eastAsiaTheme="majorEastAsia" w:hAnsi="Times New Roman" w:cstheme="majorBidi"/>
      <w:b/>
      <w:color w:val="365F91" w:themeColor="accent1" w:themeShade="BF"/>
      <w:sz w:val="32"/>
      <w:szCs w:val="40"/>
    </w:rPr>
  </w:style>
  <w:style w:type="paragraph" w:customStyle="1" w:styleId="Titulo31">
    <w:name w:val="Titulo31"/>
    <w:basedOn w:val="Heading3"/>
    <w:qFormat/>
    <w:rsid w:val="006650CF"/>
    <w:pPr>
      <w:jc w:val="both"/>
    </w:pPr>
    <w:rPr>
      <w:b/>
      <w:i/>
      <w:color w:val="auto"/>
      <w:sz w:val="24"/>
    </w:rPr>
  </w:style>
  <w:style w:type="character" w:customStyle="1" w:styleId="Heading2Char1">
    <w:name w:val="Heading 2 Char1"/>
    <w:basedOn w:val="DefaultParagraphFont"/>
    <w:uiPriority w:val="9"/>
    <w:rsid w:val="006650CF"/>
    <w:rPr>
      <w:sz w:val="32"/>
      <w:szCs w:val="32"/>
    </w:rPr>
  </w:style>
  <w:style w:type="character" w:customStyle="1" w:styleId="Titulo2Car1">
    <w:name w:val="Titulo2 Car1"/>
    <w:basedOn w:val="Heading2Char"/>
    <w:rsid w:val="006650CF"/>
    <w:rPr>
      <w:rFonts w:ascii="Times New Roman" w:eastAsiaTheme="majorEastAsia" w:hAnsi="Times New Roman" w:cstheme="majorBidi"/>
      <w:b/>
      <w:color w:val="365F91" w:themeColor="accent1" w:themeShade="BF"/>
      <w:sz w:val="24"/>
      <w:szCs w:val="32"/>
    </w:rPr>
  </w:style>
  <w:style w:type="paragraph" w:customStyle="1" w:styleId="Titulo41">
    <w:name w:val="Titulo41"/>
    <w:basedOn w:val="Titulo3"/>
    <w:qFormat/>
    <w:rsid w:val="006650CF"/>
    <w:rPr>
      <w:b w:val="0"/>
    </w:rPr>
  </w:style>
  <w:style w:type="character" w:customStyle="1" w:styleId="Heading3Char1">
    <w:name w:val="Heading 3 Char1"/>
    <w:basedOn w:val="DefaultParagraphFont"/>
    <w:uiPriority w:val="9"/>
    <w:rsid w:val="006650CF"/>
    <w:rPr>
      <w:color w:val="434343"/>
      <w:sz w:val="28"/>
      <w:szCs w:val="28"/>
    </w:rPr>
  </w:style>
  <w:style w:type="character" w:customStyle="1" w:styleId="Titulo3Car1">
    <w:name w:val="Titulo3 Car1"/>
    <w:basedOn w:val="Heading3Char"/>
    <w:rsid w:val="006650CF"/>
    <w:rPr>
      <w:rFonts w:ascii="Times New Roman" w:eastAsiaTheme="majorEastAsia" w:hAnsi="Times New Roman" w:cstheme="majorBidi"/>
      <w:b/>
      <w:i/>
      <w:color w:val="434343"/>
      <w:sz w:val="24"/>
      <w:szCs w:val="28"/>
    </w:rPr>
  </w:style>
  <w:style w:type="character" w:customStyle="1" w:styleId="Titulo4Car1">
    <w:name w:val="Titulo4 Car1"/>
    <w:basedOn w:val="Titulo3Car"/>
    <w:rsid w:val="006650CF"/>
    <w:rPr>
      <w:rFonts w:ascii="Times New Roman" w:eastAsia="Arial" w:hAnsi="Times New Roman" w:cs="Arial"/>
      <w:b w:val="0"/>
      <w:i/>
      <w:color w:val="434343"/>
      <w:sz w:val="24"/>
      <w:szCs w:val="28"/>
      <w:lang w:val="es-419" w:eastAsia="es-MX"/>
    </w:rPr>
  </w:style>
  <w:style w:type="paragraph" w:customStyle="1" w:styleId="k51">
    <w:name w:val="k51"/>
    <w:basedOn w:val="Normal"/>
    <w:rsid w:val="006650CF"/>
    <w:pPr>
      <w:spacing w:before="100" w:beforeAutospacing="1" w:after="100" w:afterAutospacing="1" w:line="240" w:lineRule="auto"/>
    </w:pPr>
    <w:rPr>
      <w:rFonts w:eastAsia="Times New Roman" w:cs="Times New Roman"/>
      <w:szCs w:val="24"/>
      <w:lang w:val="es-MX"/>
    </w:rPr>
  </w:style>
  <w:style w:type="paragraph" w:customStyle="1" w:styleId="m1">
    <w:name w:val="m1"/>
    <w:basedOn w:val="Normal"/>
    <w:rsid w:val="006650CF"/>
    <w:pPr>
      <w:spacing w:before="100" w:beforeAutospacing="1" w:after="100" w:afterAutospacing="1" w:line="240" w:lineRule="auto"/>
    </w:pPr>
    <w:rPr>
      <w:rFonts w:eastAsia="Times New Roman" w:cs="Times New Roman"/>
      <w:szCs w:val="24"/>
      <w:lang w:val="es-MX"/>
    </w:rPr>
  </w:style>
  <w:style w:type="table" w:customStyle="1" w:styleId="Tablaconcuadrcula11">
    <w:name w:val="Tabla con cuadrícula11"/>
    <w:rsid w:val="006650CF"/>
    <w:pPr>
      <w:spacing w:line="240" w:lineRule="auto"/>
    </w:pPr>
    <w:rPr>
      <w:rFonts w:asciiTheme="minorHAnsi" w:eastAsiaTheme="minorEastAsia" w:hAnsiTheme="minorHAnsi" w:cstheme="minorBidi"/>
      <w:lang w:val="es-MX"/>
    </w:rPr>
    <w:tblPr>
      <w:tblCellMar>
        <w:top w:w="0" w:type="dxa"/>
        <w:left w:w="0" w:type="dxa"/>
        <w:bottom w:w="0" w:type="dxa"/>
        <w:right w:w="0" w:type="dxa"/>
      </w:tblCellMar>
    </w:tblPr>
  </w:style>
  <w:style w:type="character" w:customStyle="1" w:styleId="CommentTextChar2">
    <w:name w:val="Comment Text Char2"/>
    <w:basedOn w:val="DefaultParagraphFont"/>
    <w:uiPriority w:val="99"/>
    <w:semiHidden/>
    <w:rsid w:val="006650CF"/>
    <w:rPr>
      <w:sz w:val="20"/>
      <w:szCs w:val="20"/>
    </w:rPr>
  </w:style>
  <w:style w:type="character" w:customStyle="1" w:styleId="CommentSubjectChar1">
    <w:name w:val="Comment Subject Char1"/>
    <w:basedOn w:val="CommentTextChar"/>
    <w:uiPriority w:val="99"/>
    <w:semiHidden/>
    <w:rsid w:val="006650CF"/>
    <w:rPr>
      <w:b/>
      <w:bCs/>
      <w:sz w:val="20"/>
      <w:szCs w:val="20"/>
    </w:rPr>
  </w:style>
  <w:style w:type="table" w:customStyle="1" w:styleId="Estilo11">
    <w:name w:val="Estilo11"/>
    <w:basedOn w:val="TableNormal"/>
    <w:uiPriority w:val="99"/>
    <w:rsid w:val="006650CF"/>
    <w:pPr>
      <w:spacing w:line="240" w:lineRule="auto"/>
    </w:pPr>
    <w:rPr>
      <w:rFonts w:ascii="Times New Roman" w:hAnsi="Times New Roman"/>
      <w:sz w:val="24"/>
    </w:rPr>
    <w:tblPr/>
  </w:style>
  <w:style w:type="paragraph" w:customStyle="1" w:styleId="Heading11">
    <w:name w:val="Heading 11"/>
    <w:basedOn w:val="Normal"/>
    <w:next w:val="Normal"/>
    <w:link w:val="Heading1Char2"/>
    <w:uiPriority w:val="9"/>
    <w:qFormat/>
    <w:rsid w:val="006650CF"/>
    <w:pPr>
      <w:keepNext/>
      <w:keepLines/>
      <w:spacing w:before="240" w:line="259" w:lineRule="auto"/>
      <w:jc w:val="both"/>
      <w:outlineLvl w:val="0"/>
    </w:pPr>
    <w:rPr>
      <w:rFonts w:eastAsia="Yu Gothic Light" w:cs="Times New Roman"/>
      <w:b/>
      <w:sz w:val="36"/>
      <w:szCs w:val="32"/>
      <w:lang w:val="es-MX" w:eastAsia="en-US"/>
    </w:rPr>
  </w:style>
  <w:style w:type="paragraph" w:customStyle="1" w:styleId="Heading21">
    <w:name w:val="Heading 21"/>
    <w:basedOn w:val="Normal"/>
    <w:next w:val="Normal"/>
    <w:link w:val="Heading2Char2"/>
    <w:uiPriority w:val="9"/>
    <w:unhideWhenUsed/>
    <w:qFormat/>
    <w:rsid w:val="006650CF"/>
    <w:pPr>
      <w:keepNext/>
      <w:keepLines/>
      <w:spacing w:before="40" w:line="259" w:lineRule="auto"/>
      <w:jc w:val="both"/>
      <w:outlineLvl w:val="1"/>
    </w:pPr>
    <w:rPr>
      <w:rFonts w:eastAsia="Yu Gothic Light" w:cs="Times New Roman"/>
      <w:color w:val="000000"/>
      <w:sz w:val="28"/>
      <w:szCs w:val="26"/>
      <w:lang w:val="es-MX" w:eastAsia="en-US"/>
    </w:rPr>
  </w:style>
  <w:style w:type="paragraph" w:customStyle="1" w:styleId="Heading31">
    <w:name w:val="Heading 31"/>
    <w:basedOn w:val="Normal"/>
    <w:next w:val="Normal"/>
    <w:uiPriority w:val="9"/>
    <w:unhideWhenUsed/>
    <w:qFormat/>
    <w:rsid w:val="006650CF"/>
    <w:pPr>
      <w:keepNext/>
      <w:keepLines/>
      <w:spacing w:before="40" w:line="259" w:lineRule="auto"/>
      <w:jc w:val="both"/>
      <w:outlineLvl w:val="2"/>
    </w:pPr>
    <w:rPr>
      <w:rFonts w:ascii="Calibri Light" w:eastAsia="Yu Gothic Light" w:hAnsi="Calibri Light" w:cs="Times New Roman"/>
      <w:color w:val="1F3763"/>
      <w:szCs w:val="24"/>
      <w:lang w:val="es-MX" w:eastAsia="en-US"/>
    </w:rPr>
  </w:style>
  <w:style w:type="paragraph" w:customStyle="1" w:styleId="Heading41">
    <w:name w:val="Heading 41"/>
    <w:basedOn w:val="Normal"/>
    <w:next w:val="Normal"/>
    <w:uiPriority w:val="9"/>
    <w:unhideWhenUsed/>
    <w:qFormat/>
    <w:rsid w:val="006650CF"/>
    <w:pPr>
      <w:keepNext/>
      <w:keepLines/>
      <w:spacing w:before="40" w:line="259" w:lineRule="auto"/>
      <w:jc w:val="both"/>
      <w:outlineLvl w:val="3"/>
    </w:pPr>
    <w:rPr>
      <w:rFonts w:ascii="Calibri Light" w:eastAsia="Yu Gothic Light" w:hAnsi="Calibri Light" w:cs="Times New Roman"/>
      <w:i/>
      <w:iCs/>
      <w:color w:val="2F5496"/>
      <w:lang w:val="es-MX" w:eastAsia="en-US"/>
    </w:rPr>
  </w:style>
  <w:style w:type="paragraph" w:customStyle="1" w:styleId="Heading91">
    <w:name w:val="Heading 91"/>
    <w:basedOn w:val="Normal"/>
    <w:next w:val="Normal"/>
    <w:uiPriority w:val="9"/>
    <w:semiHidden/>
    <w:unhideWhenUsed/>
    <w:qFormat/>
    <w:rsid w:val="006650CF"/>
    <w:pPr>
      <w:keepNext/>
      <w:keepLines/>
      <w:spacing w:before="40" w:line="259" w:lineRule="auto"/>
      <w:jc w:val="both"/>
      <w:outlineLvl w:val="8"/>
    </w:pPr>
    <w:rPr>
      <w:rFonts w:ascii="Calibri Light" w:eastAsia="Yu Gothic Light" w:hAnsi="Calibri Light" w:cs="Times New Roman"/>
      <w:i/>
      <w:iCs/>
      <w:color w:val="272727"/>
      <w:sz w:val="21"/>
      <w:szCs w:val="21"/>
      <w:lang w:val="es-MX" w:eastAsia="en-US"/>
    </w:rPr>
  </w:style>
  <w:style w:type="numbering" w:customStyle="1" w:styleId="NoList11">
    <w:name w:val="No List11"/>
    <w:next w:val="NoList"/>
    <w:uiPriority w:val="99"/>
    <w:semiHidden/>
    <w:unhideWhenUsed/>
    <w:rsid w:val="006650CF"/>
  </w:style>
  <w:style w:type="character" w:customStyle="1" w:styleId="HeaderChar2">
    <w:name w:val="Header Char2"/>
    <w:basedOn w:val="DefaultParagraphFont"/>
    <w:uiPriority w:val="99"/>
    <w:rsid w:val="006650CF"/>
    <w:rPr>
      <w:rFonts w:ascii="Times New Roman" w:hAnsi="Times New Roman"/>
      <w:sz w:val="24"/>
    </w:rPr>
  </w:style>
  <w:style w:type="character" w:customStyle="1" w:styleId="FooterChar4">
    <w:name w:val="Footer Char4"/>
    <w:basedOn w:val="DefaultParagraphFont"/>
    <w:uiPriority w:val="99"/>
    <w:rsid w:val="006650CF"/>
    <w:rPr>
      <w:rFonts w:ascii="Times New Roman" w:hAnsi="Times New Roman"/>
      <w:sz w:val="24"/>
    </w:rPr>
  </w:style>
  <w:style w:type="character" w:customStyle="1" w:styleId="Heading1Char2">
    <w:name w:val="Heading 1 Char2"/>
    <w:basedOn w:val="DefaultParagraphFont"/>
    <w:link w:val="Heading11"/>
    <w:uiPriority w:val="9"/>
    <w:rsid w:val="006650CF"/>
    <w:rPr>
      <w:rFonts w:ascii="Times New Roman" w:eastAsia="Yu Gothic Light" w:hAnsi="Times New Roman" w:cs="Times New Roman"/>
      <w:b/>
      <w:sz w:val="36"/>
      <w:szCs w:val="32"/>
      <w:lang w:val="es-MX" w:eastAsia="en-US"/>
    </w:rPr>
  </w:style>
  <w:style w:type="character" w:customStyle="1" w:styleId="Heading1Char11">
    <w:name w:val="Heading 1 Char11"/>
    <w:basedOn w:val="DefaultParagraphFont"/>
    <w:uiPriority w:val="9"/>
    <w:rsid w:val="006650CF"/>
    <w:rPr>
      <w:rFonts w:asciiTheme="majorHAnsi" w:eastAsiaTheme="majorEastAsia" w:hAnsiTheme="majorHAnsi" w:cstheme="majorBidi"/>
      <w:color w:val="365F91" w:themeColor="accent1" w:themeShade="BF"/>
      <w:sz w:val="32"/>
      <w:szCs w:val="32"/>
    </w:rPr>
  </w:style>
  <w:style w:type="character" w:customStyle="1" w:styleId="TitleChar2">
    <w:name w:val="Title Char2"/>
    <w:basedOn w:val="DefaultParagraphFont"/>
    <w:uiPriority w:val="10"/>
    <w:rsid w:val="006650CF"/>
    <w:rPr>
      <w:rFonts w:ascii="Times New Roman" w:eastAsiaTheme="majorEastAsia" w:hAnsi="Times New Roman" w:cstheme="majorBidi"/>
      <w:spacing w:val="-10"/>
      <w:kern w:val="28"/>
      <w:sz w:val="36"/>
      <w:szCs w:val="56"/>
    </w:rPr>
  </w:style>
  <w:style w:type="paragraph" w:customStyle="1" w:styleId="Resumen1">
    <w:name w:val="Resumen1"/>
    <w:basedOn w:val="Normal"/>
    <w:qFormat/>
    <w:rsid w:val="006650CF"/>
    <w:pPr>
      <w:spacing w:after="240" w:line="240" w:lineRule="auto"/>
      <w:ind w:left="1134" w:right="1134"/>
      <w:jc w:val="both"/>
    </w:pPr>
    <w:rPr>
      <w:rFonts w:eastAsiaTheme="minorHAnsi" w:cstheme="minorBidi"/>
      <w:lang w:val="es-MX" w:eastAsia="en-US"/>
    </w:rPr>
  </w:style>
  <w:style w:type="paragraph" w:customStyle="1" w:styleId="Palabrasclave1">
    <w:name w:val="Palabras clave1"/>
    <w:basedOn w:val="Resumen"/>
    <w:qFormat/>
    <w:rsid w:val="006650CF"/>
  </w:style>
  <w:style w:type="character" w:customStyle="1" w:styleId="ResumenCar1">
    <w:name w:val="Resumen Car1"/>
    <w:basedOn w:val="DefaultParagraphFont"/>
    <w:rsid w:val="006650CF"/>
    <w:rPr>
      <w:rFonts w:ascii="Times New Roman" w:hAnsi="Times New Roman"/>
      <w:sz w:val="24"/>
    </w:rPr>
  </w:style>
  <w:style w:type="paragraph" w:customStyle="1" w:styleId="Textonormal2">
    <w:name w:val="Texto normal2"/>
    <w:basedOn w:val="Normal"/>
    <w:qFormat/>
    <w:rsid w:val="006650CF"/>
    <w:pPr>
      <w:spacing w:after="160" w:line="360" w:lineRule="auto"/>
      <w:jc w:val="both"/>
    </w:pPr>
    <w:rPr>
      <w:rFonts w:eastAsiaTheme="minorHAnsi" w:cstheme="minorBidi"/>
      <w:lang w:val="es-MX" w:eastAsia="en-US"/>
    </w:rPr>
  </w:style>
  <w:style w:type="character" w:customStyle="1" w:styleId="PalabrasclaveCar1">
    <w:name w:val="Palabras clave Car1"/>
    <w:basedOn w:val="ResumenCar"/>
    <w:rsid w:val="006650CF"/>
    <w:rPr>
      <w:rFonts w:ascii="Times New Roman" w:eastAsiaTheme="minorHAnsi" w:hAnsi="Times New Roman" w:cstheme="minorBidi"/>
      <w:sz w:val="24"/>
      <w:lang w:val="es-MX" w:eastAsia="en-US"/>
    </w:rPr>
  </w:style>
  <w:style w:type="paragraph" w:customStyle="1" w:styleId="Subtitle1">
    <w:name w:val="Subtitle1"/>
    <w:basedOn w:val="Heading2"/>
    <w:next w:val="Textonormal"/>
    <w:uiPriority w:val="11"/>
    <w:qFormat/>
    <w:rsid w:val="006650CF"/>
    <w:pPr>
      <w:numPr>
        <w:ilvl w:val="1"/>
      </w:numPr>
      <w:spacing w:before="40" w:after="0" w:line="259" w:lineRule="auto"/>
      <w:jc w:val="both"/>
    </w:pPr>
    <w:rPr>
      <w:rFonts w:eastAsia="Yu Mincho" w:cstheme="majorBidi"/>
      <w:b/>
      <w:spacing w:val="15"/>
      <w:sz w:val="28"/>
      <w:szCs w:val="26"/>
      <w:lang w:val="es-MX" w:eastAsia="en-US"/>
    </w:rPr>
  </w:style>
  <w:style w:type="character" w:customStyle="1" w:styleId="TextonormalCar2">
    <w:name w:val="Texto normal Car2"/>
    <w:basedOn w:val="DefaultParagraphFont"/>
    <w:rsid w:val="006650CF"/>
    <w:rPr>
      <w:rFonts w:ascii="Times New Roman" w:hAnsi="Times New Roman"/>
      <w:sz w:val="24"/>
    </w:rPr>
  </w:style>
  <w:style w:type="character" w:customStyle="1" w:styleId="SubtitleChar1">
    <w:name w:val="Subtitle Char1"/>
    <w:basedOn w:val="DefaultParagraphFont"/>
    <w:uiPriority w:val="11"/>
    <w:rsid w:val="006650CF"/>
    <w:rPr>
      <w:rFonts w:ascii="Times New Roman" w:eastAsia="Yu Mincho" w:hAnsi="Times New Roman" w:cs="Times New Roman"/>
      <w:b/>
      <w:spacing w:val="15"/>
      <w:sz w:val="28"/>
      <w:szCs w:val="26"/>
    </w:rPr>
  </w:style>
  <w:style w:type="paragraph" w:customStyle="1" w:styleId="IntenseQuote1">
    <w:name w:val="Intense Quote1"/>
    <w:basedOn w:val="Normal"/>
    <w:next w:val="Normal"/>
    <w:uiPriority w:val="30"/>
    <w:qFormat/>
    <w:rsid w:val="006650CF"/>
    <w:pPr>
      <w:pBdr>
        <w:top w:val="single" w:sz="4" w:space="10" w:color="4472C4"/>
        <w:bottom w:val="single" w:sz="4" w:space="10" w:color="4472C4"/>
      </w:pBdr>
      <w:spacing w:before="360" w:after="360" w:line="259" w:lineRule="auto"/>
      <w:ind w:left="864" w:right="864"/>
      <w:jc w:val="center"/>
    </w:pPr>
    <w:rPr>
      <w:rFonts w:eastAsiaTheme="minorHAnsi" w:cstheme="minorBidi"/>
      <w:i/>
      <w:iCs/>
      <w:color w:val="4472C4"/>
      <w:lang w:val="es-MX" w:eastAsia="en-US"/>
    </w:rPr>
  </w:style>
  <w:style w:type="character" w:customStyle="1" w:styleId="IntenseQuoteChar1">
    <w:name w:val="Intense Quote Char1"/>
    <w:basedOn w:val="DefaultParagraphFont"/>
    <w:uiPriority w:val="30"/>
    <w:rsid w:val="006650CF"/>
    <w:rPr>
      <w:i/>
      <w:iCs/>
      <w:color w:val="4472C4"/>
    </w:rPr>
  </w:style>
  <w:style w:type="character" w:customStyle="1" w:styleId="Heading2Char2">
    <w:name w:val="Heading 2 Char2"/>
    <w:basedOn w:val="DefaultParagraphFont"/>
    <w:link w:val="Heading21"/>
    <w:uiPriority w:val="9"/>
    <w:rsid w:val="006650CF"/>
    <w:rPr>
      <w:rFonts w:ascii="Times New Roman" w:eastAsia="Yu Gothic Light" w:hAnsi="Times New Roman" w:cs="Times New Roman"/>
      <w:color w:val="000000"/>
      <w:sz w:val="28"/>
      <w:szCs w:val="26"/>
      <w:lang w:val="es-MX" w:eastAsia="en-US"/>
    </w:rPr>
  </w:style>
  <w:style w:type="character" w:customStyle="1" w:styleId="Heading3Char2">
    <w:name w:val="Heading 3 Char2"/>
    <w:basedOn w:val="DefaultParagraphFont"/>
    <w:uiPriority w:val="9"/>
    <w:rsid w:val="006650CF"/>
    <w:rPr>
      <w:rFonts w:ascii="Calibri Light" w:eastAsia="Yu Gothic Light" w:hAnsi="Calibri Light" w:cs="Times New Roman"/>
      <w:color w:val="1F3763"/>
      <w:sz w:val="24"/>
      <w:szCs w:val="24"/>
    </w:rPr>
  </w:style>
  <w:style w:type="paragraph" w:customStyle="1" w:styleId="TOC21">
    <w:name w:val="TOC 21"/>
    <w:basedOn w:val="Normal"/>
    <w:next w:val="Normal"/>
    <w:autoRedefine/>
    <w:uiPriority w:val="39"/>
    <w:unhideWhenUsed/>
    <w:rsid w:val="006650CF"/>
    <w:pPr>
      <w:tabs>
        <w:tab w:val="right" w:leader="dot" w:pos="8828"/>
      </w:tabs>
      <w:spacing w:after="100" w:line="360" w:lineRule="auto"/>
      <w:ind w:left="220"/>
      <w:jc w:val="both"/>
    </w:pPr>
    <w:rPr>
      <w:rFonts w:eastAsia="Yu Mincho" w:cs="Times New Roman"/>
      <w:lang w:val="es-MX"/>
    </w:rPr>
  </w:style>
  <w:style w:type="paragraph" w:customStyle="1" w:styleId="TOC31">
    <w:name w:val="TOC 31"/>
    <w:basedOn w:val="Normal"/>
    <w:next w:val="Normal"/>
    <w:autoRedefine/>
    <w:uiPriority w:val="39"/>
    <w:unhideWhenUsed/>
    <w:rsid w:val="006650CF"/>
    <w:pPr>
      <w:spacing w:after="100" w:line="259" w:lineRule="auto"/>
      <w:ind w:left="440"/>
      <w:jc w:val="both"/>
    </w:pPr>
    <w:rPr>
      <w:rFonts w:eastAsia="Yu Mincho" w:cs="Times New Roman"/>
      <w:lang w:val="es-MX"/>
    </w:rPr>
  </w:style>
  <w:style w:type="character" w:customStyle="1" w:styleId="Hyperlink1">
    <w:name w:val="Hyperlink1"/>
    <w:basedOn w:val="DefaultParagraphFont"/>
    <w:uiPriority w:val="99"/>
    <w:unhideWhenUsed/>
    <w:rsid w:val="006650CF"/>
    <w:rPr>
      <w:color w:val="0563C1"/>
      <w:u w:val="single"/>
    </w:rPr>
  </w:style>
  <w:style w:type="character" w:customStyle="1" w:styleId="CommentTextChar3">
    <w:name w:val="Comment Text Char3"/>
    <w:basedOn w:val="DefaultParagraphFont"/>
    <w:uiPriority w:val="99"/>
    <w:semiHidden/>
    <w:rsid w:val="006650CF"/>
    <w:rPr>
      <w:rFonts w:ascii="Times New Roman" w:hAnsi="Times New Roman"/>
      <w:sz w:val="20"/>
      <w:szCs w:val="20"/>
    </w:rPr>
  </w:style>
  <w:style w:type="character" w:customStyle="1" w:styleId="CommentSubjectChar2">
    <w:name w:val="Comment Subject Char2"/>
    <w:basedOn w:val="CommentTextChar"/>
    <w:uiPriority w:val="99"/>
    <w:semiHidden/>
    <w:rsid w:val="006650CF"/>
    <w:rPr>
      <w:rFonts w:ascii="Times New Roman" w:hAnsi="Times New Roman"/>
      <w:b/>
      <w:bCs/>
      <w:sz w:val="20"/>
      <w:szCs w:val="20"/>
    </w:rPr>
  </w:style>
  <w:style w:type="character" w:customStyle="1" w:styleId="BalloonTextChar2">
    <w:name w:val="Balloon Text Char2"/>
    <w:basedOn w:val="DefaultParagraphFont"/>
    <w:uiPriority w:val="99"/>
    <w:semiHidden/>
    <w:rsid w:val="006650CF"/>
    <w:rPr>
      <w:rFonts w:ascii="Segoe UI" w:hAnsi="Segoe UI" w:cs="Segoe UI"/>
      <w:sz w:val="18"/>
      <w:szCs w:val="18"/>
    </w:rPr>
  </w:style>
  <w:style w:type="character" w:customStyle="1" w:styleId="Heading4Char1">
    <w:name w:val="Heading 4 Char1"/>
    <w:basedOn w:val="DefaultParagraphFont"/>
    <w:uiPriority w:val="9"/>
    <w:rsid w:val="006650CF"/>
    <w:rPr>
      <w:rFonts w:ascii="Calibri Light" w:eastAsia="Yu Gothic Light" w:hAnsi="Calibri Light" w:cs="Times New Roman"/>
      <w:i/>
      <w:iCs/>
      <w:color w:val="2F5496"/>
    </w:rPr>
  </w:style>
  <w:style w:type="paragraph" w:customStyle="1" w:styleId="Titulo12">
    <w:name w:val="Titulo 12"/>
    <w:basedOn w:val="Heading1"/>
    <w:qFormat/>
    <w:rsid w:val="006650CF"/>
    <w:pPr>
      <w:spacing w:before="160" w:after="0" w:line="360" w:lineRule="auto"/>
      <w:ind w:right="201"/>
      <w:jc w:val="both"/>
    </w:pPr>
    <w:rPr>
      <w:sz w:val="36"/>
    </w:rPr>
  </w:style>
  <w:style w:type="paragraph" w:customStyle="1" w:styleId="Titulo22">
    <w:name w:val="Titulo22"/>
    <w:basedOn w:val="Heading2"/>
    <w:qFormat/>
    <w:rsid w:val="006650CF"/>
    <w:pPr>
      <w:jc w:val="both"/>
    </w:pPr>
    <w:rPr>
      <w:b/>
      <w:color w:val="000000"/>
      <w:sz w:val="24"/>
    </w:rPr>
  </w:style>
  <w:style w:type="character" w:customStyle="1" w:styleId="Titulo1Car2">
    <w:name w:val="Titulo 1 Car2"/>
    <w:basedOn w:val="Heading1Char"/>
    <w:rsid w:val="006650CF"/>
    <w:rPr>
      <w:rFonts w:ascii="Times New Roman" w:eastAsia="Arial" w:hAnsi="Times New Roman" w:cs="Arial"/>
      <w:b w:val="0"/>
      <w:color w:val="365F91" w:themeColor="accent1" w:themeShade="BF"/>
      <w:sz w:val="36"/>
      <w:szCs w:val="40"/>
      <w:lang w:val="es-419" w:eastAsia="es-MX"/>
    </w:rPr>
  </w:style>
  <w:style w:type="paragraph" w:customStyle="1" w:styleId="Titulo32">
    <w:name w:val="Titulo32"/>
    <w:basedOn w:val="Heading3"/>
    <w:qFormat/>
    <w:rsid w:val="006650CF"/>
    <w:pPr>
      <w:spacing w:before="40" w:after="0" w:line="259" w:lineRule="auto"/>
    </w:pPr>
    <w:rPr>
      <w:rFonts w:ascii="Calibri Light" w:eastAsia="Yu Gothic Light" w:hAnsi="Calibri Light" w:cs="Times New Roman"/>
      <w:color w:val="1F3763"/>
      <w:sz w:val="24"/>
      <w:szCs w:val="24"/>
      <w:lang w:val="es-MX" w:eastAsia="en-US"/>
    </w:rPr>
  </w:style>
  <w:style w:type="character" w:customStyle="1" w:styleId="Titulo2Car2">
    <w:name w:val="Titulo2 Car2"/>
    <w:basedOn w:val="Heading2Char"/>
    <w:rsid w:val="006650CF"/>
    <w:rPr>
      <w:rFonts w:ascii="Times New Roman" w:eastAsia="Arial" w:hAnsi="Times New Roman" w:cs="Arial"/>
      <w:b/>
      <w:color w:val="000000"/>
      <w:sz w:val="24"/>
      <w:szCs w:val="32"/>
      <w:lang w:val="es-419" w:eastAsia="es-MX"/>
    </w:rPr>
  </w:style>
  <w:style w:type="paragraph" w:customStyle="1" w:styleId="Titulo42">
    <w:name w:val="Titulo42"/>
    <w:basedOn w:val="Titulo3"/>
    <w:qFormat/>
    <w:rsid w:val="006650CF"/>
    <w:pPr>
      <w:spacing w:before="40" w:after="0" w:line="259" w:lineRule="auto"/>
      <w:jc w:val="left"/>
    </w:pPr>
    <w:rPr>
      <w:rFonts w:ascii="Calibri Light" w:eastAsia="Yu Gothic Light" w:hAnsi="Calibri Light" w:cs="Times New Roman"/>
      <w:b w:val="0"/>
      <w:i w:val="0"/>
      <w:color w:val="1F3763"/>
      <w:szCs w:val="24"/>
      <w:lang w:val="es-MX" w:eastAsia="en-US"/>
    </w:rPr>
  </w:style>
  <w:style w:type="character" w:customStyle="1" w:styleId="Titulo3Car2">
    <w:name w:val="Titulo3 Car2"/>
    <w:basedOn w:val="Heading3Char"/>
    <w:rsid w:val="006650CF"/>
    <w:rPr>
      <w:rFonts w:ascii="Calibri Light" w:eastAsia="Yu Gothic Light" w:hAnsi="Calibri Light" w:cs="Times New Roman"/>
      <w:color w:val="1F3763"/>
      <w:sz w:val="24"/>
      <w:szCs w:val="24"/>
    </w:rPr>
  </w:style>
  <w:style w:type="character" w:customStyle="1" w:styleId="Titulo4Car2">
    <w:name w:val="Titulo4 Car2"/>
    <w:basedOn w:val="Titulo3Car"/>
    <w:rsid w:val="006650CF"/>
    <w:rPr>
      <w:rFonts w:ascii="Calibri Light" w:eastAsia="Yu Gothic Light" w:hAnsi="Calibri Light" w:cs="Times New Roman"/>
      <w:b w:val="0"/>
      <w:i w:val="0"/>
      <w:color w:val="1F3763"/>
      <w:sz w:val="24"/>
      <w:szCs w:val="24"/>
      <w:lang w:val="es-419" w:eastAsia="es-MX"/>
    </w:rPr>
  </w:style>
  <w:style w:type="paragraph" w:customStyle="1" w:styleId="k52">
    <w:name w:val="k52"/>
    <w:basedOn w:val="Normal"/>
    <w:rsid w:val="006650CF"/>
    <w:pPr>
      <w:spacing w:before="100" w:beforeAutospacing="1" w:after="100" w:afterAutospacing="1" w:line="240" w:lineRule="auto"/>
      <w:jc w:val="both"/>
    </w:pPr>
    <w:rPr>
      <w:rFonts w:eastAsia="Times New Roman" w:cs="Times New Roman"/>
      <w:szCs w:val="24"/>
      <w:lang w:val="es-MX"/>
    </w:rPr>
  </w:style>
  <w:style w:type="paragraph" w:customStyle="1" w:styleId="m2">
    <w:name w:val="m2"/>
    <w:basedOn w:val="Normal"/>
    <w:rsid w:val="006650CF"/>
    <w:pPr>
      <w:spacing w:before="100" w:beforeAutospacing="1" w:after="100" w:afterAutospacing="1" w:line="240" w:lineRule="auto"/>
      <w:jc w:val="both"/>
    </w:pPr>
    <w:rPr>
      <w:rFonts w:eastAsia="Times New Roman" w:cs="Times New Roman"/>
      <w:szCs w:val="24"/>
      <w:lang w:val="es-MX"/>
    </w:rPr>
  </w:style>
  <w:style w:type="table" w:customStyle="1" w:styleId="Tablaconcuadrcula12">
    <w:name w:val="Tabla con cuadrícula12"/>
    <w:rsid w:val="006650CF"/>
    <w:pPr>
      <w:spacing w:line="240" w:lineRule="auto"/>
    </w:pPr>
    <w:rPr>
      <w:rFonts w:asciiTheme="minorHAnsi" w:eastAsia="Yu Mincho" w:hAnsiTheme="minorHAnsi" w:cstheme="minorBidi"/>
      <w:lang w:val="es-MX"/>
    </w:rPr>
    <w:tblPr>
      <w:tblCellMar>
        <w:top w:w="0" w:type="dxa"/>
        <w:left w:w="0" w:type="dxa"/>
        <w:bottom w:w="0" w:type="dxa"/>
        <w:right w:w="0" w:type="dxa"/>
      </w:tblCellMar>
    </w:tblPr>
  </w:style>
  <w:style w:type="table" w:customStyle="1" w:styleId="PlainTable51">
    <w:name w:val="Plain Table 51"/>
    <w:basedOn w:val="TableNormal"/>
    <w:next w:val="PlainTable5"/>
    <w:uiPriority w:val="45"/>
    <w:rsid w:val="006650CF"/>
    <w:pPr>
      <w:spacing w:line="240" w:lineRule="auto"/>
    </w:p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next w:val="GridTable1Light"/>
    <w:uiPriority w:val="46"/>
    <w:rsid w:val="006650CF"/>
    <w:pPr>
      <w:spacing w:line="240" w:lineRule="auto"/>
    </w:p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Estilo12">
    <w:name w:val="Estilo12"/>
    <w:basedOn w:val="TableNormal"/>
    <w:uiPriority w:val="99"/>
    <w:rsid w:val="006650CF"/>
    <w:pPr>
      <w:spacing w:line="240" w:lineRule="auto"/>
    </w:pPr>
    <w:rPr>
      <w:rFonts w:ascii="Times New Roman" w:hAnsi="Times New Roman"/>
      <w:sz w:val="24"/>
    </w:rPr>
    <w:tblPr/>
  </w:style>
  <w:style w:type="table" w:customStyle="1" w:styleId="GridTable5Dark1">
    <w:name w:val="Grid Table 5 Dark1"/>
    <w:basedOn w:val="TableNormal"/>
    <w:next w:val="GridTable5Dark"/>
    <w:uiPriority w:val="50"/>
    <w:rsid w:val="006650CF"/>
    <w:pPr>
      <w:spacing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21">
    <w:name w:val="Grid Table 21"/>
    <w:basedOn w:val="TableNormal"/>
    <w:next w:val="GridTable2"/>
    <w:uiPriority w:val="47"/>
    <w:rsid w:val="006650CF"/>
    <w:pPr>
      <w:spacing w:line="240" w:lineRule="auto"/>
    </w:p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llowedHyperlink1">
    <w:name w:val="FollowedHyperlink1"/>
    <w:basedOn w:val="DefaultParagraphFont"/>
    <w:uiPriority w:val="99"/>
    <w:semiHidden/>
    <w:unhideWhenUsed/>
    <w:rsid w:val="006650CF"/>
    <w:rPr>
      <w:color w:val="954F72"/>
      <w:u w:val="single"/>
    </w:rPr>
  </w:style>
  <w:style w:type="table" w:customStyle="1" w:styleId="TableGrid10">
    <w:name w:val="TableGrid1"/>
    <w:rsid w:val="006650CF"/>
    <w:pPr>
      <w:spacing w:line="240" w:lineRule="auto"/>
    </w:pPr>
    <w:rPr>
      <w:rFonts w:asciiTheme="minorHAnsi" w:eastAsia="Yu Mincho" w:hAnsiTheme="minorHAnsi" w:cstheme="minorBidi"/>
      <w:lang w:val="es-MX"/>
    </w:rPr>
    <w:tblPr>
      <w:tblCellMar>
        <w:top w:w="0" w:type="dxa"/>
        <w:left w:w="0" w:type="dxa"/>
        <w:bottom w:w="0" w:type="dxa"/>
        <w:right w:w="0" w:type="dxa"/>
      </w:tblCellMar>
    </w:tblPr>
  </w:style>
  <w:style w:type="character" w:customStyle="1" w:styleId="SubtleEmphasis1">
    <w:name w:val="Subtle Emphasis1"/>
    <w:basedOn w:val="DefaultParagraphFont"/>
    <w:uiPriority w:val="19"/>
    <w:qFormat/>
    <w:rsid w:val="006650CF"/>
    <w:rPr>
      <w:i/>
      <w:iCs/>
      <w:color w:val="404040"/>
    </w:rPr>
  </w:style>
  <w:style w:type="table" w:customStyle="1" w:styleId="GridTable5Dark-Accent31">
    <w:name w:val="Grid Table 5 Dark - Accent 31"/>
    <w:basedOn w:val="TableNormal"/>
    <w:next w:val="GridTable5Dark-Accent3"/>
    <w:uiPriority w:val="50"/>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PlainTable31">
    <w:name w:val="Plain Table 31"/>
    <w:basedOn w:val="TableNormal"/>
    <w:next w:val="PlainTable3"/>
    <w:uiPriority w:val="43"/>
    <w:rsid w:val="006650CF"/>
    <w:pPr>
      <w:spacing w:line="240" w:lineRule="auto"/>
    </w:pPr>
    <w:rPr>
      <w:rFonts w:asciiTheme="minorHAnsi" w:eastAsiaTheme="minorHAnsi" w:hAnsiTheme="minorHAnsi" w:cstheme="minorBidi"/>
      <w:lang w:val="es-MX" w:eastAsia="en-US"/>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FootnoteTextChar1">
    <w:name w:val="Footnote Text Char1"/>
    <w:basedOn w:val="DefaultParagraphFont"/>
    <w:uiPriority w:val="99"/>
    <w:semiHidden/>
    <w:rsid w:val="006650CF"/>
    <w:rPr>
      <w:rFonts w:ascii="Times New Roman" w:hAnsi="Times New Roman"/>
      <w:sz w:val="20"/>
      <w:szCs w:val="20"/>
    </w:rPr>
  </w:style>
  <w:style w:type="table" w:customStyle="1" w:styleId="GridTable3-Accent11">
    <w:name w:val="Grid Table 3 - Accent 11"/>
    <w:basedOn w:val="TableNormal"/>
    <w:next w:val="GridTable3-Accent1"/>
    <w:uiPriority w:val="48"/>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2-Accent31">
    <w:name w:val="Grid Table 2 - Accent 31"/>
    <w:basedOn w:val="TableNormal"/>
    <w:next w:val="GridTable2-Accent3"/>
    <w:uiPriority w:val="47"/>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21">
    <w:name w:val="Plain Table 21"/>
    <w:basedOn w:val="TableNormal"/>
    <w:next w:val="PlainTable2"/>
    <w:uiPriority w:val="42"/>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4-Accent21">
    <w:name w:val="Grid Table 4 - Accent 21"/>
    <w:basedOn w:val="TableNormal"/>
    <w:next w:val="GridTable4-Accent2"/>
    <w:uiPriority w:val="49"/>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character" w:customStyle="1" w:styleId="IntenseEmphasis1">
    <w:name w:val="Intense Emphasis1"/>
    <w:basedOn w:val="DefaultParagraphFont"/>
    <w:uiPriority w:val="21"/>
    <w:qFormat/>
    <w:rsid w:val="006650CF"/>
    <w:rPr>
      <w:i/>
      <w:iCs/>
      <w:color w:val="4472C4"/>
    </w:rPr>
  </w:style>
  <w:style w:type="table" w:customStyle="1" w:styleId="GridTable1Light-Accent11">
    <w:name w:val="Grid Table 1 Light - Accent 11"/>
    <w:basedOn w:val="TableNormal"/>
    <w:next w:val="GridTable1Light-Accent1"/>
    <w:uiPriority w:val="46"/>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ListTable2-Accent11">
    <w:name w:val="List Table 2 - Accent 11"/>
    <w:basedOn w:val="TableNormal"/>
    <w:next w:val="ListTable2-Accent1"/>
    <w:uiPriority w:val="47"/>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8EAADB"/>
        <w:bottom w:val="single" w:sz="4" w:space="0" w:color="8EAADB"/>
        <w:insideH w:val="single" w:sz="4" w:space="0" w:color="8EAAD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AuditBoxText1">
    <w:name w:val="AuditBoxText1"/>
    <w:basedOn w:val="Normal"/>
    <w:rsid w:val="006650CF"/>
    <w:pPr>
      <w:tabs>
        <w:tab w:val="left" w:pos="720"/>
        <w:tab w:val="left" w:pos="990"/>
        <w:tab w:val="left" w:pos="2160"/>
        <w:tab w:val="left" w:pos="9360"/>
      </w:tabs>
      <w:spacing w:before="120" w:line="240" w:lineRule="auto"/>
      <w:ind w:left="446" w:hanging="446"/>
      <w:jc w:val="both"/>
    </w:pPr>
    <w:rPr>
      <w:rFonts w:ascii="Times" w:eastAsia="MS Mincho" w:hAnsi="Times" w:cs="Times New Roman"/>
      <w:szCs w:val="20"/>
      <w:lang w:val="en-US" w:eastAsia="fr-CA"/>
    </w:rPr>
  </w:style>
  <w:style w:type="character" w:customStyle="1" w:styleId="Heading9Char1">
    <w:name w:val="Heading 9 Char1"/>
    <w:basedOn w:val="DefaultParagraphFont"/>
    <w:uiPriority w:val="9"/>
    <w:semiHidden/>
    <w:rsid w:val="006650CF"/>
    <w:rPr>
      <w:rFonts w:ascii="Calibri Light" w:eastAsia="Yu Gothic Light" w:hAnsi="Calibri Light" w:cs="Times New Roman"/>
      <w:i/>
      <w:iCs/>
      <w:color w:val="272727"/>
      <w:sz w:val="21"/>
      <w:szCs w:val="21"/>
    </w:rPr>
  </w:style>
  <w:style w:type="table" w:customStyle="1" w:styleId="GridTable4-Accent311">
    <w:name w:val="Grid Table 4 - Accent 311"/>
    <w:basedOn w:val="TableNormal"/>
    <w:next w:val="GridTable4-Accent3"/>
    <w:uiPriority w:val="49"/>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Accent61">
    <w:name w:val="Grid Table 5 Dark - Accent 61"/>
    <w:basedOn w:val="TableNormal"/>
    <w:next w:val="GridTable5Dark-Accent6"/>
    <w:uiPriority w:val="50"/>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5Dark-Accent11">
    <w:name w:val="Grid Table 5 Dark - Accent 11"/>
    <w:basedOn w:val="TableNormal"/>
    <w:next w:val="GridTable5Dark-Accent1"/>
    <w:uiPriority w:val="50"/>
    <w:rsid w:val="006650CF"/>
    <w:pPr>
      <w:spacing w:line="240" w:lineRule="auto"/>
    </w:pPr>
    <w:rPr>
      <w:rFonts w:asciiTheme="minorHAnsi" w:eastAsiaTheme="minorHAnsi" w:hAnsiTheme="minorHAnsi" w:cstheme="minorBidi"/>
      <w:lang w:val="es-MX" w:eastAsia="en-US"/>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PlainTable41">
    <w:name w:val="Plain Table 41"/>
    <w:basedOn w:val="TableNormal"/>
    <w:next w:val="PlainTable4"/>
    <w:uiPriority w:val="44"/>
    <w:rsid w:val="006650CF"/>
    <w:pPr>
      <w:spacing w:line="240" w:lineRule="auto"/>
    </w:pPr>
    <w:rPr>
      <w:rFonts w:asciiTheme="minorHAnsi" w:eastAsiaTheme="minorHAnsi" w:hAnsiTheme="minorHAnsi" w:cstheme="minorBidi"/>
      <w:lang w:val="es-MX"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Default2">
    <w:name w:val="Default2"/>
    <w:rsid w:val="006650CF"/>
    <w:pPr>
      <w:autoSpaceDE w:val="0"/>
      <w:autoSpaceDN w:val="0"/>
      <w:adjustRightInd w:val="0"/>
      <w:spacing w:line="240" w:lineRule="auto"/>
    </w:pPr>
    <w:rPr>
      <w:rFonts w:ascii="Times New Roman" w:eastAsiaTheme="minorHAnsi" w:hAnsi="Times New Roman" w:cs="Times New Roman"/>
      <w:color w:val="000000"/>
      <w:sz w:val="24"/>
      <w:szCs w:val="24"/>
      <w:lang w:val="es-MX" w:eastAsia="en-US"/>
    </w:rPr>
  </w:style>
  <w:style w:type="paragraph" w:customStyle="1" w:styleId="paragraph1">
    <w:name w:val="paragraph1"/>
    <w:basedOn w:val="Normal"/>
    <w:rsid w:val="006650CF"/>
    <w:pPr>
      <w:spacing w:before="100" w:beforeAutospacing="1" w:after="100" w:afterAutospacing="1" w:line="240" w:lineRule="auto"/>
    </w:pPr>
    <w:rPr>
      <w:rFonts w:eastAsia="Times New Roman" w:cs="Times New Roman"/>
      <w:szCs w:val="24"/>
      <w:lang w:val="es-MX"/>
    </w:rPr>
  </w:style>
  <w:style w:type="paragraph" w:customStyle="1" w:styleId="Funete2">
    <w:name w:val="Funete2"/>
    <w:basedOn w:val="Normal"/>
    <w:qFormat/>
    <w:rsid w:val="006650CF"/>
    <w:pPr>
      <w:tabs>
        <w:tab w:val="left" w:pos="1155"/>
      </w:tabs>
      <w:spacing w:after="160" w:line="360" w:lineRule="auto"/>
      <w:jc w:val="center"/>
    </w:pPr>
    <w:rPr>
      <w:rFonts w:eastAsiaTheme="minorHAnsi" w:cs="Times New Roman"/>
      <w:i/>
      <w:iCs/>
      <w:sz w:val="20"/>
      <w:szCs w:val="18"/>
      <w:lang w:val="es-MX" w:eastAsia="en-US"/>
    </w:rPr>
  </w:style>
  <w:style w:type="character" w:customStyle="1" w:styleId="FuneteCar2">
    <w:name w:val="Funete Car2"/>
    <w:basedOn w:val="DefaultParagraphFont"/>
    <w:rsid w:val="006650CF"/>
    <w:rPr>
      <w:rFonts w:ascii="Times New Roman" w:hAnsi="Times New Roman" w:cs="Times New Roman"/>
      <w:i/>
      <w:iCs/>
      <w:sz w:val="20"/>
      <w:szCs w:val="18"/>
    </w:rPr>
  </w:style>
  <w:style w:type="character" w:customStyle="1" w:styleId="Heading2Char11">
    <w:name w:val="Heading 2 Char11"/>
    <w:basedOn w:val="DefaultParagraphFont"/>
    <w:uiPriority w:val="9"/>
    <w:semiHidden/>
    <w:rsid w:val="006650CF"/>
    <w:rPr>
      <w:rFonts w:asciiTheme="majorHAnsi" w:eastAsiaTheme="majorEastAsia" w:hAnsiTheme="majorHAnsi" w:cstheme="majorBidi"/>
      <w:color w:val="365F91" w:themeColor="accent1" w:themeShade="BF"/>
      <w:sz w:val="26"/>
      <w:szCs w:val="26"/>
    </w:rPr>
  </w:style>
  <w:style w:type="character" w:customStyle="1" w:styleId="SubtitleChar11">
    <w:name w:val="Subtitle Char11"/>
    <w:basedOn w:val="DefaultParagraphFont"/>
    <w:uiPriority w:val="11"/>
    <w:rsid w:val="006650CF"/>
    <w:rPr>
      <w:rFonts w:eastAsiaTheme="minorEastAsia"/>
      <w:color w:val="5A5A5A" w:themeColor="text1" w:themeTint="A5"/>
      <w:spacing w:val="15"/>
    </w:rPr>
  </w:style>
  <w:style w:type="character" w:customStyle="1" w:styleId="IntenseQuoteChar11">
    <w:name w:val="Intense Quote Char11"/>
    <w:basedOn w:val="DefaultParagraphFont"/>
    <w:uiPriority w:val="30"/>
    <w:rsid w:val="006650CF"/>
    <w:rPr>
      <w:i/>
      <w:iCs/>
      <w:color w:val="4F81BD" w:themeColor="accent1"/>
    </w:rPr>
  </w:style>
  <w:style w:type="character" w:customStyle="1" w:styleId="Heading3Char11">
    <w:name w:val="Heading 3 Char11"/>
    <w:basedOn w:val="DefaultParagraphFont"/>
    <w:uiPriority w:val="9"/>
    <w:semiHidden/>
    <w:rsid w:val="006650CF"/>
    <w:rPr>
      <w:rFonts w:asciiTheme="majorHAnsi" w:eastAsiaTheme="majorEastAsia" w:hAnsiTheme="majorHAnsi" w:cstheme="majorBidi"/>
      <w:color w:val="243F60" w:themeColor="accent1" w:themeShade="7F"/>
      <w:sz w:val="24"/>
      <w:szCs w:val="24"/>
    </w:rPr>
  </w:style>
  <w:style w:type="character" w:customStyle="1" w:styleId="Heading4Char11">
    <w:name w:val="Heading 4 Char11"/>
    <w:basedOn w:val="DefaultParagraphFont"/>
    <w:uiPriority w:val="9"/>
    <w:semiHidden/>
    <w:rsid w:val="006650CF"/>
    <w:rPr>
      <w:rFonts w:asciiTheme="majorHAnsi" w:eastAsiaTheme="majorEastAsia" w:hAnsiTheme="majorHAnsi" w:cstheme="majorBidi"/>
      <w:i/>
      <w:iCs/>
      <w:color w:val="365F91" w:themeColor="accent1" w:themeShade="BF"/>
    </w:rPr>
  </w:style>
  <w:style w:type="character" w:customStyle="1" w:styleId="Heading9Char11">
    <w:name w:val="Heading 9 Char11"/>
    <w:basedOn w:val="DefaultParagraphFont"/>
    <w:uiPriority w:val="9"/>
    <w:semiHidden/>
    <w:rsid w:val="006650CF"/>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99647">
      <w:bodyDiv w:val="1"/>
      <w:marLeft w:val="0"/>
      <w:marRight w:val="0"/>
      <w:marTop w:val="0"/>
      <w:marBottom w:val="0"/>
      <w:divBdr>
        <w:top w:val="none" w:sz="0" w:space="0" w:color="auto"/>
        <w:left w:val="none" w:sz="0" w:space="0" w:color="auto"/>
        <w:bottom w:val="none" w:sz="0" w:space="0" w:color="auto"/>
        <w:right w:val="none" w:sz="0" w:space="0" w:color="auto"/>
      </w:divBdr>
    </w:div>
    <w:div w:id="41440460">
      <w:bodyDiv w:val="1"/>
      <w:marLeft w:val="0"/>
      <w:marRight w:val="0"/>
      <w:marTop w:val="0"/>
      <w:marBottom w:val="0"/>
      <w:divBdr>
        <w:top w:val="none" w:sz="0" w:space="0" w:color="auto"/>
        <w:left w:val="none" w:sz="0" w:space="0" w:color="auto"/>
        <w:bottom w:val="none" w:sz="0" w:space="0" w:color="auto"/>
        <w:right w:val="none" w:sz="0" w:space="0" w:color="auto"/>
      </w:divBdr>
    </w:div>
    <w:div w:id="64495404">
      <w:bodyDiv w:val="1"/>
      <w:marLeft w:val="0"/>
      <w:marRight w:val="0"/>
      <w:marTop w:val="0"/>
      <w:marBottom w:val="0"/>
      <w:divBdr>
        <w:top w:val="none" w:sz="0" w:space="0" w:color="auto"/>
        <w:left w:val="none" w:sz="0" w:space="0" w:color="auto"/>
        <w:bottom w:val="none" w:sz="0" w:space="0" w:color="auto"/>
        <w:right w:val="none" w:sz="0" w:space="0" w:color="auto"/>
      </w:divBdr>
    </w:div>
    <w:div w:id="159858616">
      <w:bodyDiv w:val="1"/>
      <w:marLeft w:val="0"/>
      <w:marRight w:val="0"/>
      <w:marTop w:val="0"/>
      <w:marBottom w:val="0"/>
      <w:divBdr>
        <w:top w:val="none" w:sz="0" w:space="0" w:color="auto"/>
        <w:left w:val="none" w:sz="0" w:space="0" w:color="auto"/>
        <w:bottom w:val="none" w:sz="0" w:space="0" w:color="auto"/>
        <w:right w:val="none" w:sz="0" w:space="0" w:color="auto"/>
      </w:divBdr>
    </w:div>
    <w:div w:id="205416191">
      <w:bodyDiv w:val="1"/>
      <w:marLeft w:val="0"/>
      <w:marRight w:val="0"/>
      <w:marTop w:val="0"/>
      <w:marBottom w:val="0"/>
      <w:divBdr>
        <w:top w:val="none" w:sz="0" w:space="0" w:color="auto"/>
        <w:left w:val="none" w:sz="0" w:space="0" w:color="auto"/>
        <w:bottom w:val="none" w:sz="0" w:space="0" w:color="auto"/>
        <w:right w:val="none" w:sz="0" w:space="0" w:color="auto"/>
      </w:divBdr>
    </w:div>
    <w:div w:id="218135495">
      <w:bodyDiv w:val="1"/>
      <w:marLeft w:val="0"/>
      <w:marRight w:val="0"/>
      <w:marTop w:val="0"/>
      <w:marBottom w:val="0"/>
      <w:divBdr>
        <w:top w:val="none" w:sz="0" w:space="0" w:color="auto"/>
        <w:left w:val="none" w:sz="0" w:space="0" w:color="auto"/>
        <w:bottom w:val="none" w:sz="0" w:space="0" w:color="auto"/>
        <w:right w:val="none" w:sz="0" w:space="0" w:color="auto"/>
      </w:divBdr>
    </w:div>
    <w:div w:id="248463130">
      <w:bodyDiv w:val="1"/>
      <w:marLeft w:val="0"/>
      <w:marRight w:val="0"/>
      <w:marTop w:val="0"/>
      <w:marBottom w:val="0"/>
      <w:divBdr>
        <w:top w:val="none" w:sz="0" w:space="0" w:color="auto"/>
        <w:left w:val="none" w:sz="0" w:space="0" w:color="auto"/>
        <w:bottom w:val="none" w:sz="0" w:space="0" w:color="auto"/>
        <w:right w:val="none" w:sz="0" w:space="0" w:color="auto"/>
      </w:divBdr>
    </w:div>
    <w:div w:id="308169943">
      <w:bodyDiv w:val="1"/>
      <w:marLeft w:val="0"/>
      <w:marRight w:val="0"/>
      <w:marTop w:val="0"/>
      <w:marBottom w:val="0"/>
      <w:divBdr>
        <w:top w:val="none" w:sz="0" w:space="0" w:color="auto"/>
        <w:left w:val="none" w:sz="0" w:space="0" w:color="auto"/>
        <w:bottom w:val="none" w:sz="0" w:space="0" w:color="auto"/>
        <w:right w:val="none" w:sz="0" w:space="0" w:color="auto"/>
      </w:divBdr>
    </w:div>
    <w:div w:id="316766943">
      <w:bodyDiv w:val="1"/>
      <w:marLeft w:val="0"/>
      <w:marRight w:val="0"/>
      <w:marTop w:val="0"/>
      <w:marBottom w:val="0"/>
      <w:divBdr>
        <w:top w:val="none" w:sz="0" w:space="0" w:color="auto"/>
        <w:left w:val="none" w:sz="0" w:space="0" w:color="auto"/>
        <w:bottom w:val="none" w:sz="0" w:space="0" w:color="auto"/>
        <w:right w:val="none" w:sz="0" w:space="0" w:color="auto"/>
      </w:divBdr>
    </w:div>
    <w:div w:id="344090374">
      <w:bodyDiv w:val="1"/>
      <w:marLeft w:val="0"/>
      <w:marRight w:val="0"/>
      <w:marTop w:val="0"/>
      <w:marBottom w:val="0"/>
      <w:divBdr>
        <w:top w:val="none" w:sz="0" w:space="0" w:color="auto"/>
        <w:left w:val="none" w:sz="0" w:space="0" w:color="auto"/>
        <w:bottom w:val="none" w:sz="0" w:space="0" w:color="auto"/>
        <w:right w:val="none" w:sz="0" w:space="0" w:color="auto"/>
      </w:divBdr>
    </w:div>
    <w:div w:id="413168589">
      <w:bodyDiv w:val="1"/>
      <w:marLeft w:val="0"/>
      <w:marRight w:val="0"/>
      <w:marTop w:val="0"/>
      <w:marBottom w:val="0"/>
      <w:divBdr>
        <w:top w:val="none" w:sz="0" w:space="0" w:color="auto"/>
        <w:left w:val="none" w:sz="0" w:space="0" w:color="auto"/>
        <w:bottom w:val="none" w:sz="0" w:space="0" w:color="auto"/>
        <w:right w:val="none" w:sz="0" w:space="0" w:color="auto"/>
      </w:divBdr>
    </w:div>
    <w:div w:id="428741448">
      <w:bodyDiv w:val="1"/>
      <w:marLeft w:val="0"/>
      <w:marRight w:val="0"/>
      <w:marTop w:val="0"/>
      <w:marBottom w:val="0"/>
      <w:divBdr>
        <w:top w:val="none" w:sz="0" w:space="0" w:color="auto"/>
        <w:left w:val="none" w:sz="0" w:space="0" w:color="auto"/>
        <w:bottom w:val="none" w:sz="0" w:space="0" w:color="auto"/>
        <w:right w:val="none" w:sz="0" w:space="0" w:color="auto"/>
      </w:divBdr>
    </w:div>
    <w:div w:id="439420477">
      <w:bodyDiv w:val="1"/>
      <w:marLeft w:val="0"/>
      <w:marRight w:val="0"/>
      <w:marTop w:val="0"/>
      <w:marBottom w:val="0"/>
      <w:divBdr>
        <w:top w:val="none" w:sz="0" w:space="0" w:color="auto"/>
        <w:left w:val="none" w:sz="0" w:space="0" w:color="auto"/>
        <w:bottom w:val="none" w:sz="0" w:space="0" w:color="auto"/>
        <w:right w:val="none" w:sz="0" w:space="0" w:color="auto"/>
      </w:divBdr>
    </w:div>
    <w:div w:id="439687879">
      <w:bodyDiv w:val="1"/>
      <w:marLeft w:val="0"/>
      <w:marRight w:val="0"/>
      <w:marTop w:val="0"/>
      <w:marBottom w:val="0"/>
      <w:divBdr>
        <w:top w:val="none" w:sz="0" w:space="0" w:color="auto"/>
        <w:left w:val="none" w:sz="0" w:space="0" w:color="auto"/>
        <w:bottom w:val="none" w:sz="0" w:space="0" w:color="auto"/>
        <w:right w:val="none" w:sz="0" w:space="0" w:color="auto"/>
      </w:divBdr>
    </w:div>
    <w:div w:id="452141038">
      <w:bodyDiv w:val="1"/>
      <w:marLeft w:val="0"/>
      <w:marRight w:val="0"/>
      <w:marTop w:val="0"/>
      <w:marBottom w:val="0"/>
      <w:divBdr>
        <w:top w:val="none" w:sz="0" w:space="0" w:color="auto"/>
        <w:left w:val="none" w:sz="0" w:space="0" w:color="auto"/>
        <w:bottom w:val="none" w:sz="0" w:space="0" w:color="auto"/>
        <w:right w:val="none" w:sz="0" w:space="0" w:color="auto"/>
      </w:divBdr>
    </w:div>
    <w:div w:id="458888362">
      <w:bodyDiv w:val="1"/>
      <w:marLeft w:val="0"/>
      <w:marRight w:val="0"/>
      <w:marTop w:val="0"/>
      <w:marBottom w:val="0"/>
      <w:divBdr>
        <w:top w:val="none" w:sz="0" w:space="0" w:color="auto"/>
        <w:left w:val="none" w:sz="0" w:space="0" w:color="auto"/>
        <w:bottom w:val="none" w:sz="0" w:space="0" w:color="auto"/>
        <w:right w:val="none" w:sz="0" w:space="0" w:color="auto"/>
      </w:divBdr>
    </w:div>
    <w:div w:id="499203818">
      <w:bodyDiv w:val="1"/>
      <w:marLeft w:val="0"/>
      <w:marRight w:val="0"/>
      <w:marTop w:val="0"/>
      <w:marBottom w:val="0"/>
      <w:divBdr>
        <w:top w:val="none" w:sz="0" w:space="0" w:color="auto"/>
        <w:left w:val="none" w:sz="0" w:space="0" w:color="auto"/>
        <w:bottom w:val="none" w:sz="0" w:space="0" w:color="auto"/>
        <w:right w:val="none" w:sz="0" w:space="0" w:color="auto"/>
      </w:divBdr>
    </w:div>
    <w:div w:id="501047518">
      <w:bodyDiv w:val="1"/>
      <w:marLeft w:val="0"/>
      <w:marRight w:val="0"/>
      <w:marTop w:val="0"/>
      <w:marBottom w:val="0"/>
      <w:divBdr>
        <w:top w:val="none" w:sz="0" w:space="0" w:color="auto"/>
        <w:left w:val="none" w:sz="0" w:space="0" w:color="auto"/>
        <w:bottom w:val="none" w:sz="0" w:space="0" w:color="auto"/>
        <w:right w:val="none" w:sz="0" w:space="0" w:color="auto"/>
      </w:divBdr>
    </w:div>
    <w:div w:id="541938748">
      <w:bodyDiv w:val="1"/>
      <w:marLeft w:val="0"/>
      <w:marRight w:val="0"/>
      <w:marTop w:val="0"/>
      <w:marBottom w:val="0"/>
      <w:divBdr>
        <w:top w:val="none" w:sz="0" w:space="0" w:color="auto"/>
        <w:left w:val="none" w:sz="0" w:space="0" w:color="auto"/>
        <w:bottom w:val="none" w:sz="0" w:space="0" w:color="auto"/>
        <w:right w:val="none" w:sz="0" w:space="0" w:color="auto"/>
      </w:divBdr>
    </w:div>
    <w:div w:id="542520625">
      <w:bodyDiv w:val="1"/>
      <w:marLeft w:val="0"/>
      <w:marRight w:val="0"/>
      <w:marTop w:val="0"/>
      <w:marBottom w:val="0"/>
      <w:divBdr>
        <w:top w:val="none" w:sz="0" w:space="0" w:color="auto"/>
        <w:left w:val="none" w:sz="0" w:space="0" w:color="auto"/>
        <w:bottom w:val="none" w:sz="0" w:space="0" w:color="auto"/>
        <w:right w:val="none" w:sz="0" w:space="0" w:color="auto"/>
      </w:divBdr>
    </w:div>
    <w:div w:id="623654241">
      <w:bodyDiv w:val="1"/>
      <w:marLeft w:val="0"/>
      <w:marRight w:val="0"/>
      <w:marTop w:val="0"/>
      <w:marBottom w:val="0"/>
      <w:divBdr>
        <w:top w:val="none" w:sz="0" w:space="0" w:color="auto"/>
        <w:left w:val="none" w:sz="0" w:space="0" w:color="auto"/>
        <w:bottom w:val="none" w:sz="0" w:space="0" w:color="auto"/>
        <w:right w:val="none" w:sz="0" w:space="0" w:color="auto"/>
      </w:divBdr>
    </w:div>
    <w:div w:id="659499805">
      <w:bodyDiv w:val="1"/>
      <w:marLeft w:val="0"/>
      <w:marRight w:val="0"/>
      <w:marTop w:val="0"/>
      <w:marBottom w:val="0"/>
      <w:divBdr>
        <w:top w:val="none" w:sz="0" w:space="0" w:color="auto"/>
        <w:left w:val="none" w:sz="0" w:space="0" w:color="auto"/>
        <w:bottom w:val="none" w:sz="0" w:space="0" w:color="auto"/>
        <w:right w:val="none" w:sz="0" w:space="0" w:color="auto"/>
      </w:divBdr>
    </w:div>
    <w:div w:id="670259154">
      <w:bodyDiv w:val="1"/>
      <w:marLeft w:val="0"/>
      <w:marRight w:val="0"/>
      <w:marTop w:val="0"/>
      <w:marBottom w:val="0"/>
      <w:divBdr>
        <w:top w:val="none" w:sz="0" w:space="0" w:color="auto"/>
        <w:left w:val="none" w:sz="0" w:space="0" w:color="auto"/>
        <w:bottom w:val="none" w:sz="0" w:space="0" w:color="auto"/>
        <w:right w:val="none" w:sz="0" w:space="0" w:color="auto"/>
      </w:divBdr>
    </w:div>
    <w:div w:id="679357735">
      <w:bodyDiv w:val="1"/>
      <w:marLeft w:val="0"/>
      <w:marRight w:val="0"/>
      <w:marTop w:val="0"/>
      <w:marBottom w:val="0"/>
      <w:divBdr>
        <w:top w:val="none" w:sz="0" w:space="0" w:color="auto"/>
        <w:left w:val="none" w:sz="0" w:space="0" w:color="auto"/>
        <w:bottom w:val="none" w:sz="0" w:space="0" w:color="auto"/>
        <w:right w:val="none" w:sz="0" w:space="0" w:color="auto"/>
      </w:divBdr>
    </w:div>
    <w:div w:id="681471063">
      <w:bodyDiv w:val="1"/>
      <w:marLeft w:val="0"/>
      <w:marRight w:val="0"/>
      <w:marTop w:val="0"/>
      <w:marBottom w:val="0"/>
      <w:divBdr>
        <w:top w:val="none" w:sz="0" w:space="0" w:color="auto"/>
        <w:left w:val="none" w:sz="0" w:space="0" w:color="auto"/>
        <w:bottom w:val="none" w:sz="0" w:space="0" w:color="auto"/>
        <w:right w:val="none" w:sz="0" w:space="0" w:color="auto"/>
      </w:divBdr>
    </w:div>
    <w:div w:id="706880257">
      <w:bodyDiv w:val="1"/>
      <w:marLeft w:val="0"/>
      <w:marRight w:val="0"/>
      <w:marTop w:val="0"/>
      <w:marBottom w:val="0"/>
      <w:divBdr>
        <w:top w:val="none" w:sz="0" w:space="0" w:color="auto"/>
        <w:left w:val="none" w:sz="0" w:space="0" w:color="auto"/>
        <w:bottom w:val="none" w:sz="0" w:space="0" w:color="auto"/>
        <w:right w:val="none" w:sz="0" w:space="0" w:color="auto"/>
      </w:divBdr>
    </w:div>
    <w:div w:id="856574830">
      <w:bodyDiv w:val="1"/>
      <w:marLeft w:val="0"/>
      <w:marRight w:val="0"/>
      <w:marTop w:val="0"/>
      <w:marBottom w:val="0"/>
      <w:divBdr>
        <w:top w:val="none" w:sz="0" w:space="0" w:color="auto"/>
        <w:left w:val="none" w:sz="0" w:space="0" w:color="auto"/>
        <w:bottom w:val="none" w:sz="0" w:space="0" w:color="auto"/>
        <w:right w:val="none" w:sz="0" w:space="0" w:color="auto"/>
      </w:divBdr>
    </w:div>
    <w:div w:id="1035616671">
      <w:bodyDiv w:val="1"/>
      <w:marLeft w:val="0"/>
      <w:marRight w:val="0"/>
      <w:marTop w:val="0"/>
      <w:marBottom w:val="0"/>
      <w:divBdr>
        <w:top w:val="none" w:sz="0" w:space="0" w:color="auto"/>
        <w:left w:val="none" w:sz="0" w:space="0" w:color="auto"/>
        <w:bottom w:val="none" w:sz="0" w:space="0" w:color="auto"/>
        <w:right w:val="none" w:sz="0" w:space="0" w:color="auto"/>
      </w:divBdr>
      <w:divsChild>
        <w:div w:id="546916145">
          <w:marLeft w:val="0"/>
          <w:marRight w:val="0"/>
          <w:marTop w:val="0"/>
          <w:marBottom w:val="0"/>
          <w:divBdr>
            <w:top w:val="none" w:sz="0" w:space="0" w:color="auto"/>
            <w:left w:val="none" w:sz="0" w:space="0" w:color="auto"/>
            <w:bottom w:val="none" w:sz="0" w:space="0" w:color="auto"/>
            <w:right w:val="none" w:sz="0" w:space="0" w:color="auto"/>
          </w:divBdr>
        </w:div>
        <w:div w:id="563107079">
          <w:marLeft w:val="0"/>
          <w:marRight w:val="0"/>
          <w:marTop w:val="0"/>
          <w:marBottom w:val="0"/>
          <w:divBdr>
            <w:top w:val="none" w:sz="0" w:space="0" w:color="auto"/>
            <w:left w:val="none" w:sz="0" w:space="0" w:color="auto"/>
            <w:bottom w:val="none" w:sz="0" w:space="0" w:color="auto"/>
            <w:right w:val="none" w:sz="0" w:space="0" w:color="auto"/>
          </w:divBdr>
          <w:divsChild>
            <w:div w:id="1630429465">
              <w:marLeft w:val="-75"/>
              <w:marRight w:val="0"/>
              <w:marTop w:val="30"/>
              <w:marBottom w:val="30"/>
              <w:divBdr>
                <w:top w:val="none" w:sz="0" w:space="0" w:color="auto"/>
                <w:left w:val="none" w:sz="0" w:space="0" w:color="auto"/>
                <w:bottom w:val="none" w:sz="0" w:space="0" w:color="auto"/>
                <w:right w:val="none" w:sz="0" w:space="0" w:color="auto"/>
              </w:divBdr>
              <w:divsChild>
                <w:div w:id="824081871">
                  <w:marLeft w:val="0"/>
                  <w:marRight w:val="0"/>
                  <w:marTop w:val="0"/>
                  <w:marBottom w:val="0"/>
                  <w:divBdr>
                    <w:top w:val="none" w:sz="0" w:space="0" w:color="auto"/>
                    <w:left w:val="none" w:sz="0" w:space="0" w:color="auto"/>
                    <w:bottom w:val="none" w:sz="0" w:space="0" w:color="auto"/>
                    <w:right w:val="none" w:sz="0" w:space="0" w:color="auto"/>
                  </w:divBdr>
                  <w:divsChild>
                    <w:div w:id="219941997">
                      <w:marLeft w:val="0"/>
                      <w:marRight w:val="0"/>
                      <w:marTop w:val="0"/>
                      <w:marBottom w:val="0"/>
                      <w:divBdr>
                        <w:top w:val="none" w:sz="0" w:space="0" w:color="auto"/>
                        <w:left w:val="none" w:sz="0" w:space="0" w:color="auto"/>
                        <w:bottom w:val="none" w:sz="0" w:space="0" w:color="auto"/>
                        <w:right w:val="none" w:sz="0" w:space="0" w:color="auto"/>
                      </w:divBdr>
                    </w:div>
                  </w:divsChild>
                </w:div>
                <w:div w:id="1043557993">
                  <w:marLeft w:val="0"/>
                  <w:marRight w:val="0"/>
                  <w:marTop w:val="0"/>
                  <w:marBottom w:val="0"/>
                  <w:divBdr>
                    <w:top w:val="none" w:sz="0" w:space="0" w:color="auto"/>
                    <w:left w:val="none" w:sz="0" w:space="0" w:color="auto"/>
                    <w:bottom w:val="none" w:sz="0" w:space="0" w:color="auto"/>
                    <w:right w:val="none" w:sz="0" w:space="0" w:color="auto"/>
                  </w:divBdr>
                  <w:divsChild>
                    <w:div w:id="530729460">
                      <w:marLeft w:val="0"/>
                      <w:marRight w:val="0"/>
                      <w:marTop w:val="0"/>
                      <w:marBottom w:val="0"/>
                      <w:divBdr>
                        <w:top w:val="none" w:sz="0" w:space="0" w:color="auto"/>
                        <w:left w:val="none" w:sz="0" w:space="0" w:color="auto"/>
                        <w:bottom w:val="none" w:sz="0" w:space="0" w:color="auto"/>
                        <w:right w:val="none" w:sz="0" w:space="0" w:color="auto"/>
                      </w:divBdr>
                    </w:div>
                  </w:divsChild>
                </w:div>
                <w:div w:id="1976521204">
                  <w:marLeft w:val="0"/>
                  <w:marRight w:val="0"/>
                  <w:marTop w:val="0"/>
                  <w:marBottom w:val="0"/>
                  <w:divBdr>
                    <w:top w:val="none" w:sz="0" w:space="0" w:color="auto"/>
                    <w:left w:val="none" w:sz="0" w:space="0" w:color="auto"/>
                    <w:bottom w:val="none" w:sz="0" w:space="0" w:color="auto"/>
                    <w:right w:val="none" w:sz="0" w:space="0" w:color="auto"/>
                  </w:divBdr>
                  <w:divsChild>
                    <w:div w:id="251352606">
                      <w:marLeft w:val="0"/>
                      <w:marRight w:val="0"/>
                      <w:marTop w:val="0"/>
                      <w:marBottom w:val="0"/>
                      <w:divBdr>
                        <w:top w:val="none" w:sz="0" w:space="0" w:color="auto"/>
                        <w:left w:val="none" w:sz="0" w:space="0" w:color="auto"/>
                        <w:bottom w:val="none" w:sz="0" w:space="0" w:color="auto"/>
                        <w:right w:val="none" w:sz="0" w:space="0" w:color="auto"/>
                      </w:divBdr>
                    </w:div>
                    <w:div w:id="1297489631">
                      <w:marLeft w:val="0"/>
                      <w:marRight w:val="0"/>
                      <w:marTop w:val="0"/>
                      <w:marBottom w:val="0"/>
                      <w:divBdr>
                        <w:top w:val="none" w:sz="0" w:space="0" w:color="auto"/>
                        <w:left w:val="none" w:sz="0" w:space="0" w:color="auto"/>
                        <w:bottom w:val="none" w:sz="0" w:space="0" w:color="auto"/>
                        <w:right w:val="none" w:sz="0" w:space="0" w:color="auto"/>
                      </w:divBdr>
                    </w:div>
                    <w:div w:id="1503544841">
                      <w:marLeft w:val="0"/>
                      <w:marRight w:val="0"/>
                      <w:marTop w:val="0"/>
                      <w:marBottom w:val="0"/>
                      <w:divBdr>
                        <w:top w:val="none" w:sz="0" w:space="0" w:color="auto"/>
                        <w:left w:val="none" w:sz="0" w:space="0" w:color="auto"/>
                        <w:bottom w:val="none" w:sz="0" w:space="0" w:color="auto"/>
                        <w:right w:val="none" w:sz="0" w:space="0" w:color="auto"/>
                      </w:divBdr>
                    </w:div>
                    <w:div w:id="180423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492095">
      <w:bodyDiv w:val="1"/>
      <w:marLeft w:val="0"/>
      <w:marRight w:val="0"/>
      <w:marTop w:val="0"/>
      <w:marBottom w:val="0"/>
      <w:divBdr>
        <w:top w:val="none" w:sz="0" w:space="0" w:color="auto"/>
        <w:left w:val="none" w:sz="0" w:space="0" w:color="auto"/>
        <w:bottom w:val="none" w:sz="0" w:space="0" w:color="auto"/>
        <w:right w:val="none" w:sz="0" w:space="0" w:color="auto"/>
      </w:divBdr>
    </w:div>
    <w:div w:id="1095663484">
      <w:bodyDiv w:val="1"/>
      <w:marLeft w:val="0"/>
      <w:marRight w:val="0"/>
      <w:marTop w:val="0"/>
      <w:marBottom w:val="0"/>
      <w:divBdr>
        <w:top w:val="none" w:sz="0" w:space="0" w:color="auto"/>
        <w:left w:val="none" w:sz="0" w:space="0" w:color="auto"/>
        <w:bottom w:val="none" w:sz="0" w:space="0" w:color="auto"/>
        <w:right w:val="none" w:sz="0" w:space="0" w:color="auto"/>
      </w:divBdr>
    </w:div>
    <w:div w:id="1114863652">
      <w:bodyDiv w:val="1"/>
      <w:marLeft w:val="0"/>
      <w:marRight w:val="0"/>
      <w:marTop w:val="0"/>
      <w:marBottom w:val="0"/>
      <w:divBdr>
        <w:top w:val="none" w:sz="0" w:space="0" w:color="auto"/>
        <w:left w:val="none" w:sz="0" w:space="0" w:color="auto"/>
        <w:bottom w:val="none" w:sz="0" w:space="0" w:color="auto"/>
        <w:right w:val="none" w:sz="0" w:space="0" w:color="auto"/>
      </w:divBdr>
    </w:div>
    <w:div w:id="1163466558">
      <w:bodyDiv w:val="1"/>
      <w:marLeft w:val="0"/>
      <w:marRight w:val="0"/>
      <w:marTop w:val="0"/>
      <w:marBottom w:val="0"/>
      <w:divBdr>
        <w:top w:val="none" w:sz="0" w:space="0" w:color="auto"/>
        <w:left w:val="none" w:sz="0" w:space="0" w:color="auto"/>
        <w:bottom w:val="none" w:sz="0" w:space="0" w:color="auto"/>
        <w:right w:val="none" w:sz="0" w:space="0" w:color="auto"/>
      </w:divBdr>
    </w:div>
    <w:div w:id="1195998627">
      <w:bodyDiv w:val="1"/>
      <w:marLeft w:val="0"/>
      <w:marRight w:val="0"/>
      <w:marTop w:val="0"/>
      <w:marBottom w:val="0"/>
      <w:divBdr>
        <w:top w:val="none" w:sz="0" w:space="0" w:color="auto"/>
        <w:left w:val="none" w:sz="0" w:space="0" w:color="auto"/>
        <w:bottom w:val="none" w:sz="0" w:space="0" w:color="auto"/>
        <w:right w:val="none" w:sz="0" w:space="0" w:color="auto"/>
      </w:divBdr>
    </w:div>
    <w:div w:id="1199705263">
      <w:bodyDiv w:val="1"/>
      <w:marLeft w:val="0"/>
      <w:marRight w:val="0"/>
      <w:marTop w:val="0"/>
      <w:marBottom w:val="0"/>
      <w:divBdr>
        <w:top w:val="none" w:sz="0" w:space="0" w:color="auto"/>
        <w:left w:val="none" w:sz="0" w:space="0" w:color="auto"/>
        <w:bottom w:val="none" w:sz="0" w:space="0" w:color="auto"/>
        <w:right w:val="none" w:sz="0" w:space="0" w:color="auto"/>
      </w:divBdr>
    </w:div>
    <w:div w:id="1202476937">
      <w:bodyDiv w:val="1"/>
      <w:marLeft w:val="0"/>
      <w:marRight w:val="0"/>
      <w:marTop w:val="0"/>
      <w:marBottom w:val="0"/>
      <w:divBdr>
        <w:top w:val="none" w:sz="0" w:space="0" w:color="auto"/>
        <w:left w:val="none" w:sz="0" w:space="0" w:color="auto"/>
        <w:bottom w:val="none" w:sz="0" w:space="0" w:color="auto"/>
        <w:right w:val="none" w:sz="0" w:space="0" w:color="auto"/>
      </w:divBdr>
    </w:div>
    <w:div w:id="1206672861">
      <w:bodyDiv w:val="1"/>
      <w:marLeft w:val="0"/>
      <w:marRight w:val="0"/>
      <w:marTop w:val="0"/>
      <w:marBottom w:val="0"/>
      <w:divBdr>
        <w:top w:val="none" w:sz="0" w:space="0" w:color="auto"/>
        <w:left w:val="none" w:sz="0" w:space="0" w:color="auto"/>
        <w:bottom w:val="none" w:sz="0" w:space="0" w:color="auto"/>
        <w:right w:val="none" w:sz="0" w:space="0" w:color="auto"/>
      </w:divBdr>
    </w:div>
    <w:div w:id="1249658438">
      <w:bodyDiv w:val="1"/>
      <w:marLeft w:val="0"/>
      <w:marRight w:val="0"/>
      <w:marTop w:val="0"/>
      <w:marBottom w:val="0"/>
      <w:divBdr>
        <w:top w:val="none" w:sz="0" w:space="0" w:color="auto"/>
        <w:left w:val="none" w:sz="0" w:space="0" w:color="auto"/>
        <w:bottom w:val="none" w:sz="0" w:space="0" w:color="auto"/>
        <w:right w:val="none" w:sz="0" w:space="0" w:color="auto"/>
      </w:divBdr>
    </w:div>
    <w:div w:id="1259942638">
      <w:bodyDiv w:val="1"/>
      <w:marLeft w:val="0"/>
      <w:marRight w:val="0"/>
      <w:marTop w:val="0"/>
      <w:marBottom w:val="0"/>
      <w:divBdr>
        <w:top w:val="none" w:sz="0" w:space="0" w:color="auto"/>
        <w:left w:val="none" w:sz="0" w:space="0" w:color="auto"/>
        <w:bottom w:val="none" w:sz="0" w:space="0" w:color="auto"/>
        <w:right w:val="none" w:sz="0" w:space="0" w:color="auto"/>
      </w:divBdr>
    </w:div>
    <w:div w:id="1260522681">
      <w:bodyDiv w:val="1"/>
      <w:marLeft w:val="0"/>
      <w:marRight w:val="0"/>
      <w:marTop w:val="0"/>
      <w:marBottom w:val="0"/>
      <w:divBdr>
        <w:top w:val="none" w:sz="0" w:space="0" w:color="auto"/>
        <w:left w:val="none" w:sz="0" w:space="0" w:color="auto"/>
        <w:bottom w:val="none" w:sz="0" w:space="0" w:color="auto"/>
        <w:right w:val="none" w:sz="0" w:space="0" w:color="auto"/>
      </w:divBdr>
    </w:div>
    <w:div w:id="1264799941">
      <w:bodyDiv w:val="1"/>
      <w:marLeft w:val="0"/>
      <w:marRight w:val="0"/>
      <w:marTop w:val="0"/>
      <w:marBottom w:val="0"/>
      <w:divBdr>
        <w:top w:val="none" w:sz="0" w:space="0" w:color="auto"/>
        <w:left w:val="none" w:sz="0" w:space="0" w:color="auto"/>
        <w:bottom w:val="none" w:sz="0" w:space="0" w:color="auto"/>
        <w:right w:val="none" w:sz="0" w:space="0" w:color="auto"/>
      </w:divBdr>
    </w:div>
    <w:div w:id="1295022824">
      <w:bodyDiv w:val="1"/>
      <w:marLeft w:val="0"/>
      <w:marRight w:val="0"/>
      <w:marTop w:val="0"/>
      <w:marBottom w:val="0"/>
      <w:divBdr>
        <w:top w:val="none" w:sz="0" w:space="0" w:color="auto"/>
        <w:left w:val="none" w:sz="0" w:space="0" w:color="auto"/>
        <w:bottom w:val="none" w:sz="0" w:space="0" w:color="auto"/>
        <w:right w:val="none" w:sz="0" w:space="0" w:color="auto"/>
      </w:divBdr>
    </w:div>
    <w:div w:id="1315451557">
      <w:bodyDiv w:val="1"/>
      <w:marLeft w:val="0"/>
      <w:marRight w:val="0"/>
      <w:marTop w:val="0"/>
      <w:marBottom w:val="0"/>
      <w:divBdr>
        <w:top w:val="none" w:sz="0" w:space="0" w:color="auto"/>
        <w:left w:val="none" w:sz="0" w:space="0" w:color="auto"/>
        <w:bottom w:val="none" w:sz="0" w:space="0" w:color="auto"/>
        <w:right w:val="none" w:sz="0" w:space="0" w:color="auto"/>
      </w:divBdr>
      <w:divsChild>
        <w:div w:id="1101335896">
          <w:marLeft w:val="0"/>
          <w:marRight w:val="0"/>
          <w:marTop w:val="0"/>
          <w:marBottom w:val="0"/>
          <w:divBdr>
            <w:top w:val="none" w:sz="0" w:space="0" w:color="auto"/>
            <w:left w:val="none" w:sz="0" w:space="0" w:color="auto"/>
            <w:bottom w:val="none" w:sz="0" w:space="0" w:color="auto"/>
            <w:right w:val="none" w:sz="0" w:space="0" w:color="auto"/>
          </w:divBdr>
          <w:divsChild>
            <w:div w:id="1695842178">
              <w:marLeft w:val="0"/>
              <w:marRight w:val="0"/>
              <w:marTop w:val="0"/>
              <w:marBottom w:val="0"/>
              <w:divBdr>
                <w:top w:val="none" w:sz="0" w:space="0" w:color="auto"/>
                <w:left w:val="none" w:sz="0" w:space="0" w:color="auto"/>
                <w:bottom w:val="none" w:sz="0" w:space="0" w:color="auto"/>
                <w:right w:val="none" w:sz="0" w:space="0" w:color="auto"/>
              </w:divBdr>
              <w:divsChild>
                <w:div w:id="1351419670">
                  <w:marLeft w:val="0"/>
                  <w:marRight w:val="0"/>
                  <w:marTop w:val="0"/>
                  <w:marBottom w:val="0"/>
                  <w:divBdr>
                    <w:top w:val="none" w:sz="0" w:space="0" w:color="auto"/>
                    <w:left w:val="none" w:sz="0" w:space="0" w:color="auto"/>
                    <w:bottom w:val="none" w:sz="0" w:space="0" w:color="auto"/>
                    <w:right w:val="none" w:sz="0" w:space="0" w:color="auto"/>
                  </w:divBdr>
                  <w:divsChild>
                    <w:div w:id="1609116370">
                      <w:marLeft w:val="0"/>
                      <w:marRight w:val="0"/>
                      <w:marTop w:val="0"/>
                      <w:marBottom w:val="0"/>
                      <w:divBdr>
                        <w:top w:val="none" w:sz="0" w:space="0" w:color="auto"/>
                        <w:left w:val="none" w:sz="0" w:space="0" w:color="auto"/>
                        <w:bottom w:val="none" w:sz="0" w:space="0" w:color="auto"/>
                        <w:right w:val="none" w:sz="0" w:space="0" w:color="auto"/>
                      </w:divBdr>
                      <w:divsChild>
                        <w:div w:id="1538276305">
                          <w:marLeft w:val="0"/>
                          <w:marRight w:val="0"/>
                          <w:marTop w:val="0"/>
                          <w:marBottom w:val="0"/>
                          <w:divBdr>
                            <w:top w:val="none" w:sz="0" w:space="0" w:color="auto"/>
                            <w:left w:val="none" w:sz="0" w:space="0" w:color="auto"/>
                            <w:bottom w:val="none" w:sz="0" w:space="0" w:color="auto"/>
                            <w:right w:val="none" w:sz="0" w:space="0" w:color="auto"/>
                          </w:divBdr>
                          <w:divsChild>
                            <w:div w:id="1010331511">
                              <w:marLeft w:val="0"/>
                              <w:marRight w:val="300"/>
                              <w:marTop w:val="180"/>
                              <w:marBottom w:val="0"/>
                              <w:divBdr>
                                <w:top w:val="none" w:sz="0" w:space="0" w:color="auto"/>
                                <w:left w:val="none" w:sz="0" w:space="0" w:color="auto"/>
                                <w:bottom w:val="none" w:sz="0" w:space="0" w:color="auto"/>
                                <w:right w:val="none" w:sz="0" w:space="0" w:color="auto"/>
                              </w:divBdr>
                              <w:divsChild>
                                <w:div w:id="212534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093910">
          <w:marLeft w:val="0"/>
          <w:marRight w:val="0"/>
          <w:marTop w:val="0"/>
          <w:marBottom w:val="0"/>
          <w:divBdr>
            <w:top w:val="none" w:sz="0" w:space="0" w:color="auto"/>
            <w:left w:val="none" w:sz="0" w:space="0" w:color="auto"/>
            <w:bottom w:val="none" w:sz="0" w:space="0" w:color="auto"/>
            <w:right w:val="none" w:sz="0" w:space="0" w:color="auto"/>
          </w:divBdr>
          <w:divsChild>
            <w:div w:id="1104762472">
              <w:marLeft w:val="0"/>
              <w:marRight w:val="0"/>
              <w:marTop w:val="0"/>
              <w:marBottom w:val="0"/>
              <w:divBdr>
                <w:top w:val="none" w:sz="0" w:space="0" w:color="auto"/>
                <w:left w:val="none" w:sz="0" w:space="0" w:color="auto"/>
                <w:bottom w:val="none" w:sz="0" w:space="0" w:color="auto"/>
                <w:right w:val="none" w:sz="0" w:space="0" w:color="auto"/>
              </w:divBdr>
              <w:divsChild>
                <w:div w:id="1152411520">
                  <w:marLeft w:val="0"/>
                  <w:marRight w:val="0"/>
                  <w:marTop w:val="0"/>
                  <w:marBottom w:val="0"/>
                  <w:divBdr>
                    <w:top w:val="none" w:sz="0" w:space="0" w:color="auto"/>
                    <w:left w:val="none" w:sz="0" w:space="0" w:color="auto"/>
                    <w:bottom w:val="none" w:sz="0" w:space="0" w:color="auto"/>
                    <w:right w:val="none" w:sz="0" w:space="0" w:color="auto"/>
                  </w:divBdr>
                  <w:divsChild>
                    <w:div w:id="99689573">
                      <w:marLeft w:val="0"/>
                      <w:marRight w:val="0"/>
                      <w:marTop w:val="0"/>
                      <w:marBottom w:val="0"/>
                      <w:divBdr>
                        <w:top w:val="none" w:sz="0" w:space="0" w:color="auto"/>
                        <w:left w:val="none" w:sz="0" w:space="0" w:color="auto"/>
                        <w:bottom w:val="none" w:sz="0" w:space="0" w:color="auto"/>
                        <w:right w:val="none" w:sz="0" w:space="0" w:color="auto"/>
                      </w:divBdr>
                      <w:divsChild>
                        <w:div w:id="184543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7825322">
      <w:bodyDiv w:val="1"/>
      <w:marLeft w:val="0"/>
      <w:marRight w:val="0"/>
      <w:marTop w:val="0"/>
      <w:marBottom w:val="0"/>
      <w:divBdr>
        <w:top w:val="none" w:sz="0" w:space="0" w:color="auto"/>
        <w:left w:val="none" w:sz="0" w:space="0" w:color="auto"/>
        <w:bottom w:val="none" w:sz="0" w:space="0" w:color="auto"/>
        <w:right w:val="none" w:sz="0" w:space="0" w:color="auto"/>
      </w:divBdr>
    </w:div>
    <w:div w:id="1368292729">
      <w:bodyDiv w:val="1"/>
      <w:marLeft w:val="0"/>
      <w:marRight w:val="0"/>
      <w:marTop w:val="0"/>
      <w:marBottom w:val="0"/>
      <w:divBdr>
        <w:top w:val="none" w:sz="0" w:space="0" w:color="auto"/>
        <w:left w:val="none" w:sz="0" w:space="0" w:color="auto"/>
        <w:bottom w:val="none" w:sz="0" w:space="0" w:color="auto"/>
        <w:right w:val="none" w:sz="0" w:space="0" w:color="auto"/>
      </w:divBdr>
    </w:div>
    <w:div w:id="1411855609">
      <w:bodyDiv w:val="1"/>
      <w:marLeft w:val="0"/>
      <w:marRight w:val="0"/>
      <w:marTop w:val="0"/>
      <w:marBottom w:val="0"/>
      <w:divBdr>
        <w:top w:val="none" w:sz="0" w:space="0" w:color="auto"/>
        <w:left w:val="none" w:sz="0" w:space="0" w:color="auto"/>
        <w:bottom w:val="none" w:sz="0" w:space="0" w:color="auto"/>
        <w:right w:val="none" w:sz="0" w:space="0" w:color="auto"/>
      </w:divBdr>
    </w:div>
    <w:div w:id="1431851686">
      <w:bodyDiv w:val="1"/>
      <w:marLeft w:val="0"/>
      <w:marRight w:val="0"/>
      <w:marTop w:val="0"/>
      <w:marBottom w:val="0"/>
      <w:divBdr>
        <w:top w:val="none" w:sz="0" w:space="0" w:color="auto"/>
        <w:left w:val="none" w:sz="0" w:space="0" w:color="auto"/>
        <w:bottom w:val="none" w:sz="0" w:space="0" w:color="auto"/>
        <w:right w:val="none" w:sz="0" w:space="0" w:color="auto"/>
      </w:divBdr>
      <w:divsChild>
        <w:div w:id="155996945">
          <w:marLeft w:val="0"/>
          <w:marRight w:val="0"/>
          <w:marTop w:val="0"/>
          <w:marBottom w:val="0"/>
          <w:divBdr>
            <w:top w:val="none" w:sz="0" w:space="0" w:color="auto"/>
            <w:left w:val="none" w:sz="0" w:space="0" w:color="auto"/>
            <w:bottom w:val="none" w:sz="0" w:space="0" w:color="auto"/>
            <w:right w:val="none" w:sz="0" w:space="0" w:color="auto"/>
          </w:divBdr>
        </w:div>
        <w:div w:id="1181238716">
          <w:marLeft w:val="0"/>
          <w:marRight w:val="0"/>
          <w:marTop w:val="0"/>
          <w:marBottom w:val="0"/>
          <w:divBdr>
            <w:top w:val="none" w:sz="0" w:space="0" w:color="auto"/>
            <w:left w:val="none" w:sz="0" w:space="0" w:color="auto"/>
            <w:bottom w:val="none" w:sz="0" w:space="0" w:color="auto"/>
            <w:right w:val="none" w:sz="0" w:space="0" w:color="auto"/>
          </w:divBdr>
        </w:div>
        <w:div w:id="1680503998">
          <w:marLeft w:val="0"/>
          <w:marRight w:val="0"/>
          <w:marTop w:val="0"/>
          <w:marBottom w:val="0"/>
          <w:divBdr>
            <w:top w:val="none" w:sz="0" w:space="0" w:color="auto"/>
            <w:left w:val="none" w:sz="0" w:space="0" w:color="auto"/>
            <w:bottom w:val="none" w:sz="0" w:space="0" w:color="auto"/>
            <w:right w:val="none" w:sz="0" w:space="0" w:color="auto"/>
          </w:divBdr>
        </w:div>
      </w:divsChild>
    </w:div>
    <w:div w:id="1492867897">
      <w:bodyDiv w:val="1"/>
      <w:marLeft w:val="0"/>
      <w:marRight w:val="0"/>
      <w:marTop w:val="0"/>
      <w:marBottom w:val="0"/>
      <w:divBdr>
        <w:top w:val="none" w:sz="0" w:space="0" w:color="auto"/>
        <w:left w:val="none" w:sz="0" w:space="0" w:color="auto"/>
        <w:bottom w:val="none" w:sz="0" w:space="0" w:color="auto"/>
        <w:right w:val="none" w:sz="0" w:space="0" w:color="auto"/>
      </w:divBdr>
    </w:div>
    <w:div w:id="1515268514">
      <w:bodyDiv w:val="1"/>
      <w:marLeft w:val="0"/>
      <w:marRight w:val="0"/>
      <w:marTop w:val="0"/>
      <w:marBottom w:val="0"/>
      <w:divBdr>
        <w:top w:val="none" w:sz="0" w:space="0" w:color="auto"/>
        <w:left w:val="none" w:sz="0" w:space="0" w:color="auto"/>
        <w:bottom w:val="none" w:sz="0" w:space="0" w:color="auto"/>
        <w:right w:val="none" w:sz="0" w:space="0" w:color="auto"/>
      </w:divBdr>
    </w:div>
    <w:div w:id="1538815716">
      <w:bodyDiv w:val="1"/>
      <w:marLeft w:val="0"/>
      <w:marRight w:val="0"/>
      <w:marTop w:val="0"/>
      <w:marBottom w:val="0"/>
      <w:divBdr>
        <w:top w:val="none" w:sz="0" w:space="0" w:color="auto"/>
        <w:left w:val="none" w:sz="0" w:space="0" w:color="auto"/>
        <w:bottom w:val="none" w:sz="0" w:space="0" w:color="auto"/>
        <w:right w:val="none" w:sz="0" w:space="0" w:color="auto"/>
      </w:divBdr>
    </w:div>
    <w:div w:id="1547182584">
      <w:bodyDiv w:val="1"/>
      <w:marLeft w:val="0"/>
      <w:marRight w:val="0"/>
      <w:marTop w:val="0"/>
      <w:marBottom w:val="0"/>
      <w:divBdr>
        <w:top w:val="none" w:sz="0" w:space="0" w:color="auto"/>
        <w:left w:val="none" w:sz="0" w:space="0" w:color="auto"/>
        <w:bottom w:val="none" w:sz="0" w:space="0" w:color="auto"/>
        <w:right w:val="none" w:sz="0" w:space="0" w:color="auto"/>
      </w:divBdr>
    </w:div>
    <w:div w:id="1620575453">
      <w:bodyDiv w:val="1"/>
      <w:marLeft w:val="0"/>
      <w:marRight w:val="0"/>
      <w:marTop w:val="0"/>
      <w:marBottom w:val="0"/>
      <w:divBdr>
        <w:top w:val="none" w:sz="0" w:space="0" w:color="auto"/>
        <w:left w:val="none" w:sz="0" w:space="0" w:color="auto"/>
        <w:bottom w:val="none" w:sz="0" w:space="0" w:color="auto"/>
        <w:right w:val="none" w:sz="0" w:space="0" w:color="auto"/>
      </w:divBdr>
    </w:div>
    <w:div w:id="1671643430">
      <w:bodyDiv w:val="1"/>
      <w:marLeft w:val="0"/>
      <w:marRight w:val="0"/>
      <w:marTop w:val="0"/>
      <w:marBottom w:val="0"/>
      <w:divBdr>
        <w:top w:val="none" w:sz="0" w:space="0" w:color="auto"/>
        <w:left w:val="none" w:sz="0" w:space="0" w:color="auto"/>
        <w:bottom w:val="none" w:sz="0" w:space="0" w:color="auto"/>
        <w:right w:val="none" w:sz="0" w:space="0" w:color="auto"/>
      </w:divBdr>
    </w:div>
    <w:div w:id="1690376763">
      <w:bodyDiv w:val="1"/>
      <w:marLeft w:val="0"/>
      <w:marRight w:val="0"/>
      <w:marTop w:val="0"/>
      <w:marBottom w:val="0"/>
      <w:divBdr>
        <w:top w:val="none" w:sz="0" w:space="0" w:color="auto"/>
        <w:left w:val="none" w:sz="0" w:space="0" w:color="auto"/>
        <w:bottom w:val="none" w:sz="0" w:space="0" w:color="auto"/>
        <w:right w:val="none" w:sz="0" w:space="0" w:color="auto"/>
      </w:divBdr>
    </w:div>
    <w:div w:id="1768500884">
      <w:bodyDiv w:val="1"/>
      <w:marLeft w:val="0"/>
      <w:marRight w:val="0"/>
      <w:marTop w:val="0"/>
      <w:marBottom w:val="0"/>
      <w:divBdr>
        <w:top w:val="none" w:sz="0" w:space="0" w:color="auto"/>
        <w:left w:val="none" w:sz="0" w:space="0" w:color="auto"/>
        <w:bottom w:val="none" w:sz="0" w:space="0" w:color="auto"/>
        <w:right w:val="none" w:sz="0" w:space="0" w:color="auto"/>
      </w:divBdr>
    </w:div>
    <w:div w:id="1781409345">
      <w:bodyDiv w:val="1"/>
      <w:marLeft w:val="0"/>
      <w:marRight w:val="0"/>
      <w:marTop w:val="0"/>
      <w:marBottom w:val="0"/>
      <w:divBdr>
        <w:top w:val="none" w:sz="0" w:space="0" w:color="auto"/>
        <w:left w:val="none" w:sz="0" w:space="0" w:color="auto"/>
        <w:bottom w:val="none" w:sz="0" w:space="0" w:color="auto"/>
        <w:right w:val="none" w:sz="0" w:space="0" w:color="auto"/>
      </w:divBdr>
    </w:div>
    <w:div w:id="1801419888">
      <w:bodyDiv w:val="1"/>
      <w:marLeft w:val="0"/>
      <w:marRight w:val="0"/>
      <w:marTop w:val="0"/>
      <w:marBottom w:val="0"/>
      <w:divBdr>
        <w:top w:val="none" w:sz="0" w:space="0" w:color="auto"/>
        <w:left w:val="none" w:sz="0" w:space="0" w:color="auto"/>
        <w:bottom w:val="none" w:sz="0" w:space="0" w:color="auto"/>
        <w:right w:val="none" w:sz="0" w:space="0" w:color="auto"/>
      </w:divBdr>
      <w:divsChild>
        <w:div w:id="974986023">
          <w:marLeft w:val="0"/>
          <w:marRight w:val="0"/>
          <w:marTop w:val="0"/>
          <w:marBottom w:val="0"/>
          <w:divBdr>
            <w:top w:val="none" w:sz="0" w:space="0" w:color="auto"/>
            <w:left w:val="none" w:sz="0" w:space="0" w:color="auto"/>
            <w:bottom w:val="none" w:sz="0" w:space="0" w:color="auto"/>
            <w:right w:val="none" w:sz="0" w:space="0" w:color="auto"/>
          </w:divBdr>
        </w:div>
        <w:div w:id="1387022052">
          <w:marLeft w:val="0"/>
          <w:marRight w:val="0"/>
          <w:marTop w:val="0"/>
          <w:marBottom w:val="0"/>
          <w:divBdr>
            <w:top w:val="none" w:sz="0" w:space="0" w:color="auto"/>
            <w:left w:val="none" w:sz="0" w:space="0" w:color="auto"/>
            <w:bottom w:val="none" w:sz="0" w:space="0" w:color="auto"/>
            <w:right w:val="none" w:sz="0" w:space="0" w:color="auto"/>
          </w:divBdr>
        </w:div>
        <w:div w:id="1618760519">
          <w:marLeft w:val="0"/>
          <w:marRight w:val="0"/>
          <w:marTop w:val="0"/>
          <w:marBottom w:val="0"/>
          <w:divBdr>
            <w:top w:val="none" w:sz="0" w:space="0" w:color="auto"/>
            <w:left w:val="none" w:sz="0" w:space="0" w:color="auto"/>
            <w:bottom w:val="none" w:sz="0" w:space="0" w:color="auto"/>
            <w:right w:val="none" w:sz="0" w:space="0" w:color="auto"/>
          </w:divBdr>
        </w:div>
      </w:divsChild>
    </w:div>
    <w:div w:id="2025865422">
      <w:bodyDiv w:val="1"/>
      <w:marLeft w:val="0"/>
      <w:marRight w:val="0"/>
      <w:marTop w:val="0"/>
      <w:marBottom w:val="0"/>
      <w:divBdr>
        <w:top w:val="none" w:sz="0" w:space="0" w:color="auto"/>
        <w:left w:val="none" w:sz="0" w:space="0" w:color="auto"/>
        <w:bottom w:val="none" w:sz="0" w:space="0" w:color="auto"/>
        <w:right w:val="none" w:sz="0" w:space="0" w:color="auto"/>
      </w:divBdr>
    </w:div>
    <w:div w:id="2084717649">
      <w:bodyDiv w:val="1"/>
      <w:marLeft w:val="0"/>
      <w:marRight w:val="0"/>
      <w:marTop w:val="0"/>
      <w:marBottom w:val="0"/>
      <w:divBdr>
        <w:top w:val="none" w:sz="0" w:space="0" w:color="auto"/>
        <w:left w:val="none" w:sz="0" w:space="0" w:color="auto"/>
        <w:bottom w:val="none" w:sz="0" w:space="0" w:color="auto"/>
        <w:right w:val="none" w:sz="0" w:space="0" w:color="auto"/>
      </w:divBdr>
    </w:div>
    <w:div w:id="2140608023">
      <w:bodyDiv w:val="1"/>
      <w:marLeft w:val="0"/>
      <w:marRight w:val="0"/>
      <w:marTop w:val="0"/>
      <w:marBottom w:val="0"/>
      <w:divBdr>
        <w:top w:val="none" w:sz="0" w:space="0" w:color="auto"/>
        <w:left w:val="none" w:sz="0" w:space="0" w:color="auto"/>
        <w:bottom w:val="none" w:sz="0" w:space="0" w:color="auto"/>
        <w:right w:val="none" w:sz="0" w:space="0" w:color="auto"/>
      </w:divBdr>
      <w:divsChild>
        <w:div w:id="4727931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nortesalud.com/wp-content/uploads/2014/11/Post7_FAF.jpg" TargetMode="Externa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24" Type="http://schemas.openxmlformats.org/officeDocument/2006/relationships/image" Target="media/image13.jpeg"/><Relationship Id="rId32"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header" Target="header3.xm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SharedWithUsers xmlns="2dd1d79e-4d68-49c2-93fb-9ea2876f2980">
      <UserInfo>
        <DisplayName>Hector Alejandro Acuna Cid</DisplayName>
        <AccountId>13</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F4256189AFC0142852644E2B3ACC027" ma:contentTypeVersion="10" ma:contentTypeDescription="Create a new document." ma:contentTypeScope="" ma:versionID="6088b96ac5aa42ca89fca8d688e649b7">
  <xsd:schema xmlns:xsd="http://www.w3.org/2001/XMLSchema" xmlns:xs="http://www.w3.org/2001/XMLSchema" xmlns:p="http://schemas.microsoft.com/office/2006/metadata/properties" xmlns:ns2="7bee4148-40fd-4e48-9992-3849a087a21e" xmlns:ns3="2dd1d79e-4d68-49c2-93fb-9ea2876f2980" targetNamespace="http://schemas.microsoft.com/office/2006/metadata/properties" ma:root="true" ma:fieldsID="15192243ef8da4413f22264161301857" ns2:_="" ns3:_="">
    <xsd:import namespace="7bee4148-40fd-4e48-9992-3849a087a21e"/>
    <xsd:import namespace="2dd1d79e-4d68-49c2-93fb-9ea2876f298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ee4148-40fd-4e48-9992-3849a087a2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dd1d79e-4d68-49c2-93fb-9ea2876f298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F4C1F6B-926C-4509-90F3-5EB5F92B8539}">
  <ds:schemaRefs>
    <ds:schemaRef ds:uri="http://schemas.openxmlformats.org/officeDocument/2006/bibliography"/>
  </ds:schemaRefs>
</ds:datastoreItem>
</file>

<file path=customXml/itemProps2.xml><?xml version="1.0" encoding="utf-8"?>
<ds:datastoreItem xmlns:ds="http://schemas.openxmlformats.org/officeDocument/2006/customXml" ds:itemID="{683E9066-FE5B-480E-9B24-BF0EF378DDAB}">
  <ds:schemaRefs>
    <ds:schemaRef ds:uri="http://schemas.microsoft.com/office/2006/metadata/properties"/>
    <ds:schemaRef ds:uri="http://schemas.microsoft.com/office/infopath/2007/PartnerControls"/>
    <ds:schemaRef ds:uri="2dd1d79e-4d68-49c2-93fb-9ea2876f2980"/>
  </ds:schemaRefs>
</ds:datastoreItem>
</file>

<file path=customXml/itemProps3.xml><?xml version="1.0" encoding="utf-8"?>
<ds:datastoreItem xmlns:ds="http://schemas.openxmlformats.org/officeDocument/2006/customXml" ds:itemID="{FC0EDBCC-833B-4308-AAFB-478F2C891237}">
  <ds:schemaRefs>
    <ds:schemaRef ds:uri="http://schemas.microsoft.com/sharepoint/v3/contenttype/forms"/>
  </ds:schemaRefs>
</ds:datastoreItem>
</file>

<file path=customXml/itemProps4.xml><?xml version="1.0" encoding="utf-8"?>
<ds:datastoreItem xmlns:ds="http://schemas.openxmlformats.org/officeDocument/2006/customXml" ds:itemID="{A5D769E8-7EE4-40D3-8F35-AFCCE40058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ee4148-40fd-4e48-9992-3849a087a21e"/>
    <ds:schemaRef ds:uri="2dd1d79e-4d68-49c2-93fb-9ea2876f29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10838</Words>
  <Characters>59612</Characters>
  <Application>Microsoft Office Word</Application>
  <DocSecurity>0</DocSecurity>
  <Lines>496</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io Abraham Rodarte España</dc:creator>
  <cp:keywords/>
  <cp:lastModifiedBy>Hilario Abraham Rodarte España</cp:lastModifiedBy>
  <cp:revision>4</cp:revision>
  <cp:lastPrinted>2020-06-18T08:22:00Z</cp:lastPrinted>
  <dcterms:created xsi:type="dcterms:W3CDTF">2020-06-24T01:13:00Z</dcterms:created>
  <dcterms:modified xsi:type="dcterms:W3CDTF">2020-06-2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4256189AFC0142852644E2B3ACC027</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eee-with-url</vt:lpwstr>
  </property>
  <property fmtid="{D5CDD505-2E9C-101B-9397-08002B2CF9AE}" pid="18" name="Mendeley Recent Style Name 6_1">
    <vt:lpwstr>IEEE (with UR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51ad0d01-6a18-3c52-85bb-c762ef6a52c7</vt:lpwstr>
  </property>
</Properties>
</file>